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81F63" w14:textId="24F72E4C" w:rsidR="001E24CF" w:rsidRDefault="001E24CF" w:rsidP="00AA1796">
      <w:pPr>
        <w:rPr>
          <w:b/>
          <w:bCs/>
          <w:sz w:val="36"/>
          <w:szCs w:val="36"/>
        </w:rPr>
      </w:pPr>
      <w:r>
        <w:rPr>
          <w:b/>
          <w:bCs/>
          <w:sz w:val="36"/>
          <w:szCs w:val="36"/>
        </w:rPr>
        <w:t>ABSTRACT</w:t>
      </w:r>
    </w:p>
    <w:p w14:paraId="39B7F28D" w14:textId="79A88CE2" w:rsidR="00510A0A" w:rsidRPr="00510A0A" w:rsidRDefault="00510A0A" w:rsidP="00510A0A">
      <w:pPr>
        <w:spacing w:line="480" w:lineRule="auto"/>
        <w:jc w:val="both"/>
      </w:pPr>
      <w:r>
        <w:t xml:space="preserve">In recent years credit card fraud has become one of the growing problems. A large financial loss has greatly affected individual person using credit card and also the merchants and banks. Machine learning is considered as one of the most successful technique to identify the fraud. This </w:t>
      </w:r>
      <w:r w:rsidR="00C91C35">
        <w:t>work</w:t>
      </w:r>
      <w:r>
        <w:t xml:space="preserve"> reviews different fraud detection techniques using machine learning and compare them using performance measure like accuracy, precision and specificity. The paper also proposes a supervised Random Forest algorithm. With this proposed system the accuracy of detecting fraud in credit card is increased. Further, the proposed system </w:t>
      </w:r>
      <w:r w:rsidR="00C91C35">
        <w:t>uses</w:t>
      </w:r>
      <w:r>
        <w:t xml:space="preserve"> learning to rank approach to rank the alert and also effectively addresses the problem </w:t>
      </w:r>
      <w:r w:rsidR="000C441A">
        <w:t>of fraud</w:t>
      </w:r>
      <w:r>
        <w:t xml:space="preserve"> detection</w:t>
      </w:r>
      <w:r w:rsidR="00FA7150">
        <w:t>.</w:t>
      </w:r>
    </w:p>
    <w:p w14:paraId="73B01902" w14:textId="77777777" w:rsidR="001E24CF" w:rsidRDefault="001E24CF" w:rsidP="001E24CF">
      <w:pPr>
        <w:jc w:val="center"/>
        <w:rPr>
          <w:b/>
          <w:bCs/>
          <w:sz w:val="36"/>
          <w:szCs w:val="36"/>
        </w:rPr>
      </w:pPr>
    </w:p>
    <w:p w14:paraId="67FA0E23" w14:textId="77777777" w:rsidR="001E24CF" w:rsidRDefault="001E24CF" w:rsidP="001E24CF">
      <w:pPr>
        <w:jc w:val="center"/>
        <w:rPr>
          <w:b/>
          <w:bCs/>
          <w:sz w:val="36"/>
          <w:szCs w:val="36"/>
        </w:rPr>
      </w:pPr>
    </w:p>
    <w:p w14:paraId="56DDB67C" w14:textId="77777777" w:rsidR="001E24CF" w:rsidRDefault="001E24CF" w:rsidP="001E24CF">
      <w:pPr>
        <w:jc w:val="center"/>
        <w:rPr>
          <w:b/>
          <w:bCs/>
          <w:sz w:val="36"/>
          <w:szCs w:val="36"/>
        </w:rPr>
      </w:pPr>
    </w:p>
    <w:p w14:paraId="4C687D42" w14:textId="77777777" w:rsidR="001E24CF" w:rsidRDefault="001E24CF" w:rsidP="001E24CF">
      <w:pPr>
        <w:jc w:val="center"/>
        <w:rPr>
          <w:b/>
          <w:bCs/>
          <w:sz w:val="36"/>
          <w:szCs w:val="36"/>
        </w:rPr>
      </w:pPr>
    </w:p>
    <w:p w14:paraId="391D6299" w14:textId="77777777" w:rsidR="001E24CF" w:rsidRDefault="001E24CF" w:rsidP="001E24CF">
      <w:pPr>
        <w:jc w:val="center"/>
        <w:rPr>
          <w:b/>
          <w:bCs/>
          <w:sz w:val="36"/>
          <w:szCs w:val="36"/>
        </w:rPr>
      </w:pPr>
    </w:p>
    <w:p w14:paraId="6B5A9D33" w14:textId="77777777" w:rsidR="001E24CF" w:rsidRDefault="001E24CF" w:rsidP="001E24CF">
      <w:pPr>
        <w:jc w:val="center"/>
        <w:rPr>
          <w:b/>
          <w:bCs/>
          <w:sz w:val="36"/>
          <w:szCs w:val="36"/>
        </w:rPr>
      </w:pPr>
    </w:p>
    <w:p w14:paraId="54F7B1B7" w14:textId="77777777" w:rsidR="001E24CF" w:rsidRDefault="001E24CF" w:rsidP="001E24CF">
      <w:pPr>
        <w:jc w:val="center"/>
        <w:rPr>
          <w:b/>
          <w:bCs/>
          <w:sz w:val="36"/>
          <w:szCs w:val="36"/>
        </w:rPr>
      </w:pPr>
    </w:p>
    <w:p w14:paraId="1670A086" w14:textId="77777777" w:rsidR="001E24CF" w:rsidRDefault="001E24CF" w:rsidP="001E24CF">
      <w:pPr>
        <w:jc w:val="center"/>
        <w:rPr>
          <w:b/>
          <w:bCs/>
          <w:sz w:val="36"/>
          <w:szCs w:val="36"/>
        </w:rPr>
      </w:pPr>
    </w:p>
    <w:p w14:paraId="7A63DF3D" w14:textId="77777777" w:rsidR="001E24CF" w:rsidRDefault="001E24CF" w:rsidP="001E24CF">
      <w:pPr>
        <w:jc w:val="center"/>
        <w:rPr>
          <w:b/>
          <w:bCs/>
          <w:sz w:val="36"/>
          <w:szCs w:val="36"/>
        </w:rPr>
      </w:pPr>
    </w:p>
    <w:p w14:paraId="72065B75" w14:textId="77777777" w:rsidR="001E24CF" w:rsidRDefault="001E24CF" w:rsidP="001E24CF">
      <w:pPr>
        <w:jc w:val="center"/>
        <w:rPr>
          <w:b/>
          <w:bCs/>
          <w:sz w:val="36"/>
          <w:szCs w:val="36"/>
        </w:rPr>
      </w:pPr>
    </w:p>
    <w:p w14:paraId="563A353D" w14:textId="528FE659" w:rsidR="009A2CF1" w:rsidRDefault="009A2CF1" w:rsidP="001E24CF">
      <w:pPr>
        <w:jc w:val="center"/>
        <w:rPr>
          <w:b/>
          <w:bCs/>
          <w:sz w:val="36"/>
          <w:szCs w:val="36"/>
        </w:rPr>
      </w:pPr>
    </w:p>
    <w:p w14:paraId="7584B939" w14:textId="77777777" w:rsidR="00B97AB6" w:rsidRDefault="00B97AB6" w:rsidP="001E24CF">
      <w:pPr>
        <w:jc w:val="center"/>
        <w:rPr>
          <w:b/>
          <w:bCs/>
          <w:sz w:val="36"/>
          <w:szCs w:val="36"/>
        </w:rPr>
      </w:pPr>
    </w:p>
    <w:p w14:paraId="43CF24CF" w14:textId="5C58D041" w:rsidR="00EB60AC" w:rsidRDefault="00EB60AC" w:rsidP="001E24CF">
      <w:pPr>
        <w:jc w:val="center"/>
        <w:rPr>
          <w:b/>
          <w:bCs/>
        </w:rPr>
      </w:pPr>
      <w:r w:rsidRPr="001E24CF">
        <w:rPr>
          <w:b/>
          <w:bCs/>
        </w:rPr>
        <w:lastRenderedPageBreak/>
        <w:t>TABLE OF CONTENTS</w:t>
      </w:r>
    </w:p>
    <w:p w14:paraId="1D064B95" w14:textId="4CEEA1C1" w:rsidR="001E24CF" w:rsidRDefault="001E24CF" w:rsidP="001E24CF">
      <w:r>
        <w:t>Title Page</w:t>
      </w:r>
    </w:p>
    <w:p w14:paraId="79C05A54" w14:textId="098BC152" w:rsidR="001E24CF" w:rsidRDefault="001E24CF" w:rsidP="001E24CF">
      <w:r>
        <w:t>Declaration</w:t>
      </w:r>
    </w:p>
    <w:p w14:paraId="51841E4F" w14:textId="31BC22B9" w:rsidR="001E24CF" w:rsidRDefault="001E24CF" w:rsidP="001E24CF">
      <w:r>
        <w:t>Certification</w:t>
      </w:r>
    </w:p>
    <w:p w14:paraId="198CEF72" w14:textId="0DAA6451" w:rsidR="001E24CF" w:rsidRDefault="001E24CF" w:rsidP="001E24CF">
      <w:r>
        <w:t>Dedication</w:t>
      </w:r>
    </w:p>
    <w:p w14:paraId="5CD72B93" w14:textId="4D7A291B" w:rsidR="001E24CF" w:rsidRDefault="001E24CF" w:rsidP="001E24CF">
      <w:r>
        <w:t>Acknowledgement</w:t>
      </w:r>
    </w:p>
    <w:p w14:paraId="6287E180" w14:textId="6411CC61" w:rsidR="001E24CF" w:rsidRDefault="001E24CF" w:rsidP="001E24CF">
      <w:r>
        <w:t>Abstract</w:t>
      </w:r>
    </w:p>
    <w:p w14:paraId="19DA9C01" w14:textId="38C32714" w:rsidR="001E24CF" w:rsidRDefault="001E24CF" w:rsidP="001E24CF">
      <w:r>
        <w:t>Table of Contents</w:t>
      </w:r>
    </w:p>
    <w:p w14:paraId="31BEFC3D" w14:textId="7672092F" w:rsidR="00A8066A" w:rsidRDefault="00A8066A" w:rsidP="001E24CF">
      <w:r>
        <w:t>List of Tables</w:t>
      </w:r>
    </w:p>
    <w:p w14:paraId="0FD74591" w14:textId="2E2F2B87" w:rsidR="00A8066A" w:rsidRPr="001E24CF" w:rsidRDefault="00A8066A" w:rsidP="001E24CF">
      <w:pPr>
        <w:rPr>
          <w:sz w:val="36"/>
          <w:szCs w:val="36"/>
        </w:rPr>
      </w:pPr>
      <w:r>
        <w:t>List of Figures</w:t>
      </w:r>
    </w:p>
    <w:p w14:paraId="419716F7" w14:textId="77777777" w:rsidR="009A2CF1" w:rsidRDefault="009A2CF1" w:rsidP="00EB60AC"/>
    <w:p w14:paraId="4E043933" w14:textId="0D4F986C" w:rsidR="00EB60AC" w:rsidRPr="00A8066A" w:rsidRDefault="00EB60AC" w:rsidP="00EB60AC">
      <w:pPr>
        <w:rPr>
          <w:b/>
          <w:bCs/>
        </w:rPr>
      </w:pPr>
      <w:r w:rsidRPr="00A8066A">
        <w:rPr>
          <w:b/>
          <w:bCs/>
        </w:rPr>
        <w:t>CHAPTER ONE: INTRODUCTION</w:t>
      </w:r>
    </w:p>
    <w:p w14:paraId="13133338" w14:textId="77777777" w:rsidR="00EB60AC" w:rsidRDefault="00EB60AC" w:rsidP="00EB60AC">
      <w:r>
        <w:t>1.1 Background to the Study</w:t>
      </w:r>
      <w:r>
        <w:tab/>
      </w:r>
      <w:r>
        <w:tab/>
      </w:r>
      <w:r>
        <w:tab/>
      </w:r>
      <w:r>
        <w:tab/>
      </w:r>
      <w:r>
        <w:tab/>
      </w:r>
      <w:r>
        <w:tab/>
      </w:r>
      <w:r>
        <w:tab/>
      </w:r>
      <w:r>
        <w:tab/>
      </w:r>
      <w:r>
        <w:tab/>
        <w:t>4</w:t>
      </w:r>
    </w:p>
    <w:p w14:paraId="62A0AF14" w14:textId="77777777" w:rsidR="00EB60AC" w:rsidRDefault="00EB60AC" w:rsidP="00EB60AC">
      <w:r>
        <w:t>1.2 Statement of the Problem</w:t>
      </w:r>
      <w:r>
        <w:tab/>
      </w:r>
      <w:r>
        <w:tab/>
      </w:r>
      <w:r>
        <w:tab/>
      </w:r>
      <w:r>
        <w:tab/>
      </w:r>
      <w:r>
        <w:tab/>
      </w:r>
      <w:r>
        <w:tab/>
      </w:r>
      <w:r>
        <w:tab/>
      </w:r>
      <w:r>
        <w:tab/>
      </w:r>
      <w:r>
        <w:tab/>
        <w:t>8</w:t>
      </w:r>
    </w:p>
    <w:p w14:paraId="496973E6" w14:textId="77777777" w:rsidR="00EB60AC" w:rsidRDefault="00EB60AC" w:rsidP="00EB60AC">
      <w:r>
        <w:t>1.3 Aim and Objectives of the Study</w:t>
      </w:r>
      <w:r>
        <w:tab/>
      </w:r>
      <w:r>
        <w:tab/>
      </w:r>
      <w:r>
        <w:tab/>
      </w:r>
      <w:r>
        <w:tab/>
      </w:r>
      <w:r>
        <w:tab/>
      </w:r>
      <w:r>
        <w:tab/>
      </w:r>
      <w:r>
        <w:tab/>
      </w:r>
      <w:r>
        <w:tab/>
        <w:t>9</w:t>
      </w:r>
    </w:p>
    <w:p w14:paraId="6D900C07" w14:textId="77777777" w:rsidR="00EB60AC" w:rsidRDefault="00EB60AC" w:rsidP="00EB60AC">
      <w:r>
        <w:t>1.4 Significance of the Study</w:t>
      </w:r>
      <w:r>
        <w:tab/>
      </w:r>
      <w:r>
        <w:tab/>
      </w:r>
      <w:r>
        <w:tab/>
      </w:r>
      <w:r>
        <w:tab/>
      </w:r>
      <w:r>
        <w:tab/>
      </w:r>
      <w:r>
        <w:tab/>
      </w:r>
      <w:r>
        <w:tab/>
      </w:r>
      <w:r>
        <w:tab/>
      </w:r>
      <w:r>
        <w:tab/>
        <w:t>9</w:t>
      </w:r>
    </w:p>
    <w:p w14:paraId="4A2A61B4" w14:textId="77777777" w:rsidR="00EB60AC" w:rsidRDefault="00EB60AC" w:rsidP="00EB60AC">
      <w:r>
        <w:t>1.5 Scope of the Study</w:t>
      </w:r>
      <w:r>
        <w:tab/>
      </w:r>
      <w:r>
        <w:tab/>
      </w:r>
      <w:r>
        <w:tab/>
      </w:r>
      <w:r>
        <w:tab/>
      </w:r>
      <w:r>
        <w:tab/>
      </w:r>
      <w:r>
        <w:tab/>
      </w:r>
      <w:r>
        <w:tab/>
      </w:r>
      <w:r>
        <w:tab/>
      </w:r>
      <w:r>
        <w:tab/>
      </w:r>
      <w:r>
        <w:tab/>
        <w:t>10</w:t>
      </w:r>
    </w:p>
    <w:p w14:paraId="56F3054A" w14:textId="77777777" w:rsidR="00EB60AC" w:rsidRDefault="00EB60AC" w:rsidP="00EB60AC">
      <w:r>
        <w:t>1.6 Limitation of Problems</w:t>
      </w:r>
      <w:r>
        <w:tab/>
      </w:r>
      <w:r>
        <w:tab/>
      </w:r>
      <w:r>
        <w:tab/>
      </w:r>
      <w:r>
        <w:tab/>
      </w:r>
      <w:r>
        <w:tab/>
      </w:r>
      <w:r>
        <w:tab/>
      </w:r>
      <w:r>
        <w:tab/>
      </w:r>
      <w:r>
        <w:tab/>
      </w:r>
      <w:r>
        <w:tab/>
        <w:t>11</w:t>
      </w:r>
    </w:p>
    <w:p w14:paraId="441ECBFD" w14:textId="77777777" w:rsidR="00EB60AC" w:rsidRDefault="00EB60AC" w:rsidP="00EB60AC">
      <w:r>
        <w:t>1.6 Definition of Terms</w:t>
      </w:r>
      <w:r>
        <w:tab/>
      </w:r>
      <w:r>
        <w:tab/>
      </w:r>
      <w:r>
        <w:tab/>
      </w:r>
      <w:r>
        <w:tab/>
      </w:r>
      <w:r>
        <w:tab/>
      </w:r>
      <w:r>
        <w:tab/>
      </w:r>
      <w:r>
        <w:tab/>
      </w:r>
      <w:r>
        <w:tab/>
      </w:r>
      <w:r>
        <w:tab/>
      </w:r>
      <w:r>
        <w:tab/>
        <w:t>11</w:t>
      </w:r>
    </w:p>
    <w:p w14:paraId="6C847629" w14:textId="77777777" w:rsidR="00EB60AC" w:rsidRDefault="00EB60AC" w:rsidP="00EB60AC"/>
    <w:p w14:paraId="30B5E726" w14:textId="77777777" w:rsidR="00EB60AC" w:rsidRDefault="00EB60AC" w:rsidP="00EB60AC"/>
    <w:p w14:paraId="4D717824" w14:textId="77777777" w:rsidR="00EB60AC" w:rsidRPr="00A8066A" w:rsidRDefault="00EB60AC" w:rsidP="00EB60AC">
      <w:pPr>
        <w:rPr>
          <w:b/>
          <w:bCs/>
        </w:rPr>
      </w:pPr>
      <w:r w:rsidRPr="00A8066A">
        <w:rPr>
          <w:b/>
          <w:bCs/>
        </w:rPr>
        <w:t>CHAPTER TWO: LITERATURE REVIEW</w:t>
      </w:r>
    </w:p>
    <w:p w14:paraId="151AE708" w14:textId="77777777" w:rsidR="00EB60AC" w:rsidRDefault="00EB60AC" w:rsidP="00EB60AC">
      <w:r>
        <w:t>2. 1   Credit Card Fraud                                                                                                                                    13</w:t>
      </w:r>
    </w:p>
    <w:p w14:paraId="441DCB3D" w14:textId="77777777" w:rsidR="00EB60AC" w:rsidRDefault="00EB60AC" w:rsidP="00EB60AC">
      <w:r>
        <w:t>2.1.1 Merchant Related Frauds                                                                                                                      17</w:t>
      </w:r>
    </w:p>
    <w:p w14:paraId="460AB8E1" w14:textId="77777777" w:rsidR="00EB60AC" w:rsidRDefault="00EB60AC" w:rsidP="00EB60AC">
      <w:r>
        <w:t>2.1.2 Internet Related Frauds                                                                                                                         18</w:t>
      </w:r>
    </w:p>
    <w:p w14:paraId="246361C9" w14:textId="77777777" w:rsidR="00EB60AC" w:rsidRDefault="00EB60AC" w:rsidP="00EB60AC">
      <w:r>
        <w:t>2.2    Credit Card Fraud Detection                                                                                                                  21</w:t>
      </w:r>
    </w:p>
    <w:p w14:paraId="13AB31E4" w14:textId="77777777" w:rsidR="00EB60AC" w:rsidRDefault="00EB60AC" w:rsidP="00EB60AC">
      <w:r>
        <w:t>2.2.1 Challenges of Credit Card Fraud Detection                                                                                         22</w:t>
      </w:r>
    </w:p>
    <w:p w14:paraId="29A5B173" w14:textId="77777777" w:rsidR="00EB60AC" w:rsidRDefault="00EB60AC" w:rsidP="00EB60AC">
      <w:r>
        <w:t>2.2.2 Data Driven Fraud Detection                                                                                                                 23</w:t>
      </w:r>
    </w:p>
    <w:p w14:paraId="54955667" w14:textId="77777777" w:rsidR="00EB60AC" w:rsidRDefault="00EB60AC" w:rsidP="00EB60AC">
      <w:r>
        <w:t>2.3    Machine Learning Algorithms                                                                                                                24</w:t>
      </w:r>
    </w:p>
    <w:p w14:paraId="00208E28" w14:textId="77777777" w:rsidR="00EB60AC" w:rsidRDefault="00EB60AC" w:rsidP="00EB60AC">
      <w:r>
        <w:lastRenderedPageBreak/>
        <w:t>2.3.1 Machine Learning: Where Several Discipline meet                                                                           24</w:t>
      </w:r>
    </w:p>
    <w:p w14:paraId="7BFA34BF" w14:textId="77777777" w:rsidR="00EB60AC" w:rsidRDefault="00EB60AC" w:rsidP="00EB60AC">
      <w:r>
        <w:t>2.3.2 Machine Learning approaches                                                                                                              26</w:t>
      </w:r>
    </w:p>
    <w:p w14:paraId="48C687A3" w14:textId="77777777" w:rsidR="00EB60AC" w:rsidRDefault="00EB60AC" w:rsidP="00EB60AC">
      <w:r>
        <w:t>2.3.3 Validation and Evaluation                                                                                                                      30</w:t>
      </w:r>
    </w:p>
    <w:p w14:paraId="034E5102" w14:textId="18B5E1CD" w:rsidR="00EB60AC" w:rsidRDefault="00EB60AC" w:rsidP="00EB60AC">
      <w:r>
        <w:t>2.3.4 Machine Learning Algorithm for Credit Card Fraud Detection Techniques                                  31</w:t>
      </w:r>
    </w:p>
    <w:p w14:paraId="14A4353D" w14:textId="7A9B2EBD" w:rsidR="00B338CA" w:rsidRDefault="00B338CA" w:rsidP="00EB60AC"/>
    <w:p w14:paraId="2E5CF0BD" w14:textId="3DB9FFD8" w:rsidR="00B338CA" w:rsidRDefault="00B338CA" w:rsidP="00EB60AC">
      <w:pPr>
        <w:rPr>
          <w:b/>
          <w:bCs/>
        </w:rPr>
      </w:pPr>
      <w:r w:rsidRPr="00B338CA">
        <w:rPr>
          <w:b/>
          <w:bCs/>
        </w:rPr>
        <w:t>CHAPTER THREE: MATERIALS AND METHODS</w:t>
      </w:r>
    </w:p>
    <w:p w14:paraId="2398C595" w14:textId="235EABC3" w:rsidR="00B338CA" w:rsidRDefault="00B338CA" w:rsidP="00EB60AC">
      <w:r w:rsidRPr="00B338CA">
        <w:t>3.1</w:t>
      </w:r>
      <w:r w:rsidRPr="00B338CA">
        <w:rPr>
          <w:b/>
          <w:bCs/>
        </w:rPr>
        <w:t xml:space="preserve"> </w:t>
      </w:r>
      <w:r w:rsidRPr="00B338CA">
        <w:t>Methodology</w:t>
      </w:r>
    </w:p>
    <w:p w14:paraId="01F02E63" w14:textId="294FD3CC" w:rsidR="00B338CA" w:rsidRDefault="00B338CA" w:rsidP="00EB60AC">
      <w:r>
        <w:t xml:space="preserve">3.1.1 </w:t>
      </w:r>
      <w:r w:rsidRPr="00B338CA">
        <w:t>Justification of Methodology</w:t>
      </w:r>
    </w:p>
    <w:p w14:paraId="767CFDF7" w14:textId="30D18389" w:rsidR="00011A32" w:rsidRDefault="00011A32" w:rsidP="00EB60AC">
      <w:r>
        <w:t>3.2 Data Collection</w:t>
      </w:r>
    </w:p>
    <w:p w14:paraId="70AFE580" w14:textId="1B1EB974" w:rsidR="00011A32" w:rsidRDefault="00011A32" w:rsidP="00EB60AC">
      <w:r>
        <w:t>3.2.1 Dataset</w:t>
      </w:r>
    </w:p>
    <w:p w14:paraId="04BD5E7A" w14:textId="0F7871D1" w:rsidR="00011A32" w:rsidRDefault="00011A32" w:rsidP="00EB60AC">
      <w:r>
        <w:t>3.2.2 Sample of Credit/Debit Cards</w:t>
      </w:r>
    </w:p>
    <w:p w14:paraId="1AB3298F" w14:textId="48C23BA6" w:rsidR="00011A32" w:rsidRDefault="00011A32" w:rsidP="00EB60AC">
      <w:r>
        <w:t>3.3 System Analysis</w:t>
      </w:r>
    </w:p>
    <w:p w14:paraId="5E773D86" w14:textId="353AE4D9" w:rsidR="00011A32" w:rsidRDefault="00011A32" w:rsidP="00EB60AC">
      <w:r>
        <w:t>3.3.1 Analysis of the Proposed Systems</w:t>
      </w:r>
    </w:p>
    <w:p w14:paraId="2F6A3BBD" w14:textId="49CEE73F" w:rsidR="00011A32" w:rsidRDefault="00011A32" w:rsidP="00EB60AC">
      <w:r>
        <w:t>3.3.2 System Design</w:t>
      </w:r>
    </w:p>
    <w:p w14:paraId="218A34D4" w14:textId="4717F3D6" w:rsidR="00011A32" w:rsidRDefault="00011A32" w:rsidP="00EB60AC">
      <w:r>
        <w:t>3.3.3 Detailed Design of the proposed System</w:t>
      </w:r>
    </w:p>
    <w:p w14:paraId="7CF22C82" w14:textId="2B1E1EE2" w:rsidR="00011A32" w:rsidRDefault="00011A32" w:rsidP="00EB60AC">
      <w:r>
        <w:t>3.3.4 Flowchart</w:t>
      </w:r>
    </w:p>
    <w:p w14:paraId="3D9392C7" w14:textId="19D8D1F3" w:rsidR="00BE0A3E" w:rsidRDefault="00BE0A3E" w:rsidP="00EB60AC">
      <w:r>
        <w:t>3.3.5 Random Forest Algorithms</w:t>
      </w:r>
    </w:p>
    <w:p w14:paraId="2DFB208F" w14:textId="65409E6F" w:rsidR="00BE0A3E" w:rsidRDefault="00BE0A3E" w:rsidP="00EB60AC">
      <w:r>
        <w:t>3.3.6 Algorithm for the Proposed System</w:t>
      </w:r>
    </w:p>
    <w:p w14:paraId="7B0AFFC2" w14:textId="4A3B5FE4" w:rsidR="00BE0A3E" w:rsidRDefault="00BE0A3E" w:rsidP="00EB60AC">
      <w:r>
        <w:t>3.3.7 Data Flow Diagram</w:t>
      </w:r>
    </w:p>
    <w:p w14:paraId="7E7B96B3" w14:textId="66513C66" w:rsidR="00BE0A3E" w:rsidRDefault="00BE0A3E" w:rsidP="00EB60AC"/>
    <w:p w14:paraId="5586FA22" w14:textId="1A9D03D9" w:rsidR="00BE0A3E" w:rsidRDefault="00BE0A3E" w:rsidP="00EB60AC">
      <w:pPr>
        <w:rPr>
          <w:b/>
          <w:bCs/>
        </w:rPr>
      </w:pPr>
      <w:r w:rsidRPr="00BE0A3E">
        <w:rPr>
          <w:b/>
          <w:bCs/>
        </w:rPr>
        <w:t>CHAPTER FOUR: RESULT AND DISCUSSION</w:t>
      </w:r>
    </w:p>
    <w:p w14:paraId="14A95CDF" w14:textId="22957504" w:rsidR="00BE0A3E" w:rsidRDefault="00BE0A3E" w:rsidP="00EB60AC">
      <w:r>
        <w:t xml:space="preserve">4.1 </w:t>
      </w:r>
      <w:r w:rsidRPr="00BE0A3E">
        <w:t>Implementation</w:t>
      </w:r>
    </w:p>
    <w:p w14:paraId="5AB6E647" w14:textId="26C3CDF7" w:rsidR="00BE0A3E" w:rsidRDefault="00BE0A3E" w:rsidP="00EB60AC">
      <w:r>
        <w:t xml:space="preserve">4.1.1 </w:t>
      </w:r>
      <w:r w:rsidRPr="00BE0A3E">
        <w:t>Programming Languages</w:t>
      </w:r>
    </w:p>
    <w:p w14:paraId="40C140FE" w14:textId="092B1904" w:rsidR="00BE0A3E" w:rsidRDefault="00BE0A3E" w:rsidP="00EB60AC">
      <w:r>
        <w:t>4.2</w:t>
      </w:r>
      <w:r w:rsidR="0024330C">
        <w:t xml:space="preserve"> Integrated Development Environment</w:t>
      </w:r>
    </w:p>
    <w:p w14:paraId="556B6633" w14:textId="3F5A72E8" w:rsidR="0024330C" w:rsidRDefault="0024330C" w:rsidP="00EB60AC">
      <w:r>
        <w:t xml:space="preserve">4.2.1 </w:t>
      </w:r>
      <w:r w:rsidRPr="0024330C">
        <w:t>System Requirement</w:t>
      </w:r>
    </w:p>
    <w:p w14:paraId="0BF6F2D8" w14:textId="646E5873" w:rsidR="0024330C" w:rsidRDefault="0024330C" w:rsidP="00EB60AC">
      <w:r>
        <w:t xml:space="preserve">4.2.2 </w:t>
      </w:r>
      <w:r w:rsidRPr="0024330C">
        <w:t>Software Installation</w:t>
      </w:r>
    </w:p>
    <w:p w14:paraId="784411CF" w14:textId="0B88CB24" w:rsidR="0024330C" w:rsidRDefault="0024330C" w:rsidP="00EB60AC">
      <w:r>
        <w:t xml:space="preserve">4.3 </w:t>
      </w:r>
      <w:r w:rsidRPr="0024330C">
        <w:t>Python modules (packages)</w:t>
      </w:r>
    </w:p>
    <w:p w14:paraId="19E5D861" w14:textId="2D6577F9" w:rsidR="0024330C" w:rsidRDefault="0024330C" w:rsidP="00EB60AC">
      <w:r>
        <w:t>4.4 Data Exploration</w:t>
      </w:r>
    </w:p>
    <w:p w14:paraId="28B85377" w14:textId="6C5AF2D7" w:rsidR="0024330C" w:rsidRDefault="0024330C" w:rsidP="00EB60AC">
      <w:r>
        <w:t>4.5 Data Analysis</w:t>
      </w:r>
    </w:p>
    <w:p w14:paraId="782320F5" w14:textId="74D9C73C" w:rsidR="0024330C" w:rsidRDefault="0024330C" w:rsidP="00EB60AC">
      <w:r>
        <w:lastRenderedPageBreak/>
        <w:t>4.6 Data Preprocessing</w:t>
      </w:r>
    </w:p>
    <w:p w14:paraId="61BD3764" w14:textId="03C4C319" w:rsidR="0024330C" w:rsidRDefault="0024330C" w:rsidP="00EB60AC">
      <w:r>
        <w:t>4.7 Data Splitting</w:t>
      </w:r>
    </w:p>
    <w:p w14:paraId="2E7D5639" w14:textId="534E0C2F" w:rsidR="0024330C" w:rsidRDefault="0024330C" w:rsidP="00EB60AC">
      <w:r>
        <w:t>4.8 Importing Machine Learning Algorithms</w:t>
      </w:r>
    </w:p>
    <w:p w14:paraId="74365990" w14:textId="5ABD1C1F" w:rsidR="0024330C" w:rsidRDefault="0024330C" w:rsidP="00EB60AC">
      <w:r>
        <w:t>4.9 Evaluation of Machine Learning Algorithms</w:t>
      </w:r>
    </w:p>
    <w:p w14:paraId="3D06A932" w14:textId="7FC2B830" w:rsidR="0024330C" w:rsidRDefault="0024330C" w:rsidP="00EB60AC">
      <w:r>
        <w:t>4.10 Deployment of Machine Learning Model</w:t>
      </w:r>
    </w:p>
    <w:p w14:paraId="069B88D0" w14:textId="4395ACF8" w:rsidR="0024330C" w:rsidRDefault="0024330C" w:rsidP="00EB60AC">
      <w:pPr>
        <w:rPr>
          <w:b/>
          <w:bCs/>
        </w:rPr>
      </w:pPr>
      <w:r w:rsidRPr="0024330C">
        <w:rPr>
          <w:b/>
          <w:bCs/>
        </w:rPr>
        <w:t>CHAPTER FIVE: SUMMARY, CONCLUSION AND RECOMMENDATIONS</w:t>
      </w:r>
    </w:p>
    <w:p w14:paraId="60197CB6" w14:textId="0887D615" w:rsidR="0024330C" w:rsidRDefault="0024330C" w:rsidP="00EB60AC">
      <w:r>
        <w:t>5.1 Summary</w:t>
      </w:r>
    </w:p>
    <w:p w14:paraId="5E2C9B73" w14:textId="379CA7A7" w:rsidR="0024330C" w:rsidRDefault="0024330C" w:rsidP="00EB60AC">
      <w:r>
        <w:t>5.2 Conclusion</w:t>
      </w:r>
    </w:p>
    <w:p w14:paraId="0FD87601" w14:textId="459A8594" w:rsidR="0024330C" w:rsidRDefault="0024330C" w:rsidP="00EB60AC">
      <w:r>
        <w:t>5.3 Recommendation</w:t>
      </w:r>
    </w:p>
    <w:p w14:paraId="540357B4" w14:textId="3FC0654E" w:rsidR="0024330C" w:rsidRDefault="0024330C" w:rsidP="00EB60AC">
      <w:r>
        <w:t>5.4 Contribution to Knowledge</w:t>
      </w:r>
    </w:p>
    <w:p w14:paraId="52FB26B8" w14:textId="7CCC98B2" w:rsidR="0024330C" w:rsidRDefault="00EF3FAF" w:rsidP="00EB60AC">
      <w:r>
        <w:t>5.5 Suggestion for further Work</w:t>
      </w:r>
    </w:p>
    <w:p w14:paraId="500AE2EB" w14:textId="4CB02DC2" w:rsidR="00EF3FAF" w:rsidRDefault="00EF3FAF" w:rsidP="00EB60AC"/>
    <w:p w14:paraId="37AEAEC4" w14:textId="3EB14815" w:rsidR="00EF3FAF" w:rsidRDefault="00EF3FAF" w:rsidP="00EF3FAF">
      <w:pPr>
        <w:jc w:val="center"/>
        <w:rPr>
          <w:b/>
          <w:bCs/>
        </w:rPr>
      </w:pPr>
      <w:bookmarkStart w:id="0" w:name="_Hlk73687865"/>
      <w:r w:rsidRPr="00EF3FAF">
        <w:rPr>
          <w:b/>
          <w:bCs/>
        </w:rPr>
        <w:t>List of Tables</w:t>
      </w:r>
    </w:p>
    <w:p w14:paraId="16B03710" w14:textId="00B86F3F" w:rsidR="00EF3FAF" w:rsidRPr="00EF3FAF" w:rsidRDefault="00EF3FAF" w:rsidP="00EF3FAF">
      <w:pPr>
        <w:rPr>
          <w:b/>
          <w:bCs/>
        </w:rPr>
      </w:pPr>
      <w:r>
        <w:rPr>
          <w:b/>
          <w:bCs/>
        </w:rPr>
        <w:t>Tables</w:t>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t>Pages</w:t>
      </w:r>
    </w:p>
    <w:bookmarkEnd w:id="0"/>
    <w:p w14:paraId="4373708A" w14:textId="78AF4E8E" w:rsidR="00EF3FAF" w:rsidRDefault="00EF3FAF" w:rsidP="00EF3FAF">
      <w:r>
        <w:t xml:space="preserve">2.1 Unlabeled Data Examples                                                                                                                               </w:t>
      </w:r>
    </w:p>
    <w:p w14:paraId="4A6DB88F" w14:textId="39597A95" w:rsidR="00EF3FAF" w:rsidRDefault="00EF3FAF" w:rsidP="00EF3FAF">
      <w:r>
        <w:t xml:space="preserve">3.1 </w:t>
      </w:r>
      <w:r w:rsidR="004D19C6">
        <w:t>Dataset structure observation</w:t>
      </w:r>
    </w:p>
    <w:p w14:paraId="38C078A0" w14:textId="77495F07" w:rsidR="004D19C6" w:rsidRDefault="004D19C6" w:rsidP="00EF3FAF">
      <w:r w:rsidRPr="004D19C6">
        <w:t>4.1 Different Programming languages Implementation for Credit /Debit Card Fraud dictation</w:t>
      </w:r>
    </w:p>
    <w:p w14:paraId="54CF7D89" w14:textId="0B4E1B69" w:rsidR="004D19C6" w:rsidRDefault="004D19C6" w:rsidP="00EF3FAF">
      <w:r w:rsidRPr="004D19C6">
        <w:t xml:space="preserve"> 4.2 Hardware system requirement for Anaconda Installation</w:t>
      </w:r>
    </w:p>
    <w:p w14:paraId="4E7E2FEF" w14:textId="4B6E6876" w:rsidR="004D19C6" w:rsidRDefault="004D19C6" w:rsidP="00EF3FAF">
      <w:r w:rsidRPr="004D19C6">
        <w:t>4.3 Python packages and their respective functions</w:t>
      </w:r>
    </w:p>
    <w:p w14:paraId="65AA5B7E" w14:textId="2C8FEA37" w:rsidR="004D19C6" w:rsidRDefault="004D19C6" w:rsidP="00EF3FAF">
      <w:r w:rsidRPr="004D19C6">
        <w:t>4.</w:t>
      </w:r>
      <w:r w:rsidR="00742886">
        <w:t>4</w:t>
      </w:r>
      <w:r w:rsidRPr="004D19C6">
        <w:t xml:space="preserve"> Descriptive Statistics of the dataset</w:t>
      </w:r>
    </w:p>
    <w:p w14:paraId="2B00F264" w14:textId="77777777" w:rsidR="0024543F" w:rsidRDefault="0024543F" w:rsidP="0024543F">
      <w:r>
        <w:t>4.5 Comparison of the Four Machine learning Models</w:t>
      </w:r>
    </w:p>
    <w:p w14:paraId="5E5FB1DB" w14:textId="77777777" w:rsidR="0024543F" w:rsidRDefault="0024543F" w:rsidP="0024543F">
      <w:r>
        <w:t>4.6 Comparison of Model prediction errors</w:t>
      </w:r>
    </w:p>
    <w:p w14:paraId="1836FBFF" w14:textId="77777777" w:rsidR="0024543F" w:rsidRDefault="0024543F" w:rsidP="0024543F">
      <w:r>
        <w:t>4.7 Precision Comparison</w:t>
      </w:r>
    </w:p>
    <w:p w14:paraId="106E2C86" w14:textId="77777777" w:rsidR="0024543F" w:rsidRDefault="0024543F" w:rsidP="0024543F">
      <w:r>
        <w:t>4.8 Comparison of Model Recall / Specificity</w:t>
      </w:r>
    </w:p>
    <w:p w14:paraId="1C92AA9F" w14:textId="6C210CA2" w:rsidR="00510A0A" w:rsidRDefault="0024543F" w:rsidP="0024543F">
      <w:r>
        <w:t>4.9 Comparison of model F1_score</w:t>
      </w:r>
    </w:p>
    <w:p w14:paraId="2AAC1E9C" w14:textId="2FD28E70" w:rsidR="0024543F" w:rsidRDefault="0024543F" w:rsidP="0024543F">
      <w:pPr>
        <w:jc w:val="center"/>
        <w:rPr>
          <w:b/>
          <w:bCs/>
        </w:rPr>
      </w:pPr>
      <w:r w:rsidRPr="00EF3FAF">
        <w:rPr>
          <w:b/>
          <w:bCs/>
        </w:rPr>
        <w:t xml:space="preserve">List of </w:t>
      </w:r>
      <w:r>
        <w:rPr>
          <w:b/>
          <w:bCs/>
        </w:rPr>
        <w:t>Figures</w:t>
      </w:r>
    </w:p>
    <w:p w14:paraId="281F16B2" w14:textId="29F1052E" w:rsidR="0024543F" w:rsidRDefault="0024543F" w:rsidP="0024543F">
      <w:pPr>
        <w:rPr>
          <w:b/>
          <w:bCs/>
        </w:rPr>
      </w:pPr>
      <w:r>
        <w:rPr>
          <w:b/>
          <w:bCs/>
        </w:rPr>
        <w:t>Figures</w:t>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r>
      <w:r w:rsidR="009264E7">
        <w:rPr>
          <w:b/>
          <w:bCs/>
        </w:rPr>
        <w:tab/>
        <w:t>Pages</w:t>
      </w:r>
    </w:p>
    <w:p w14:paraId="787DAD8B" w14:textId="02EB119C" w:rsidR="0024543F" w:rsidRDefault="00893A24" w:rsidP="0024543F">
      <w:r w:rsidRPr="00893A24">
        <w:t>2.1. High risk countries facing credit card fraud threat</w:t>
      </w:r>
    </w:p>
    <w:p w14:paraId="0F0F37A3" w14:textId="1DC8D2D7" w:rsidR="00893A24" w:rsidRDefault="00893A24" w:rsidP="0024543F">
      <w:r w:rsidRPr="00893A24">
        <w:t>2.2 General Classification of Credit Card Fraud</w:t>
      </w:r>
    </w:p>
    <w:p w14:paraId="3C4D4E9C" w14:textId="5C5D6BAB" w:rsidR="00893A24" w:rsidRDefault="00893A24" w:rsidP="0024543F">
      <w:r w:rsidRPr="00893A24">
        <w:lastRenderedPageBreak/>
        <w:t>2.3: Several Discipline of Machine Learning</w:t>
      </w:r>
    </w:p>
    <w:p w14:paraId="06F86ED8" w14:textId="03BD5FD0" w:rsidR="00893A24" w:rsidRDefault="00893A24" w:rsidP="0024543F">
      <w:r w:rsidRPr="00893A24">
        <w:t>2.4: Machine Learning techniques and their required data</w:t>
      </w:r>
    </w:p>
    <w:p w14:paraId="13116869" w14:textId="4B2903C6" w:rsidR="00893A24" w:rsidRDefault="00893A24" w:rsidP="0024543F">
      <w:r w:rsidRPr="00893A24">
        <w:t>2.5 Network topology number of hidden layers and number of nodes in each layer</w:t>
      </w:r>
    </w:p>
    <w:p w14:paraId="7F82A60E" w14:textId="06850F9A" w:rsidR="00893A24" w:rsidRDefault="00893A24" w:rsidP="0024543F">
      <w:r w:rsidRPr="00893A24">
        <w:t xml:space="preserve">3.2 Access Bank Debit Card </w:t>
      </w:r>
    </w:p>
    <w:p w14:paraId="0C4FEA06" w14:textId="39B432EE" w:rsidR="00893A24" w:rsidRDefault="00893A24" w:rsidP="0024543F">
      <w:r w:rsidRPr="00893A24">
        <w:t xml:space="preserve">3.3 Access Bank Credit Card </w:t>
      </w:r>
    </w:p>
    <w:p w14:paraId="21FE8DAA" w14:textId="5112B6D5" w:rsidR="00893A24" w:rsidRDefault="00893A24" w:rsidP="0024543F">
      <w:r w:rsidRPr="00893A24">
        <w:t xml:space="preserve">3.4 Access Bank Prepaid Card </w:t>
      </w:r>
    </w:p>
    <w:p w14:paraId="2CD26C3F" w14:textId="49B069D7" w:rsidR="00893A24" w:rsidRDefault="00893A24" w:rsidP="00893A24">
      <w:r>
        <w:t>3.5 The general architecture of the proposed system</w:t>
      </w:r>
    </w:p>
    <w:p w14:paraId="3399E85F" w14:textId="633D3EC6" w:rsidR="00182136" w:rsidRDefault="00182136" w:rsidP="00893A24">
      <w:r w:rsidRPr="00182136">
        <w:t>3.</w:t>
      </w:r>
      <w:r w:rsidR="001B5E4D">
        <w:t>6</w:t>
      </w:r>
      <w:r w:rsidRPr="00182136">
        <w:t xml:space="preserve"> Data Flow Diagram of the proposed system.</w:t>
      </w:r>
    </w:p>
    <w:p w14:paraId="09B953AC" w14:textId="063A663D" w:rsidR="00440489" w:rsidRDefault="00440489" w:rsidP="00893A24">
      <w:r w:rsidRPr="00440489">
        <w:t>4.1 Statistical Structure of the dataset</w:t>
      </w:r>
    </w:p>
    <w:p w14:paraId="0970E33E" w14:textId="439C5A81" w:rsidR="00440489" w:rsidRDefault="00440489" w:rsidP="00893A24">
      <w:r w:rsidRPr="00440489">
        <w:t>4.2 Correlation between Variables</w:t>
      </w:r>
    </w:p>
    <w:p w14:paraId="6048E3D9" w14:textId="2B15763C" w:rsidR="00440489" w:rsidRDefault="00440489" w:rsidP="00893A24">
      <w:r>
        <w:t xml:space="preserve">4.3 </w:t>
      </w:r>
      <w:r w:rsidRPr="00440489">
        <w:t>Statistical Analysis of Customers age</w:t>
      </w:r>
    </w:p>
    <w:p w14:paraId="2017D62A" w14:textId="12194705" w:rsidR="00440489" w:rsidRDefault="00440489" w:rsidP="00893A24">
      <w:r w:rsidRPr="00440489">
        <w:t>4.4 Visual representation of customers age with Histogram</w:t>
      </w:r>
    </w:p>
    <w:p w14:paraId="015618BE" w14:textId="6594D51C" w:rsidR="00440489" w:rsidRDefault="00440489" w:rsidP="00893A24">
      <w:r w:rsidRPr="00440489">
        <w:t>4.5 Comparison Domain transactions</w:t>
      </w:r>
    </w:p>
    <w:p w14:paraId="19C08B82" w14:textId="22544030" w:rsidR="00440489" w:rsidRDefault="00440489" w:rsidP="00893A24">
      <w:r w:rsidRPr="00440489">
        <w:t>4.6 Average Income of customers (Statistical Analysis)</w:t>
      </w:r>
    </w:p>
    <w:p w14:paraId="6E3177AC" w14:textId="77777777" w:rsidR="00440489" w:rsidRDefault="00440489" w:rsidP="00440489">
      <w:r>
        <w:t>4.7 Histogram of Average Income of Customers</w:t>
      </w:r>
    </w:p>
    <w:p w14:paraId="152F4822" w14:textId="7F29E18B" w:rsidR="00440489" w:rsidRDefault="00440489" w:rsidP="00893A24">
      <w:r w:rsidRPr="00440489">
        <w:t xml:space="preserve">4.8 Amount against </w:t>
      </w:r>
      <w:proofErr w:type="spellStart"/>
      <w:r w:rsidRPr="00440489">
        <w:t>Cvv</w:t>
      </w:r>
      <w:proofErr w:type="spellEnd"/>
      <w:r w:rsidRPr="00440489">
        <w:t xml:space="preserve"> variables for each transaction</w:t>
      </w:r>
    </w:p>
    <w:p w14:paraId="04BE8052" w14:textId="47B5194E" w:rsidR="00440489" w:rsidRDefault="00440489" w:rsidP="00893A24">
      <w:r w:rsidRPr="00440489">
        <w:t>4.9 Pearson’s Correlations between variables of the transaction dataset</w:t>
      </w:r>
    </w:p>
    <w:p w14:paraId="6F1BEF1B" w14:textId="2F97BAD3" w:rsidR="00440489" w:rsidRDefault="000D4D66" w:rsidP="00893A24">
      <w:r w:rsidRPr="000D4D66">
        <w:t>4.1</w:t>
      </w:r>
      <w:r w:rsidR="001B5E4D">
        <w:t>0</w:t>
      </w:r>
      <w:r w:rsidRPr="000D4D66">
        <w:t xml:space="preserve"> Visual representation of the percentage of fraudulent and valid transaction in the dataset</w:t>
      </w:r>
    </w:p>
    <w:p w14:paraId="35F386DC" w14:textId="3806C96F" w:rsidR="000D4D66" w:rsidRDefault="000D4D66" w:rsidP="00893A24">
      <w:r w:rsidRPr="000D4D66">
        <w:t>4.1</w:t>
      </w:r>
      <w:r w:rsidR="001B5E4D">
        <w:t>1</w:t>
      </w:r>
      <w:r w:rsidRPr="000D4D66">
        <w:t xml:space="preserve"> Transaction amount against Transaction Type</w:t>
      </w:r>
    </w:p>
    <w:p w14:paraId="745DC8A9" w14:textId="4CE6EE8C" w:rsidR="000D4D66" w:rsidRDefault="000D4D66" w:rsidP="00893A24">
      <w:r w:rsidRPr="000D4D66">
        <w:t>4.1</w:t>
      </w:r>
      <w:r w:rsidR="001B5E4D">
        <w:t>2</w:t>
      </w:r>
      <w:r w:rsidRPr="000D4D66">
        <w:t xml:space="preserve"> Visual Comparison of Errors predictions between</w:t>
      </w:r>
    </w:p>
    <w:p w14:paraId="2FC8992A" w14:textId="1EFF1CCB" w:rsidR="000D4D66" w:rsidRDefault="000D4D66" w:rsidP="00893A24">
      <w:r w:rsidRPr="000D4D66">
        <w:t>4.1</w:t>
      </w:r>
      <w:r w:rsidR="001B5E4D">
        <w:t xml:space="preserve">3 </w:t>
      </w:r>
      <w:r w:rsidRPr="000D4D66">
        <w:t>Comparison of Model Accuracy</w:t>
      </w:r>
    </w:p>
    <w:p w14:paraId="1004088C" w14:textId="7294B867" w:rsidR="000D4D66" w:rsidRDefault="000D4D66" w:rsidP="00893A24">
      <w:r w:rsidRPr="000D4D66">
        <w:t>4.1</w:t>
      </w:r>
      <w:r w:rsidR="001B5E4D">
        <w:t>4</w:t>
      </w:r>
      <w:r w:rsidRPr="000D4D66">
        <w:t xml:space="preserve"> Visual comparison of the model precision</w:t>
      </w:r>
    </w:p>
    <w:p w14:paraId="1987B213" w14:textId="34C97061" w:rsidR="000D4D66" w:rsidRDefault="000D4D66" w:rsidP="00893A24">
      <w:r w:rsidRPr="000D4D66">
        <w:t>4.1</w:t>
      </w:r>
      <w:r w:rsidR="001B5E4D">
        <w:t>5</w:t>
      </w:r>
      <w:r w:rsidRPr="000D4D66">
        <w:t xml:space="preserve"> Visual comparison of Recall/Specificity for each Model</w:t>
      </w:r>
    </w:p>
    <w:p w14:paraId="6AA82275" w14:textId="59157950" w:rsidR="000D4D66" w:rsidRDefault="000D4D66" w:rsidP="00893A24">
      <w:r w:rsidRPr="000D4D66">
        <w:t>4.</w:t>
      </w:r>
      <w:r w:rsidR="001B5E4D">
        <w:t>16</w:t>
      </w:r>
      <w:r w:rsidRPr="000D4D66">
        <w:t xml:space="preserve"> Visual Comparison of F1_score Model</w:t>
      </w:r>
    </w:p>
    <w:p w14:paraId="14E69844" w14:textId="07F16BE4" w:rsidR="000D4D66" w:rsidRDefault="000D4D66" w:rsidP="00893A24">
      <w:r w:rsidRPr="000D4D66">
        <w:t>4.</w:t>
      </w:r>
      <w:r w:rsidR="001B5E4D">
        <w:t>17</w:t>
      </w:r>
      <w:r w:rsidRPr="000D4D66">
        <w:t xml:space="preserve"> Home page of Graphical User Interface (GUI)</w:t>
      </w:r>
    </w:p>
    <w:p w14:paraId="6407318E" w14:textId="5E3FBE82" w:rsidR="000D4D66" w:rsidRDefault="000D4D66" w:rsidP="00893A24">
      <w:r w:rsidRPr="000D4D66">
        <w:t>4.</w:t>
      </w:r>
      <w:r w:rsidR="001B5E4D">
        <w:t>18</w:t>
      </w:r>
      <w:r w:rsidRPr="000D4D66">
        <w:t xml:space="preserve"> Customer Welcome page</w:t>
      </w:r>
    </w:p>
    <w:p w14:paraId="0A6E3DA2" w14:textId="041413EF" w:rsidR="000D4D66" w:rsidRDefault="000D4D66" w:rsidP="00893A24">
      <w:r w:rsidRPr="000D4D66">
        <w:t>4.</w:t>
      </w:r>
      <w:r w:rsidR="001B5E4D">
        <w:t>19</w:t>
      </w:r>
      <w:r w:rsidRPr="000D4D66">
        <w:t xml:space="preserve"> Customers Transaction page</w:t>
      </w:r>
    </w:p>
    <w:p w14:paraId="19BEE851" w14:textId="5FB8D60F" w:rsidR="000D4D66" w:rsidRDefault="000D4D66" w:rsidP="00893A24">
      <w:r>
        <w:t>4.2</w:t>
      </w:r>
      <w:r w:rsidR="001B5E4D">
        <w:t>0</w:t>
      </w:r>
      <w:r>
        <w:t xml:space="preserve"> </w:t>
      </w:r>
      <w:r w:rsidRPr="000D4D66">
        <w:t>Fraud Transaction detected from a customer transaction</w:t>
      </w:r>
    </w:p>
    <w:p w14:paraId="7D819114" w14:textId="79C9111D" w:rsidR="000D4D66" w:rsidRDefault="000D4D66" w:rsidP="00893A24">
      <w:r w:rsidRPr="000D4D66">
        <w:t>4.2</w:t>
      </w:r>
      <w:r w:rsidR="001B5E4D">
        <w:t>1</w:t>
      </w:r>
      <w:r w:rsidRPr="000D4D66">
        <w:t xml:space="preserve"> Administrator Login Page</w:t>
      </w:r>
    </w:p>
    <w:p w14:paraId="15C6A5BB" w14:textId="437B6F33" w:rsidR="000D4D66" w:rsidRDefault="000D4D66" w:rsidP="00893A24">
      <w:r w:rsidRPr="000D4D66">
        <w:lastRenderedPageBreak/>
        <w:t>4.2</w:t>
      </w:r>
      <w:r w:rsidR="001B5E4D">
        <w:t>2</w:t>
      </w:r>
      <w:r w:rsidRPr="000D4D66">
        <w:t xml:space="preserve"> Admin Transaction Page</w:t>
      </w:r>
    </w:p>
    <w:p w14:paraId="1AC65E2F" w14:textId="6A31F3EA" w:rsidR="00011A32" w:rsidRDefault="000D4D66" w:rsidP="00EB60AC">
      <w:r w:rsidRPr="000D4D66">
        <w:t>4.2</w:t>
      </w:r>
      <w:r w:rsidR="001B5E4D">
        <w:t>3</w:t>
      </w:r>
      <w:r w:rsidRPr="000D4D66">
        <w:t xml:space="preserve"> Customer Transaction from the Admin Page (Tracking transaction at real time)</w:t>
      </w:r>
    </w:p>
    <w:p w14:paraId="1AC736AD" w14:textId="77777777" w:rsidR="00011A32" w:rsidRDefault="00011A32" w:rsidP="00EB60AC"/>
    <w:p w14:paraId="4798462D" w14:textId="4AEEA527" w:rsidR="009A2CF1" w:rsidRDefault="009A2CF1" w:rsidP="009A2CF1">
      <w:pPr>
        <w:rPr>
          <w:b/>
          <w:bCs/>
        </w:rPr>
      </w:pPr>
    </w:p>
    <w:p w14:paraId="40429E36" w14:textId="56BC5DAD" w:rsidR="00B97AB6" w:rsidRDefault="00B97AB6" w:rsidP="009A2CF1">
      <w:pPr>
        <w:rPr>
          <w:b/>
          <w:bCs/>
        </w:rPr>
      </w:pPr>
    </w:p>
    <w:p w14:paraId="13628A72" w14:textId="4665EDA9" w:rsidR="00B97AB6" w:rsidRDefault="00B97AB6" w:rsidP="009A2CF1">
      <w:pPr>
        <w:rPr>
          <w:b/>
          <w:bCs/>
        </w:rPr>
      </w:pPr>
    </w:p>
    <w:p w14:paraId="4F5B59B7" w14:textId="7E8D9BD7" w:rsidR="00B97AB6" w:rsidRDefault="00B97AB6" w:rsidP="009A2CF1">
      <w:pPr>
        <w:rPr>
          <w:b/>
          <w:bCs/>
        </w:rPr>
      </w:pPr>
    </w:p>
    <w:p w14:paraId="19A0898F" w14:textId="3EC9EF91" w:rsidR="00B97AB6" w:rsidRDefault="00B97AB6" w:rsidP="009A2CF1">
      <w:pPr>
        <w:rPr>
          <w:b/>
          <w:bCs/>
        </w:rPr>
      </w:pPr>
    </w:p>
    <w:p w14:paraId="63F8657D" w14:textId="4B5A681E" w:rsidR="00B97AB6" w:rsidRDefault="00B97AB6" w:rsidP="009A2CF1">
      <w:pPr>
        <w:rPr>
          <w:b/>
          <w:bCs/>
        </w:rPr>
      </w:pPr>
    </w:p>
    <w:p w14:paraId="66591C77" w14:textId="03A5EBB5" w:rsidR="00B97AB6" w:rsidRDefault="00B97AB6" w:rsidP="009A2CF1">
      <w:pPr>
        <w:rPr>
          <w:b/>
          <w:bCs/>
        </w:rPr>
      </w:pPr>
    </w:p>
    <w:p w14:paraId="0F503681" w14:textId="1347ABBD" w:rsidR="00B97AB6" w:rsidRDefault="00B97AB6" w:rsidP="009A2CF1">
      <w:pPr>
        <w:rPr>
          <w:b/>
          <w:bCs/>
        </w:rPr>
      </w:pPr>
    </w:p>
    <w:p w14:paraId="3F941FF7" w14:textId="309B2A50" w:rsidR="00B97AB6" w:rsidRDefault="00B97AB6" w:rsidP="009A2CF1">
      <w:pPr>
        <w:rPr>
          <w:b/>
          <w:bCs/>
        </w:rPr>
      </w:pPr>
    </w:p>
    <w:p w14:paraId="4BB301E6" w14:textId="2D5CAF4B" w:rsidR="00B97AB6" w:rsidRDefault="00B97AB6" w:rsidP="009A2CF1">
      <w:pPr>
        <w:rPr>
          <w:b/>
          <w:bCs/>
        </w:rPr>
      </w:pPr>
    </w:p>
    <w:p w14:paraId="57BDA8CF" w14:textId="220201DD" w:rsidR="00B97AB6" w:rsidRDefault="00B97AB6" w:rsidP="009A2CF1">
      <w:pPr>
        <w:rPr>
          <w:b/>
          <w:bCs/>
        </w:rPr>
      </w:pPr>
    </w:p>
    <w:p w14:paraId="420E4E02" w14:textId="39D36A95" w:rsidR="00B97AB6" w:rsidRDefault="00B97AB6" w:rsidP="009A2CF1">
      <w:pPr>
        <w:rPr>
          <w:b/>
          <w:bCs/>
        </w:rPr>
      </w:pPr>
    </w:p>
    <w:p w14:paraId="1097C1D9" w14:textId="77777777" w:rsidR="00B97AB6" w:rsidRDefault="00B97AB6" w:rsidP="009A2CF1">
      <w:pPr>
        <w:rPr>
          <w:b/>
          <w:bCs/>
        </w:rPr>
      </w:pPr>
    </w:p>
    <w:p w14:paraId="7586CC92" w14:textId="6EC646D5" w:rsidR="00EB60AC" w:rsidRPr="00510A0A" w:rsidRDefault="00EB60AC" w:rsidP="009A2CF1">
      <w:pPr>
        <w:ind w:left="3600"/>
        <w:rPr>
          <w:b/>
          <w:bCs/>
          <w:sz w:val="28"/>
          <w:szCs w:val="28"/>
        </w:rPr>
      </w:pPr>
      <w:r w:rsidRPr="00510A0A">
        <w:rPr>
          <w:b/>
          <w:bCs/>
          <w:sz w:val="28"/>
          <w:szCs w:val="28"/>
        </w:rPr>
        <w:t>CHAPTER ONE</w:t>
      </w:r>
    </w:p>
    <w:p w14:paraId="4F62ED48" w14:textId="20267FC6" w:rsidR="00EB60AC" w:rsidRPr="00510A0A" w:rsidRDefault="00EB60AC" w:rsidP="00B97AB6">
      <w:pPr>
        <w:ind w:left="2880" w:firstLine="720"/>
        <w:rPr>
          <w:b/>
          <w:bCs/>
          <w:sz w:val="28"/>
          <w:szCs w:val="28"/>
        </w:rPr>
      </w:pPr>
      <w:r w:rsidRPr="00510A0A">
        <w:rPr>
          <w:b/>
          <w:bCs/>
          <w:sz w:val="28"/>
          <w:szCs w:val="28"/>
        </w:rPr>
        <w:t>INTRODUCTION</w:t>
      </w:r>
    </w:p>
    <w:p w14:paraId="00009F2F" w14:textId="77777777" w:rsidR="009A2CF1" w:rsidRPr="00EB60AC" w:rsidRDefault="009A2CF1" w:rsidP="009A2CF1">
      <w:pPr>
        <w:ind w:left="2880" w:firstLine="720"/>
        <w:rPr>
          <w:b/>
          <w:bCs/>
        </w:rPr>
      </w:pPr>
    </w:p>
    <w:p w14:paraId="2135C0E5" w14:textId="2768F65E" w:rsidR="00EB60AC" w:rsidRDefault="00EB60AC" w:rsidP="00EB60AC">
      <w:r w:rsidRPr="00EB60AC">
        <w:rPr>
          <w:b/>
          <w:bCs/>
        </w:rPr>
        <w:t>1.1</w:t>
      </w:r>
      <w:r>
        <w:rPr>
          <w:b/>
          <w:bCs/>
        </w:rPr>
        <w:t xml:space="preserve"> </w:t>
      </w:r>
      <w:r w:rsidRPr="00EB60AC">
        <w:rPr>
          <w:b/>
          <w:bCs/>
        </w:rPr>
        <w:t>Background to the Study</w:t>
      </w:r>
    </w:p>
    <w:p w14:paraId="2635CD96" w14:textId="77777777" w:rsidR="00EB60AC" w:rsidRDefault="00EB60AC" w:rsidP="00EB60AC"/>
    <w:p w14:paraId="791CB666" w14:textId="20F7620F" w:rsidR="00EB60AC" w:rsidRDefault="00EB60AC" w:rsidP="00EB60AC">
      <w:pPr>
        <w:spacing w:line="480" w:lineRule="auto"/>
        <w:jc w:val="both"/>
      </w:pPr>
      <w:r>
        <w:t>Online banking has continuously position itself as an unavoidable means of financial transaction in our technology-oriented world. It involves conducting financial transactions over a secure website. At the center of online banking is credit and debit card use, which has become a flexible service-on-the-go medium for financial transaction in our modern-day society; resulting in increased credit/debit card fraud as the case may be</w:t>
      </w:r>
      <w:r w:rsidR="009C4492">
        <w:t xml:space="preserve"> Nwogu</w:t>
      </w:r>
      <w:r>
        <w:t xml:space="preserve"> </w:t>
      </w:r>
      <w:r>
        <w:fldChar w:fldCharType="begin" w:fldLock="1"/>
      </w:r>
      <w:r>
        <w:instrText>ADDIN CSL_CITATION {"citationItems":[{"id":"ITEM-1","itemData":{"DOI":"10.22624/AIMS/CISDI/V10N3P8","author":[{"dropping-particle":"","family":"Nwogu","given":"Emeka","non-dropping-particle":"","parse-names":false,"suffix":""},{"dropping-particle":"","family":"Nwachukwu","given":"Enoch","non-dropping-particle":"","parse-names":false,"suffix":""}],"id":"ITEM-1","issue":"September","issued":{"date-parts":[["2019"]]},"title":"An Improved Hybrid System for the Prediction of Debit and Credit Card Fraud An Improved Hybrid System for The Prediction of Debit and Credit Card Fraud","type":"article-journal"},"uris":["http://www.mendeley.com/documents/?uuid=b3c868fe-5507-4da1-b5a3-a9c79235066f"]}],"mendeley":{"formattedCitation":"[1]","plainTextFormattedCitation":"[1]","previouslyFormattedCitation":"[1]"},"properties":{"noteIndex":0},"schema":"https://github.com/citation-style-language/schema/raw/master/csl-citation.json"}</w:instrText>
      </w:r>
      <w:r>
        <w:fldChar w:fldCharType="separate"/>
      </w:r>
      <w:r w:rsidRPr="00EB60AC">
        <w:rPr>
          <w:noProof/>
        </w:rPr>
        <w:t>[1]</w:t>
      </w:r>
      <w:r>
        <w:fldChar w:fldCharType="end"/>
      </w:r>
      <w:r>
        <w:t>.</w:t>
      </w:r>
    </w:p>
    <w:p w14:paraId="5D8E6F1F" w14:textId="26220BC8" w:rsidR="00EB60AC" w:rsidRDefault="00EB60AC" w:rsidP="00EB60AC">
      <w:pPr>
        <w:spacing w:line="480" w:lineRule="auto"/>
        <w:jc w:val="both"/>
      </w:pPr>
      <w:r>
        <w:lastRenderedPageBreak/>
        <w:t xml:space="preserve">Despite the huge benefits of deploying and using online banking system, the system has been plagued by enormous vulnerability which has been mainly linked directly to credit/debit card use. Banks, merchants and card issuers are constantly looking for a better improved fraud prevention system for credit and debit card transaction. Due to general belief that information Technology system can go a long way in checkmating and curtailing credit/debit card fraud, banks and merchants have invested lots of resources in fraud prevention research and systems. These show that there has been an increase in research on fraud detection in financial market since 2008 </w:t>
      </w:r>
      <w:r w:rsidR="009C4492">
        <w:t xml:space="preserve">Trivedi </w:t>
      </w:r>
      <w:r>
        <w:fldChar w:fldCharType="begin" w:fldLock="1"/>
      </w:r>
      <w:r>
        <w:instrText>ADDIN CSL_CITATION {"citationItems":[{"id":"ITEM-1","itemData":{"DOI":"10.17148/IJARCCE.2016.5109","author":[{"dropping-particle":"","family":"Trivedi","given":"Ishu","non-dropping-particle":"","parse-names":false,"suffix":""},{"dropping-particle":"","family":"Mridushi","given":"Mrigya","non-dropping-particle":"","parse-names":false,"suffix":""}],"id":"ITEM-1","issue":"1","issued":{"date-parts":[["2016"]]},"page":"39-42","title":"Credit Card Fraud Detection","type":"article-journal","volume":"5"},"uris":["http://www.mendeley.com/documents/?uuid=02364e4c-09b7-4df5-954f-0920b40a43b3"]}],"mendeley":{"formattedCitation":"[2]","plainTextFormattedCitation":"[2]","previouslyFormattedCitation":"[2]"},"properties":{"noteIndex":0},"schema":"https://github.com/citation-style-language/schema/raw/master/csl-citation.json"}</w:instrText>
      </w:r>
      <w:r>
        <w:fldChar w:fldCharType="separate"/>
      </w:r>
      <w:r w:rsidRPr="00EB60AC">
        <w:rPr>
          <w:noProof/>
        </w:rPr>
        <w:t>[2]</w:t>
      </w:r>
      <w:r>
        <w:fldChar w:fldCharType="end"/>
      </w:r>
      <w:r>
        <w:t>.</w:t>
      </w:r>
    </w:p>
    <w:p w14:paraId="3C49F312" w14:textId="55ED55F8" w:rsidR="00EB60AC" w:rsidRDefault="00EB60AC" w:rsidP="00EB60AC">
      <w:pPr>
        <w:spacing w:line="480" w:lineRule="auto"/>
        <w:jc w:val="both"/>
      </w:pPr>
      <w:r>
        <w:t xml:space="preserve">Many credit/debits card fraud detection and prevention techniques have been discussed and implemented in many literatures, with some being deployed successfully. Although these systems have been successful at different times, yet some problems have remained a challenge in development of such systems. This has been identified as the unavailability of real data for fraud prevention research. Other important problems that have been identified are high class imbalance, the availability of few transaction labels by fraud investigators, together with confidentiality issues with the few available data. As a result of this, there has been a renewed interest relating to the development of synthetic data for the training of a fraud prevention system </w:t>
      </w:r>
      <w:r w:rsidR="009C4492">
        <w:t>as stated by Bhattacharyya</w:t>
      </w:r>
      <w:r>
        <w:fldChar w:fldCharType="begin" w:fldLock="1"/>
      </w:r>
      <w:r>
        <w:instrText>ADDIN CSL_CITATION {"citationItems":[{"id":"ITEM-1","itemData":{"DOI":"10.1016/j.dss.2010.08.008","ISSN":"01679236","abstract":"Credit card fraud is a serious and growing problem. While predictive models for credit card fraud detection are in active use in practice, reported studies on the use of data mining approaches for credit card fraud detection are relatively few, possibly due to the lack of available data for research. This paper evaluates two advanced data mining approaches, support vector machines and random forests, together with the well-known logistic regression, as part of an attempt to better detect (and thus control and prosecute) credit card fraud. The study is based on real-life data of transactions from an international credit card operation. © 2010 Elsevier B.V. All rights reserved.","author":[{"dropping-particle":"","family":"Bhattacharyya","given":"Siddhartha","non-dropping-particle":"","parse-names":false,"suffix":""},{"dropping-particle":"","family":"Jha","given":"Sanjeev","non-dropping-particle":"","parse-names":false,"suffix":""},{"dropping-particle":"","family":"Tharakunnel","given":"Kurian","non-dropping-particle":"","parse-names":false,"suffix":""},{"dropping-particle":"","family":"Westland","given":"J. Christopher","non-dropping-particle":"","parse-names":false,"suffix":""}],"container-title":"Decision Support Systems","id":"ITEM-1","issue":"3","issued":{"date-parts":[["2011"]]},"title":"Data mining for credit card fraud: A comparative study","type":"article-journal","volume":"50"},"uris":["http://www.mendeley.com/documents/?uuid=7406270b-bce4-3ccd-904b-ddc72cea4dbc"]}],"mendeley":{"formattedCitation":"[3]","plainTextFormattedCitation":"[3]","previouslyFormattedCitation":"[3]"},"properties":{"noteIndex":0},"schema":"https://github.com/citation-style-language/schema/raw/master/csl-citation.json"}</w:instrText>
      </w:r>
      <w:r>
        <w:fldChar w:fldCharType="separate"/>
      </w:r>
      <w:r w:rsidRPr="00EB60AC">
        <w:rPr>
          <w:noProof/>
        </w:rPr>
        <w:t>[3]</w:t>
      </w:r>
      <w:r>
        <w:fldChar w:fldCharType="end"/>
      </w:r>
      <w:r>
        <w:t>.</w:t>
      </w:r>
    </w:p>
    <w:p w14:paraId="0999016C" w14:textId="476A6B25" w:rsidR="00EB60AC" w:rsidRDefault="00EB60AC" w:rsidP="00EB60AC">
      <w:pPr>
        <w:spacing w:line="480" w:lineRule="auto"/>
        <w:jc w:val="both"/>
      </w:pPr>
      <w:r>
        <w:t>In the absence of real labeled transaction data, the research community has explored the possibility of replacing real data with synthetically generated data for machine learning research. This unarguably has attracted strong interest in recent times and have supported the usability of synthetic data for the training of various machine learning system, arguing that there is no difference between a synthetic generated data and real data. They equally listed the benefits of using synthetic data. Consequently, there is a belief that synthetic data can solve the problem of real data unavailability the research community</w:t>
      </w:r>
      <w:r w:rsidR="009C4492">
        <w:t xml:space="preserve"> </w:t>
      </w:r>
      <w:proofErr w:type="spellStart"/>
      <w:r w:rsidR="009C4492">
        <w:t>Khare</w:t>
      </w:r>
      <w:proofErr w:type="spellEnd"/>
      <w:r>
        <w:t xml:space="preserve"> </w:t>
      </w:r>
      <w:r>
        <w:fldChar w:fldCharType="begin" w:fldLock="1"/>
      </w:r>
      <w:r>
        <w:instrText>ADDIN CSL_CITATION {"citationItems":[{"id":"ITEM-1","itemData":{"ISSN":"1314-3395","abstract":"Finance fraud is a growing problem with far consequences in the financial industry and while many techniques have been discovered. Data mining has been successfully applied to finance databases to automate analysis of huge volumes of complex data. Data mining has also played a salient role in the detection of credit card fraud in online transactions. Fraud detection in credit card is a data mining problem, It becomes challenging due to two major reasons-first, the profiles of normal and fraudulent behaviors change frequently and secondly due to reason that credit card fraud data sets are highly skewed. This paper investigates and checks the performance of Decision tree, Random Forest, SVM and logistic regression on highly skewed credit card fraud data. Dataset of credit card transactions is sourced from European cardholders containing 284,786 transactions. These techniques are applied on the raw and preprocessed data. The performance of the techniques is evaluated based on accuracy, sensitivity, specificity, precision. The results indicate about the optimal accuracy for logistic regression, decision tree, Random Forest and SVM classifiers are 97.7%, 95.5% and 98.6%, 97.5% respectively.","author":[{"dropping-particle":"","family":"Khare","given":"Navanshu","non-dropping-particle":"","parse-names":false,"suffix":""},{"dropping-particle":"","family":"Yunus Sait","given":"Saad","non-dropping-particle":"","parse-names":false,"suffix":""}],"container-title":"International Journal of Pure and Applied Mathematics","id":"ITEM-1","issue":"20","issued":{"date-parts":[["2018"]]},"title":"Credit Card Fraud Detection Using Machine Learning Models and Collating Machine Learning Models","type":"article-journal","volume":"118"},"uris":["http://www.mendeley.com/documents/?uuid=cfd071e2-951d-38a5-8d9b-bede9122a531"]}],"mendeley":{"formattedCitation":"[4]","plainTextFormattedCitation":"[4]","previouslyFormattedCitation":"[4]"},"properties":{"noteIndex":0},"schema":"https://github.com/citation-style-language/schema/raw/master/csl-citation.json"}</w:instrText>
      </w:r>
      <w:r>
        <w:fldChar w:fldCharType="separate"/>
      </w:r>
      <w:r w:rsidRPr="00EB60AC">
        <w:rPr>
          <w:noProof/>
        </w:rPr>
        <w:t>[4]</w:t>
      </w:r>
      <w:r>
        <w:fldChar w:fldCharType="end"/>
      </w:r>
      <w:r>
        <w:t xml:space="preserve">. </w:t>
      </w:r>
    </w:p>
    <w:p w14:paraId="7853B52D" w14:textId="544F1F07" w:rsidR="00EB60AC" w:rsidRDefault="00EB60AC" w:rsidP="00EB60AC">
      <w:pPr>
        <w:spacing w:line="480" w:lineRule="auto"/>
        <w:jc w:val="both"/>
      </w:pPr>
      <w:r>
        <w:lastRenderedPageBreak/>
        <w:t xml:space="preserve">According to Wei  </w:t>
      </w:r>
      <w:r>
        <w:fldChar w:fldCharType="begin" w:fldLock="1"/>
      </w:r>
      <w:r>
        <w:instrText>ADDIN CSL_CITATION {"citationItems":[{"id":"ITEM-1","itemData":{"ISSN":"2563-4429","abstract":"Credit card fraud is increasing considerably with the development of modern technology and the global superhighways of communication. Credit card fraudsters continuously try to come out with a new tactic challenged the present technology and system. It cost both, providers and consumers a lot of money. Thus, quick and accurate model become essential for companies and credit card providers, to decrease their financial and customer trust losses. However, there is a lack of published literature on credit card fraud detection techniques, due to the unlabeled credit card transactions dataset for researchers. High dimensional data refer to data that have multiple variables. The dataset consist of the credit card details, amount transaction, location, time, and personal details of the cardholders that are anonymized. Thus, in this study, a real-world dataset (European Credit card), with PCA transformation applied is being used. The common problem happened in this kind of research is the data tend to be imbalanced. Imbalanced data will often introduce bias which the accuracy of the prediction is not accurate. In this study, the dataset has been train with an oversampling pre-processing technique called SAS Sample and various data mining technique such as Random Forest, KNN, Decision Tree, and Logistic Regression. After several trials, we found out that the regression technique has the best performance among the others.","author":[{"dropping-particle":"","family":"Soh","given":"Wei Wen","non-dropping-particle":"","parse-names":false,"suffix":""},{"dropping-particle":"","family":"Yusuf","given":"Rika Mohd","non-dropping-particle":"","parse-names":false,"suffix":""}],"container-title":"International Journal of Data Science and Advanced Analytics &amp;nbsp;&amp;nbsp;&amp;nbsp;&amp;nbsp;&amp;nbsp;&amp;nbsp;&amp;nbsp;&amp;nbsp;&amp;nbsp;&amp;nbsp;&amp;nbsp;&amp;nbsp;&amp;nbsp;&amp;nbsp;&amp;nbsp;&amp;nbsp;&amp;nbsp;&amp;nbsp;&amp;nbsp;&amp;nbsp;&amp;nbsp; (ISSN 2563-4429)","id":"ITEM-1","issue":"1","issued":{"date-parts":[["2019"]]},"title":"Predicting Credit Card Fraud on a Imbalanced Data","type":"article-journal","volume":"1"},"uris":["http://www.mendeley.com/documents/?uuid=e71b0a71-6173-3713-9c62-4a4e5be830dd"]}],"mendeley":{"formattedCitation":"[5]","plainTextFormattedCitation":"[5]","previouslyFormattedCitation":"[5]"},"properties":{"noteIndex":0},"schema":"https://github.com/citation-style-language/schema/raw/master/csl-citation.json"}</w:instrText>
      </w:r>
      <w:r>
        <w:fldChar w:fldCharType="separate"/>
      </w:r>
      <w:r w:rsidRPr="00EB60AC">
        <w:rPr>
          <w:noProof/>
        </w:rPr>
        <w:t>[5]</w:t>
      </w:r>
      <w:r>
        <w:fldChar w:fldCharType="end"/>
      </w:r>
      <w:r>
        <w:t>, who in his work proved that there is no significant difference between synthetically generated data and real data; concluding that synthetically generated data can successfully replace real data especially 'in the field of fraud detection and prevention research.</w:t>
      </w:r>
    </w:p>
    <w:p w14:paraId="3E5A7F67" w14:textId="41B3D6B4" w:rsidR="00EB60AC" w:rsidRDefault="00EB60AC" w:rsidP="00EB60AC">
      <w:pPr>
        <w:spacing w:line="480" w:lineRule="auto"/>
        <w:jc w:val="both"/>
      </w:pPr>
      <w:r>
        <w:t>Similarly, the idea of using machine learning to solve financial fraud and crime has become generally acceptable over the years, as it promises more secure and easier real time security implementation for financial transactions. Fraud detection in credit card transaction deals with the process of ascertaining whether new authorized transactions belong to the class of either fraudulent or genuine transactions. Fraud Detection System (FDS) should be cost-effective and efficient. Also, the cost of transaction screening should not be higher than or close to the loss as a result of the fraud.  Many technologies and approach have been used to solve the problem of fraud in credit/debit card transaction systems. Emphasis has now shifted to systems that do not only prevent fraud, but also are able to prevent fraud efficiently with minimal possible cost</w:t>
      </w:r>
      <w:r w:rsidR="009C4492">
        <w:t xml:space="preserve"> </w:t>
      </w:r>
      <w:proofErr w:type="spellStart"/>
      <w:r w:rsidR="009C4492">
        <w:t>Awoyemi</w:t>
      </w:r>
      <w:proofErr w:type="spellEnd"/>
      <w:r w:rsidR="009C4492">
        <w:t xml:space="preserve"> </w:t>
      </w:r>
      <w:r>
        <w:fldChar w:fldCharType="begin" w:fldLock="1"/>
      </w:r>
      <w:r>
        <w:instrText>ADDIN CSL_CITATION {"citationItems":[{"id":"ITEM-1","itemData":{"DOI":"10.1109/ICCNI.2017.8123782","abstract":"Financial fraud is an ever growing menace with far consequences in the financial industry. Data mining had played an imperative role in the detection of credit card fraud in online transactions. Credit card fraud detection, which is a data mining problem, becomes challenging due to two major reasons-first, the profiles of normal and fraudulent behaviours change constantly and secondly, credit card fraud data sets are highly skewed. The performance of fraud detection in credit card transactions is greatly affected by the sampling approach on dataset, selection of variables and detection technique(s) used. This paper investigates the performance of naïve bayes, k-nearest neighbor and logistic regression on highly skewed credit card fraud data. Dataset of credit card transactions is sourced from European cardholders containing 284,807 transactions. A hybrid technique of under-sampling and oversampling is carried out on the skewed data. The three techniques are applied on the raw and preprocessed data. The work is implemented in Python. The performance of the techniques is evaluated based on accuracy, sensitivity, specificity, precision, Matthews correlation coefficient and balanced classification rate. The results shows of optimal accuracy for naïve bayes, k-nearest neighbor and logistic regression classifiers are 97.92%, 97.69% and 54.86% respectively. The comparative results show that k-nearest neighbour performs better than naïve bayes and logistic regression techniques.","author":[{"dropping-particle":"","family":"Awoyemi","given":"John O.","non-dropping-particle":"","parse-names":false,"suffix":""},{"dropping-particle":"","family":"Adetunmbi","given":"Adebayo O.","non-dropping-particle":"","parse-names":false,"suffix":""},{"dropping-particle":"","family":"Oluwadare","given":"Samuel A.","non-dropping-particle":"","parse-names":false,"suffix":""}],"container-title":"Proceedings of the IEEE International Conference on Computing, Networking and Informatics, ICCNI 2017","id":"ITEM-1","issued":{"date-parts":[["2017"]]},"title":"Credit card fraud detection using machine learning techniques: A comparative analysis","type":"paper-conference","volume":"2017-January"},"uris":["http://www.mendeley.com/documents/?uuid=1b0596c4-d7b5-338f-a259-53fc37719961"]}],"mendeley":{"formattedCitation":"[6]","plainTextFormattedCitation":"[6]","previouslyFormattedCitation":"[6]"},"properties":{"noteIndex":0},"schema":"https://github.com/citation-style-language/schema/raw/master/csl-citation.json"}</w:instrText>
      </w:r>
      <w:r>
        <w:fldChar w:fldCharType="separate"/>
      </w:r>
      <w:r w:rsidRPr="00EB60AC">
        <w:rPr>
          <w:noProof/>
        </w:rPr>
        <w:t>[6]</w:t>
      </w:r>
      <w:r>
        <w:fldChar w:fldCharType="end"/>
      </w:r>
      <w:r>
        <w:t xml:space="preserve">. </w:t>
      </w:r>
    </w:p>
    <w:p w14:paraId="6B5D3FD3" w14:textId="736677A9" w:rsidR="00EB60AC" w:rsidRDefault="00EB60AC" w:rsidP="00EB60AC">
      <w:pPr>
        <w:spacing w:line="480" w:lineRule="auto"/>
        <w:jc w:val="both"/>
      </w:pPr>
    </w:p>
    <w:p w14:paraId="25E08B11" w14:textId="77777777" w:rsidR="00EB60AC" w:rsidRDefault="00EB60AC" w:rsidP="00EB60AC">
      <w:pPr>
        <w:spacing w:line="480" w:lineRule="auto"/>
        <w:jc w:val="both"/>
      </w:pPr>
    </w:p>
    <w:p w14:paraId="30D6563B" w14:textId="77777777" w:rsidR="00EB60AC" w:rsidRDefault="00EB60AC" w:rsidP="00EB60AC"/>
    <w:p w14:paraId="29B6D7AC" w14:textId="7384036F" w:rsidR="00EB60AC" w:rsidRDefault="00EB60AC" w:rsidP="00EB60AC">
      <w:pPr>
        <w:spacing w:line="480" w:lineRule="auto"/>
        <w:jc w:val="both"/>
      </w:pPr>
      <w:r>
        <w:t>A system that prevents fraud but has a higher running cost, such that the cost of preventing the fraud is almost equal to the possible loss in capital due to the fraud is technically useless and would not really find use in modern day implementation. In order to cut down on the costs of detecting a fraud, it is imperative to use expert rules and statistical based models (basically Machine Learning) to process the transaction and run a check to distinguish the genuine transactions from the potentially fraudulent transactions</w:t>
      </w:r>
      <w:r w:rsidR="009C4492">
        <w:t xml:space="preserve"> </w:t>
      </w:r>
      <w:proofErr w:type="spellStart"/>
      <w:r w:rsidR="009C4492">
        <w:t>Oluwadare</w:t>
      </w:r>
      <w:proofErr w:type="spellEnd"/>
      <w:r w:rsidR="009C4492">
        <w:t xml:space="preserve"> </w:t>
      </w:r>
      <w:r>
        <w:fldChar w:fldCharType="begin" w:fldLock="1"/>
      </w:r>
      <w:r>
        <w:instrText>ADDIN CSL_CITATION {"citationItems":[{"id":"ITEM-1","itemData":{"DOI":"10.1109/ICCNI.2017.8123782","abstract":"Financial fraud is an ever growing menace with far consequences in the financial industry. Data mining had played an imperative role in the detection of credit card fraud in online transactions. Credit card fraud detection, which is a data mining problem, becomes challenging due to two major reasons-first, the profiles of normal and fraudulent behaviours change constantly and secondly, credit card fraud data sets are highly skewed. The performance of fraud detection in credit card transactions is greatly affected by the sampling approach on dataset, selection of variables and detection technique(s) used. This paper investigates the performance of naïve bayes, k-nearest neighbor and logistic regression on highly skewed credit card fraud data. Dataset of credit card transactions is sourced from European cardholders containing 284,807 transactions. A hybrid technique of under-sampling and oversampling is carried out on the skewed data. The three techniques are applied on the raw and preprocessed data. The work is implemented in Python. The performance of the techniques is evaluated based on accuracy, sensitivity, specificity, precision, Matthews correlation coefficient and balanced classification rate. The results shows of optimal accuracy for naïve bayes, k-nearest neighbor and logistic regression classifiers are 97.92%, 97.69% and 54.86% respectively. The comparative results show that k-nearest neighbour performs better than naïve bayes and logistic regression techniques.","author":[{"dropping-particle":"","family":"Awoyemi","given":"John O.","non-dropping-particle":"","parse-names":false,"suffix":""},{"dropping-particle":"","family":"Adetunmbi","given":"Adebayo O.","non-dropping-particle":"","parse-names":false,"suffix":""},{"dropping-particle":"","family":"Oluwadare","given":"Samuel A.","non-dropping-particle":"","parse-names":false,"suffix":""}],"container-title":"Proceedings of the IEEE International Conference on Computing, Networking and Informatics, ICCNI 2017","id":"ITEM-1","issued":{"date-parts":[["2017"]]},"title":"Credit card fraud detection using machine learning techniques: A comparative analysis","type":"paper-conference","volume":"2017-January"},"uris":["http://www.mendeley.com/documents/?uuid=1b0596c4-d7b5-338f-a259-53fc37719961"]}],"mendeley":{"formattedCitation":"[6]","plainTextFormattedCitation":"[6]","previouslyFormattedCitation":"[6]"},"properties":{"noteIndex":0},"schema":"https://github.com/citation-style-language/schema/raw/master/csl-citation.json"}</w:instrText>
      </w:r>
      <w:r>
        <w:fldChar w:fldCharType="separate"/>
      </w:r>
      <w:r w:rsidRPr="00EB60AC">
        <w:rPr>
          <w:noProof/>
        </w:rPr>
        <w:t>[6]</w:t>
      </w:r>
      <w:r>
        <w:fldChar w:fldCharType="end"/>
      </w:r>
      <w:r>
        <w:t xml:space="preserve">. </w:t>
      </w:r>
    </w:p>
    <w:p w14:paraId="72949A59" w14:textId="23F399DF" w:rsidR="00EB60AC" w:rsidRDefault="00EB60AC" w:rsidP="00EB60AC">
      <w:pPr>
        <w:spacing w:line="480" w:lineRule="auto"/>
        <w:jc w:val="both"/>
      </w:pPr>
      <w:r>
        <w:t xml:space="preserve">Abdulla </w:t>
      </w:r>
      <w:r>
        <w:fldChar w:fldCharType="begin" w:fldLock="1"/>
      </w:r>
      <w:r w:rsidR="001F44F1">
        <w:instrText>ADDIN CSL_CITATION {"citationItems":[{"id":"ITEM-1","itemData":{"DOI":"10.14569/IJACSA.2020.0110660","ISSN":"21565570","abstract":"Credit Card fraud is a tough reality that continues to constrain the financial sector and its detrimental effects are felt across the entire financial market. Criminals are continuously on the lookout for ingenious methods for such fraudulent activities and are a real threat to security. Therefore, there is a need for early detection of fraudulent activity to preserve customer trust and safeguard their business. A major challenge faced in designing fraud detection systems is dealing with the class imbalance issue in the data since genuine transactions outnumber the fraudulent transactions typically account less than 1% of the total transactions. This is an important area of study as the positive case (fraudulent case) is hard to distinguish and becomes even harder with the inflow of data where the representation of such cases even decreases further. This study trained four predictive models, Artificial Neural Network (ANN), Gradient Boosting Machine (GBM) and Random Forest (RF) on different sampling methods. Random Under Sampling (RUS), Synthetic Minority Over-sampling Technique (SMOTE), Density-Based Synthetic Minority Over-Sampling Technique (DBSMOTE) and SMOTE combined with Edited Nearest Neighbour (SMOTEENN) was used for all models. The findings of this study indicate promising results with SMOTE based sampling techniques. The best recall score obtained was with SMOTE sampling strategy by DRF classifier at 0.81. The precision score for this classifier was observed to be 0.86. Stacked Ensemble was trained for all the sampled datasets and found to have the best average performance at 0.78. The Stacked Ensemble model has shown promise in the detection of fraudulent transactions across most of the sampling strategies.","author":[{"dropping-particle":"","family":"Muaz","given":"Abdulla","non-dropping-particle":"","parse-names":false,"suffix":""},{"dropping-particle":"","family":"Jayabalan","given":"Manoj","non-dropping-particle":"","parse-names":false,"suffix":""},{"dropping-particle":"","family":"Thiruchelvam","given":"Vinesh","non-dropping-particle":"","parse-names":false,"suffix":""}],"container-title":"International Journal of Advanced Computer Science and Applications","id":"ITEM-1","issue":"6","issued":{"date-parts":[["2020"]]},"title":"A comparison of data sampling techniques for credit card fraud detection","type":"article-journal","volume":"11"},"uris":["http://www.mendeley.com/documents/?uuid=48266aea-39f5-3385-8f0e-94fe6d0b2bea"]}],"mendeley":{"formattedCitation":"[7]","plainTextFormattedCitation":"[7]","previouslyFormattedCitation":"[7]"},"properties":{"noteIndex":0},"schema":"https://github.com/citation-style-language/schema/raw/master/csl-citation.json"}</w:instrText>
      </w:r>
      <w:r>
        <w:fldChar w:fldCharType="separate"/>
      </w:r>
      <w:r w:rsidRPr="00EB60AC">
        <w:rPr>
          <w:noProof/>
        </w:rPr>
        <w:t>[7]</w:t>
      </w:r>
      <w:r>
        <w:fldChar w:fldCharType="end"/>
      </w:r>
      <w:r>
        <w:t xml:space="preserve"> in his work cited that some other systems require fraud investigators to review the transactions with high potential score to run a confirmatory test on the samples. First, transactions are </w:t>
      </w:r>
      <w:r>
        <w:lastRenderedPageBreak/>
        <w:t xml:space="preserve">filtered off by checking some essential conditions such as available balance and sufficient balance. The predictive model subsequently scores each transaction in accordance with the given parameters. The model scores each transaction high for high-risk transactions or low for very low risk transactions. The transactions with high fraud score are typically fraud transaction suspects that would generate alerts in the system. Investigators subsequently check the transactions with alerts and provide a feedback for each alert. </w:t>
      </w:r>
    </w:p>
    <w:p w14:paraId="57B2CD46" w14:textId="11C56F63" w:rsidR="00EB60AC" w:rsidRDefault="00EB60AC" w:rsidP="00EB60AC">
      <w:pPr>
        <w:spacing w:line="480" w:lineRule="auto"/>
        <w:jc w:val="both"/>
      </w:pPr>
      <w:r>
        <w:t xml:space="preserve">These feedbacks are in the form of either true positive (fraud. transaction) or false positive (genuine transaction). With the use of Machine learning (ML) techniques which is more advanced than predictive models, we can discover fraudulent patterns and predict transactions that are most likely to be fraudulent efficiently </w:t>
      </w:r>
      <w:r w:rsidR="009C4492">
        <w:t xml:space="preserve">as stated by Patil </w:t>
      </w:r>
      <w:r w:rsidR="001F44F1">
        <w:fldChar w:fldCharType="begin" w:fldLock="1"/>
      </w:r>
      <w:r w:rsidR="001F44F1">
        <w:instrText>ADDIN CSL_CITATION {"citationItems":[{"id":"ITEM-1","itemData":{"DOI":"10.1016/j.procs.2018.05.199","ISSN":"18770509","abstract":"The finance and banking is very important sector in our present day generation, where almost every human has to deal with bank either physically or online [10]. The productivity and profitability of both public and private sector has tremendously increased because of banking information system. Nowadays most of E-commerce application system transactions are done through credit card and online net banking. These systems are vulnerable with new attacks and techniques at alarming rate. Fraud detection in banking is one of the vital aspects nowadays as finance is major sector in our life. As data is increasing in terms of Peta Bytes (PB) and to improve the performance of analytical server in model building, we have interface analytical framework with Hadoop which can read data efficiently and give to analytical server for fraud prediction. In this paper we have discussed a Big data analytical framework to process large volume of data and implemented various machine learning algorithms for fraud detection and observed their performance on benchmark dataset to detect frauds on real time basis there by giving low risk and high customer satisfaction.","author":[{"dropping-particle":"","family":"Patil","given":"Suraj","non-dropping-particle":"","parse-names":false,"suffix":""},{"dropping-particle":"","family":"Nemade","given":"Varsha","non-dropping-particle":"","parse-names":false,"suffix":""},{"dropping-particle":"","family":"Soni","given":"Piyush Kumar","non-dropping-particle":"","parse-names":false,"suffix":""}],"container-title":"Procedia Computer Science","id":"ITEM-1","issued":{"date-parts":[["2018"]]},"title":"Predictive Modelling for Credit Card Fraud Detection Using Data Analytics","type":"paper-conference","volume":"132"},"uris":["http://www.mendeley.com/documents/?uuid=23cb2450-1fab-36d1-8449-295e9e3ff826"]}],"mendeley":{"formattedCitation":"[8]","plainTextFormattedCitation":"[8]","previouslyFormattedCitation":"[8]"},"properties":{"noteIndex":0},"schema":"https://github.com/citation-style-language/schema/raw/master/csl-citation.json"}</w:instrText>
      </w:r>
      <w:r w:rsidR="001F44F1">
        <w:fldChar w:fldCharType="separate"/>
      </w:r>
      <w:r w:rsidR="001F44F1" w:rsidRPr="001F44F1">
        <w:rPr>
          <w:noProof/>
        </w:rPr>
        <w:t>[8]</w:t>
      </w:r>
      <w:r w:rsidR="001F44F1">
        <w:fldChar w:fldCharType="end"/>
      </w:r>
      <w:r>
        <w:t>. This technique basically infers a prediction model on the basis of a set of examples. The model in most cases is a parametric function, and allows predicting the likelihood of fraud in a transaction given a set of features describing the transaction. Through screening all transaction may likely result in a no fraud situation where all possible frauds are detected and transaction terminated; however, this would not be feasible and cost effective as it probably would be costlier than the cost of the fraud itself.</w:t>
      </w:r>
    </w:p>
    <w:p w14:paraId="0179E81A" w14:textId="77777777" w:rsidR="00EB60AC" w:rsidRPr="001F44F1" w:rsidRDefault="00EB60AC" w:rsidP="00EB60AC">
      <w:pPr>
        <w:spacing w:line="480" w:lineRule="auto"/>
        <w:jc w:val="both"/>
        <w:rPr>
          <w:b/>
          <w:bCs/>
        </w:rPr>
      </w:pPr>
      <w:r w:rsidRPr="001F44F1">
        <w:rPr>
          <w:b/>
          <w:bCs/>
        </w:rPr>
        <w:t>1.2   Statement of the problem</w:t>
      </w:r>
    </w:p>
    <w:p w14:paraId="71F07C43" w14:textId="4D9D7132" w:rsidR="001F44F1" w:rsidRDefault="00EB60AC" w:rsidP="00EB60AC">
      <w:pPr>
        <w:spacing w:line="480" w:lineRule="auto"/>
        <w:jc w:val="both"/>
      </w:pPr>
      <w:r>
        <w:t xml:space="preserve">Credit/debit card use has become an integral part of our daily lives. More persons have signed up and are using this service. However, the service has had serious security problems; with billions of dollars in losses due to fraud activities on the system. Consequently, the need for research on fraud detection and prevention has become very imperative. Regrettably, the unavailability of genuine and fraud transaction data has impacted heavily and negatively on fraud detection research. Banks and credit/debit card issuing companies appear to be unwilling to release real customer privacy and confidentially issues. A few </w:t>
      </w:r>
      <w:r>
        <w:lastRenderedPageBreak/>
        <w:t>available data either have high class imbalance (skewed distribution of the transactions towards the genuine class) or are obsolete</w:t>
      </w:r>
      <w:r w:rsidR="009C4492">
        <w:t xml:space="preserve"> </w:t>
      </w:r>
      <w:proofErr w:type="spellStart"/>
      <w:r w:rsidR="009C4492">
        <w:t>Zojaji</w:t>
      </w:r>
      <w:proofErr w:type="spellEnd"/>
      <w:r>
        <w:t xml:space="preserve"> </w:t>
      </w:r>
      <w:r w:rsidR="001F44F1">
        <w:fldChar w:fldCharType="begin" w:fldLock="1"/>
      </w:r>
      <w:r w:rsidR="001F44F1">
        <w:instrText>ADDIN CSL_CITATION {"citationItems":[{"id":"ITEM-1","itemData":{"author":[{"dropping-particle":"","family":"Zojaji","given":"Zahra","non-dropping-particle":"","parse-names":false,"suffix":""},{"dropping-particle":"","family":"Atani","given":"Reza Ebrahimi","non-dropping-particle":"","parse-names":false,"suffix":""},{"dropping-particle":"","family":"Monadjemi","given":"Amir Hassan","non-dropping-particle":"","parse-names":false,"suffix":""}],"id":"ITEM-1","issued":{"date-parts":[["0"]]},"page":"1-26","title":"A Survey of Credit Card Fraud Detection Techniques : Data and Technique Oriented Perspective","type":"article-journal"},"uris":["http://www.mendeley.com/documents/?uuid=528ea6a3-172d-463e-b170-36a22e29e101"]}],"mendeley":{"formattedCitation":"[9]","plainTextFormattedCitation":"[9]","previouslyFormattedCitation":"[9]"},"properties":{"noteIndex":0},"schema":"https://github.com/citation-style-language/schema/raw/master/csl-citation.json"}</w:instrText>
      </w:r>
      <w:r w:rsidR="001F44F1">
        <w:fldChar w:fldCharType="separate"/>
      </w:r>
      <w:r w:rsidR="001F44F1" w:rsidRPr="001F44F1">
        <w:rPr>
          <w:noProof/>
        </w:rPr>
        <w:t>[9]</w:t>
      </w:r>
      <w:r w:rsidR="001F44F1">
        <w:fldChar w:fldCharType="end"/>
      </w:r>
      <w:r>
        <w:t>.</w:t>
      </w:r>
    </w:p>
    <w:p w14:paraId="7B998A4B" w14:textId="0A416349" w:rsidR="001F44F1" w:rsidRDefault="00EB60AC" w:rsidP="009A2CF1">
      <w:pPr>
        <w:spacing w:line="480" w:lineRule="auto"/>
        <w:jc w:val="both"/>
      </w:pPr>
      <w:r>
        <w:t xml:space="preserve"> Again, Machine learning algorithms do not work well with unbalanced or overlapped class distributions. This has necessitated a renewed interest in training fraud prevention systems with synthetic data. Many machine learning algorithms have been presented for fraud detection in credit card which includes Logistic Regression, decision tree, Naive Bayes, Support Vector Machines and K-Nearest Neighbors. This work seeks to develop a machine learning model that will examine whether the transaction was authorized or fraudulent and then compares the results with the above algorithms. The comparison is made using performance measure accuracy, specificity and precision.</w:t>
      </w:r>
    </w:p>
    <w:p w14:paraId="2449873E" w14:textId="77777777" w:rsidR="009A2CF1" w:rsidRDefault="009A2CF1" w:rsidP="001F44F1">
      <w:pPr>
        <w:spacing w:line="480" w:lineRule="auto"/>
        <w:jc w:val="both"/>
        <w:rPr>
          <w:b/>
          <w:bCs/>
        </w:rPr>
      </w:pPr>
    </w:p>
    <w:p w14:paraId="3957264E" w14:textId="77777777" w:rsidR="009A2CF1" w:rsidRDefault="009A2CF1" w:rsidP="001F44F1">
      <w:pPr>
        <w:spacing w:line="480" w:lineRule="auto"/>
        <w:jc w:val="both"/>
        <w:rPr>
          <w:b/>
          <w:bCs/>
        </w:rPr>
      </w:pPr>
    </w:p>
    <w:p w14:paraId="4CE0946F" w14:textId="77777777" w:rsidR="009A2CF1" w:rsidRDefault="009A2CF1" w:rsidP="001F44F1">
      <w:pPr>
        <w:spacing w:line="480" w:lineRule="auto"/>
        <w:jc w:val="both"/>
        <w:rPr>
          <w:b/>
          <w:bCs/>
        </w:rPr>
      </w:pPr>
    </w:p>
    <w:p w14:paraId="6C840903" w14:textId="77777777" w:rsidR="009A2CF1" w:rsidRDefault="009A2CF1" w:rsidP="001F44F1">
      <w:pPr>
        <w:spacing w:line="480" w:lineRule="auto"/>
        <w:jc w:val="both"/>
        <w:rPr>
          <w:b/>
          <w:bCs/>
        </w:rPr>
      </w:pPr>
    </w:p>
    <w:p w14:paraId="502C8BB9" w14:textId="77777777" w:rsidR="009A2CF1" w:rsidRDefault="009A2CF1" w:rsidP="001F44F1">
      <w:pPr>
        <w:spacing w:line="480" w:lineRule="auto"/>
        <w:jc w:val="both"/>
        <w:rPr>
          <w:b/>
          <w:bCs/>
        </w:rPr>
      </w:pPr>
    </w:p>
    <w:p w14:paraId="075BDD60" w14:textId="77777777" w:rsidR="009A2CF1" w:rsidRDefault="009A2CF1" w:rsidP="001F44F1">
      <w:pPr>
        <w:spacing w:line="480" w:lineRule="auto"/>
        <w:jc w:val="both"/>
        <w:rPr>
          <w:b/>
          <w:bCs/>
        </w:rPr>
      </w:pPr>
    </w:p>
    <w:p w14:paraId="5867D554" w14:textId="57F905AF" w:rsidR="00EB60AC" w:rsidRPr="001F44F1" w:rsidRDefault="00EB60AC" w:rsidP="001F44F1">
      <w:pPr>
        <w:spacing w:line="480" w:lineRule="auto"/>
        <w:jc w:val="both"/>
        <w:rPr>
          <w:b/>
          <w:bCs/>
        </w:rPr>
      </w:pPr>
      <w:r w:rsidRPr="001F44F1">
        <w:rPr>
          <w:b/>
          <w:bCs/>
        </w:rPr>
        <w:t>1.3   Aim and Objectives of the Study</w:t>
      </w:r>
    </w:p>
    <w:p w14:paraId="226FDF25" w14:textId="77777777" w:rsidR="00EB60AC" w:rsidRDefault="00EB60AC" w:rsidP="001F44F1">
      <w:pPr>
        <w:spacing w:line="480" w:lineRule="auto"/>
        <w:jc w:val="both"/>
      </w:pPr>
      <w:r>
        <w:t>The aim of this research is to develop an improved model for credit and debit card fraud detection.</w:t>
      </w:r>
    </w:p>
    <w:p w14:paraId="38D049EF" w14:textId="77777777" w:rsidR="00EB60AC" w:rsidRDefault="00EB60AC" w:rsidP="001F44F1">
      <w:pPr>
        <w:spacing w:line="480" w:lineRule="auto"/>
        <w:jc w:val="both"/>
      </w:pPr>
      <w:r>
        <w:t xml:space="preserve">The specific objectives are to; </w:t>
      </w:r>
    </w:p>
    <w:p w14:paraId="29B13835" w14:textId="72D9422B" w:rsidR="00EB60AC" w:rsidRDefault="00EB60AC" w:rsidP="00850E1E">
      <w:pPr>
        <w:pStyle w:val="ListParagraph"/>
        <w:numPr>
          <w:ilvl w:val="0"/>
          <w:numId w:val="5"/>
        </w:numPr>
        <w:spacing w:line="480" w:lineRule="auto"/>
        <w:jc w:val="both"/>
      </w:pPr>
      <w:r>
        <w:t>conduct a survey on multiple credit cards with aim of collecting data on fraud detection</w:t>
      </w:r>
    </w:p>
    <w:p w14:paraId="0EC60FB1" w14:textId="59002BF2" w:rsidR="00EB60AC" w:rsidRDefault="00EB60AC" w:rsidP="00850E1E">
      <w:pPr>
        <w:pStyle w:val="ListParagraph"/>
        <w:numPr>
          <w:ilvl w:val="0"/>
          <w:numId w:val="5"/>
        </w:numPr>
        <w:spacing w:line="480" w:lineRule="auto"/>
        <w:jc w:val="both"/>
      </w:pPr>
      <w:r>
        <w:t>identify key patterns or features from the data set</w:t>
      </w:r>
    </w:p>
    <w:p w14:paraId="5F54A2E2" w14:textId="59511F89" w:rsidR="00EB60AC" w:rsidRDefault="00EB60AC" w:rsidP="00850E1E">
      <w:pPr>
        <w:pStyle w:val="ListParagraph"/>
        <w:numPr>
          <w:ilvl w:val="0"/>
          <w:numId w:val="5"/>
        </w:numPr>
        <w:spacing w:line="480" w:lineRule="auto"/>
        <w:jc w:val="both"/>
      </w:pPr>
      <w:r>
        <w:t>design machine learning models for detecting frauds on credit cards</w:t>
      </w:r>
    </w:p>
    <w:p w14:paraId="4CF9B109" w14:textId="63F34009" w:rsidR="00EB60AC" w:rsidRDefault="00EB60AC" w:rsidP="00850E1E">
      <w:pPr>
        <w:pStyle w:val="ListParagraph"/>
        <w:numPr>
          <w:ilvl w:val="0"/>
          <w:numId w:val="5"/>
        </w:numPr>
        <w:spacing w:line="480" w:lineRule="auto"/>
        <w:jc w:val="both"/>
      </w:pPr>
      <w:r>
        <w:lastRenderedPageBreak/>
        <w:t>implement the proposed system</w:t>
      </w:r>
    </w:p>
    <w:p w14:paraId="2209868E" w14:textId="66B75B4A" w:rsidR="00EB60AC" w:rsidRDefault="00EB60AC" w:rsidP="00850E1E">
      <w:pPr>
        <w:pStyle w:val="ListParagraph"/>
        <w:numPr>
          <w:ilvl w:val="0"/>
          <w:numId w:val="5"/>
        </w:numPr>
        <w:spacing w:line="480" w:lineRule="auto"/>
        <w:jc w:val="both"/>
      </w:pPr>
      <w:bookmarkStart w:id="1" w:name="_Hlk73383901"/>
      <w:r>
        <w:t>Evaluate and compare the models with existing models using some testing metrics, which include accuracy, sensitivity, specificity, precision, F1 score and the confusion matrix.</w:t>
      </w:r>
    </w:p>
    <w:bookmarkEnd w:id="1"/>
    <w:p w14:paraId="627BB8B8" w14:textId="77777777" w:rsidR="00EB60AC" w:rsidRPr="001F44F1" w:rsidRDefault="00EB60AC" w:rsidP="001F44F1">
      <w:pPr>
        <w:spacing w:line="480" w:lineRule="auto"/>
        <w:jc w:val="both"/>
        <w:rPr>
          <w:b/>
          <w:bCs/>
        </w:rPr>
      </w:pPr>
      <w:r w:rsidRPr="001F44F1">
        <w:rPr>
          <w:b/>
          <w:bCs/>
        </w:rPr>
        <w:t>1.4   Significance of the Study</w:t>
      </w:r>
    </w:p>
    <w:p w14:paraId="3F6A6175" w14:textId="77777777" w:rsidR="00EB60AC" w:rsidRDefault="00EB60AC" w:rsidP="001F44F1">
      <w:pPr>
        <w:spacing w:line="480" w:lineRule="auto"/>
        <w:jc w:val="both"/>
      </w:pPr>
      <w:r>
        <w:t>The process of searching for fraud is lengthy due to the amount of data involved. In most cases auditors</w:t>
      </w:r>
    </w:p>
    <w:p w14:paraId="6F298D95" w14:textId="77777777" w:rsidR="00EB60AC" w:rsidRDefault="00EB60AC" w:rsidP="001F44F1">
      <w:pPr>
        <w:spacing w:line="480" w:lineRule="auto"/>
        <w:jc w:val="both"/>
      </w:pPr>
      <w:r>
        <w:t>unknowingly get the information they need from the involved employees who deliberately mislead them and waste their time. With an intelligent agent’s fraud detection system in place to check unusual transactions, the workload is distributed among the agents thus a search is faster and block any transaction suspected to be fraudulent. Since different agents communicate and carry out the verifications done manually, they detect a fraud on the fly, before a transaction fraud is concluded. Without an effective system to check against internal attacks, management of these financial institutions rely on auditors both internal and external to trace the fraud, if they know that one has taken place. The problem is that some fraud can go undetected or by the time they figure out that fraud has occurred it is either too late and the fraudsters have disappeared or they have had enough time to cover they’re and the trail goes cold.</w:t>
      </w:r>
    </w:p>
    <w:p w14:paraId="2829834B" w14:textId="77777777" w:rsidR="00EB60AC" w:rsidRDefault="00EB60AC" w:rsidP="001F44F1">
      <w:pPr>
        <w:spacing w:line="480" w:lineRule="auto"/>
        <w:jc w:val="both"/>
      </w:pPr>
      <w:r>
        <w:t>This work is highly significant largely for the following reasons; It will enable us generate and share realistic fraud data within the research community, for fraud detection and prevention research; without breaching confidentially, trust and privacy issues associated with financial transaction data.</w:t>
      </w:r>
    </w:p>
    <w:p w14:paraId="5B9E98F4" w14:textId="77777777" w:rsidR="00EB60AC" w:rsidRDefault="00EB60AC" w:rsidP="001F44F1">
      <w:pPr>
        <w:spacing w:line="480" w:lineRule="auto"/>
        <w:jc w:val="both"/>
      </w:pPr>
      <w:r>
        <w:t>The work will introduce a new dimension fraud detection and prevention research with the availability of transaction data, thereby encouraging more research on better systems and techniques for training fraud detection/prevention system.</w:t>
      </w:r>
    </w:p>
    <w:p w14:paraId="6E5EB822" w14:textId="77777777" w:rsidR="00EB60AC" w:rsidRDefault="00EB60AC" w:rsidP="001F44F1">
      <w:pPr>
        <w:spacing w:line="480" w:lineRule="auto"/>
        <w:jc w:val="both"/>
      </w:pPr>
      <w:r>
        <w:lastRenderedPageBreak/>
        <w:t>The work will lead to a more efficient and better optimized system for fraud prevention devoid of the usual class imbalance problem.</w:t>
      </w:r>
    </w:p>
    <w:p w14:paraId="42CAD4FB" w14:textId="77777777" w:rsidR="00EB60AC" w:rsidRDefault="00EB60AC" w:rsidP="001F44F1">
      <w:pPr>
        <w:spacing w:line="480" w:lineRule="auto"/>
        <w:jc w:val="both"/>
      </w:pPr>
      <w:r>
        <w:t xml:space="preserve">Financial institutions can easily set up and implement a fraud prevention system devoid of the intricacies of getting training data for such system. </w:t>
      </w:r>
    </w:p>
    <w:p w14:paraId="7A5978EC" w14:textId="77777777" w:rsidR="00EB60AC" w:rsidRPr="001F44F1" w:rsidRDefault="00EB60AC" w:rsidP="001F44F1">
      <w:pPr>
        <w:spacing w:line="480" w:lineRule="auto"/>
        <w:jc w:val="both"/>
        <w:rPr>
          <w:b/>
          <w:bCs/>
        </w:rPr>
      </w:pPr>
      <w:r w:rsidRPr="001F44F1">
        <w:rPr>
          <w:b/>
          <w:bCs/>
        </w:rPr>
        <w:t>1.5   Scope of the Study</w:t>
      </w:r>
    </w:p>
    <w:p w14:paraId="5580EA79" w14:textId="77777777" w:rsidR="00EB60AC" w:rsidRDefault="00EB60AC" w:rsidP="001F44F1">
      <w:pPr>
        <w:spacing w:line="480" w:lineRule="auto"/>
        <w:jc w:val="both"/>
      </w:pPr>
      <w:r>
        <w:t>There are a number of financial institutions that grant facilities (credit card) to individuals and corporate bodies, this fact is clearly understood but this work focuses on predictive model using data mining that scores each transaction with high or low risk of fraud and those with high risk generate alerts. Predictive data mining perform interference on the current data in order to make predictions. The intelligent agents check those alerts and provide a feedback for each alert i.e., true positive (genuine) or false positive (fraud). Furthermore, in view of the broad nature of financial fraud, the study is particularly about credit card fraud using data strictly stored on the core banking database and card issuer’s database. This work discussed and implemented a model for improving credit/debit card fraud detection/prevention using a systematic approach. It also involves covering detection, monitoring and response of fraudulent activities in e-commerce business as well as the area of real-time alerting system to enable financial companies stop or deactivate financial transaction suspected to be fraud.</w:t>
      </w:r>
    </w:p>
    <w:p w14:paraId="4DAFFDCC" w14:textId="77777777" w:rsidR="00EB60AC" w:rsidRPr="001F44F1" w:rsidRDefault="00EB60AC" w:rsidP="00EB60AC">
      <w:pPr>
        <w:rPr>
          <w:b/>
          <w:bCs/>
        </w:rPr>
      </w:pPr>
      <w:r w:rsidRPr="001F44F1">
        <w:rPr>
          <w:b/>
          <w:bCs/>
        </w:rPr>
        <w:t>1.6 Limitations of Problem</w:t>
      </w:r>
    </w:p>
    <w:p w14:paraId="73A84CC7" w14:textId="77777777" w:rsidR="00EB60AC" w:rsidRDefault="00EB60AC" w:rsidP="00EB60AC">
      <w:r>
        <w:t>Some of the perceived limitations of the proposed system are as follow:</w:t>
      </w:r>
    </w:p>
    <w:p w14:paraId="1A966E0C" w14:textId="4EDE8A2D" w:rsidR="00EB60AC" w:rsidRDefault="00EB60AC" w:rsidP="00850E1E">
      <w:pPr>
        <w:pStyle w:val="ListParagraph"/>
        <w:numPr>
          <w:ilvl w:val="0"/>
          <w:numId w:val="6"/>
        </w:numPr>
        <w:spacing w:line="480" w:lineRule="auto"/>
        <w:jc w:val="both"/>
      </w:pPr>
      <w:r>
        <w:t>Developing and implementing a credit card fraud detection algorithm poses a challenge of getting necessary dataset from the bank due to clients/customers confidentiality.</w:t>
      </w:r>
    </w:p>
    <w:p w14:paraId="180890AA" w14:textId="4300AD3C" w:rsidR="00EB60AC" w:rsidRDefault="00EB60AC" w:rsidP="00850E1E">
      <w:pPr>
        <w:pStyle w:val="ListParagraph"/>
        <w:numPr>
          <w:ilvl w:val="0"/>
          <w:numId w:val="6"/>
        </w:numPr>
        <w:spacing w:line="480" w:lineRule="auto"/>
        <w:jc w:val="both"/>
      </w:pPr>
      <w:r>
        <w:t xml:space="preserve">Some </w:t>
      </w:r>
      <w:r w:rsidR="001F44F1">
        <w:t>portions</w:t>
      </w:r>
      <w:r>
        <w:t xml:space="preserve"> of the customer data were not properly recorded which resulted in wide veracity and data inconsistency.</w:t>
      </w:r>
    </w:p>
    <w:p w14:paraId="1BA2761E" w14:textId="2CECC5FD" w:rsidR="00EB60AC" w:rsidRDefault="00EB60AC" w:rsidP="00850E1E">
      <w:pPr>
        <w:pStyle w:val="ListParagraph"/>
        <w:numPr>
          <w:ilvl w:val="0"/>
          <w:numId w:val="6"/>
        </w:numPr>
        <w:spacing w:line="480" w:lineRule="auto"/>
        <w:jc w:val="both"/>
      </w:pPr>
      <w:r>
        <w:lastRenderedPageBreak/>
        <w:t>Some portion of Missing at Random (MAR), Missing Completely at Random (MCAR), Missing Not at Random (MNAR) where observed in the Access Bank Credit cards details.</w:t>
      </w:r>
    </w:p>
    <w:p w14:paraId="2152CA83" w14:textId="77777777" w:rsidR="00EB60AC" w:rsidRPr="001F44F1" w:rsidRDefault="00EB60AC" w:rsidP="00EB60AC">
      <w:pPr>
        <w:rPr>
          <w:b/>
          <w:bCs/>
        </w:rPr>
      </w:pPr>
      <w:r w:rsidRPr="001F44F1">
        <w:rPr>
          <w:b/>
          <w:bCs/>
        </w:rPr>
        <w:t>1.7   Definition of Terms</w:t>
      </w:r>
    </w:p>
    <w:p w14:paraId="002FC4A2" w14:textId="77777777" w:rsidR="00EB60AC" w:rsidRDefault="00EB60AC" w:rsidP="00EB60AC">
      <w:r w:rsidRPr="001F44F1">
        <w:rPr>
          <w:b/>
          <w:bCs/>
        </w:rPr>
        <w:t>CNP</w:t>
      </w:r>
      <w:r>
        <w:t>: Cardholder-Not-Present.</w:t>
      </w:r>
    </w:p>
    <w:p w14:paraId="43972171" w14:textId="77777777" w:rsidR="00EB60AC" w:rsidRDefault="00EB60AC" w:rsidP="00EB60AC">
      <w:r w:rsidRPr="001F44F1">
        <w:rPr>
          <w:b/>
          <w:bCs/>
        </w:rPr>
        <w:t>EDA:</w:t>
      </w:r>
      <w:r>
        <w:t xml:space="preserve"> Exploratory Data Analysis.</w:t>
      </w:r>
    </w:p>
    <w:p w14:paraId="17EAB470" w14:textId="77777777" w:rsidR="00EB60AC" w:rsidRDefault="00EB60AC" w:rsidP="00EB60AC">
      <w:r w:rsidRPr="001F44F1">
        <w:rPr>
          <w:b/>
          <w:bCs/>
        </w:rPr>
        <w:t>FDS</w:t>
      </w:r>
      <w:r>
        <w:t>: Fraud Detection System.</w:t>
      </w:r>
    </w:p>
    <w:p w14:paraId="2218DA05" w14:textId="77777777" w:rsidR="00EB60AC" w:rsidRDefault="00EB60AC" w:rsidP="00EB60AC">
      <w:r w:rsidRPr="001F44F1">
        <w:rPr>
          <w:b/>
          <w:bCs/>
        </w:rPr>
        <w:t>FN:</w:t>
      </w:r>
      <w:r>
        <w:t xml:space="preserve"> False Negative, when a machine learning model wrongly classifies a positive class as negative in a classification problem.</w:t>
      </w:r>
    </w:p>
    <w:p w14:paraId="2E70C789" w14:textId="77777777" w:rsidR="00EB60AC" w:rsidRDefault="00EB60AC" w:rsidP="00EB60AC">
      <w:r w:rsidRPr="001F44F1">
        <w:rPr>
          <w:b/>
          <w:bCs/>
        </w:rPr>
        <w:t>FP:</w:t>
      </w:r>
      <w:r>
        <w:t xml:space="preserve"> False Positive, when a machine learning model wrongly classifies a negative as positive in a classification problem</w:t>
      </w:r>
    </w:p>
    <w:p w14:paraId="37A3A4D1" w14:textId="77777777" w:rsidR="00EB60AC" w:rsidRDefault="00EB60AC" w:rsidP="00EB60AC">
      <w:r w:rsidRPr="001F44F1">
        <w:rPr>
          <w:b/>
          <w:bCs/>
        </w:rPr>
        <w:t>ID3:</w:t>
      </w:r>
      <w:r>
        <w:t xml:space="preserve"> Iterative Dichotomiser 3, a decision tree algorithm.</w:t>
      </w:r>
    </w:p>
    <w:p w14:paraId="1BF6BBCC" w14:textId="77777777" w:rsidR="00EB60AC" w:rsidRDefault="00EB60AC" w:rsidP="00EB60AC">
      <w:r w:rsidRPr="001F44F1">
        <w:rPr>
          <w:b/>
          <w:bCs/>
        </w:rPr>
        <w:t>IID</w:t>
      </w:r>
      <w:r>
        <w:t>: Independent and Identically Distributed.</w:t>
      </w:r>
    </w:p>
    <w:p w14:paraId="638F3ABA" w14:textId="77777777" w:rsidR="00EB60AC" w:rsidRDefault="00EB60AC" w:rsidP="00EB60AC">
      <w:r w:rsidRPr="001F44F1">
        <w:rPr>
          <w:b/>
          <w:bCs/>
        </w:rPr>
        <w:t>ML</w:t>
      </w:r>
      <w:r>
        <w:t>: Machine Learning.</w:t>
      </w:r>
    </w:p>
    <w:p w14:paraId="08CCE590" w14:textId="77777777" w:rsidR="00EB60AC" w:rsidRDefault="00EB60AC" w:rsidP="00EB60AC">
      <w:r w:rsidRPr="001F44F1">
        <w:rPr>
          <w:b/>
          <w:bCs/>
        </w:rPr>
        <w:t>OOAD</w:t>
      </w:r>
      <w:r>
        <w:t>: Object-Oriented Analysis and Design</w:t>
      </w:r>
    </w:p>
    <w:p w14:paraId="378F7FAF" w14:textId="77777777" w:rsidR="00EB60AC" w:rsidRDefault="00EB60AC" w:rsidP="00EB60AC">
      <w:r w:rsidRPr="001F44F1">
        <w:rPr>
          <w:b/>
          <w:bCs/>
        </w:rPr>
        <w:t>OOD</w:t>
      </w:r>
      <w:r>
        <w:t>: Object-Oriented Programming.</w:t>
      </w:r>
    </w:p>
    <w:p w14:paraId="17222329" w14:textId="77777777" w:rsidR="00EB60AC" w:rsidRDefault="00EB60AC" w:rsidP="00EB60AC">
      <w:r w:rsidRPr="001F44F1">
        <w:rPr>
          <w:b/>
          <w:bCs/>
        </w:rPr>
        <w:t>PDF:</w:t>
      </w:r>
      <w:r>
        <w:t xml:space="preserve"> Probability Density Function.</w:t>
      </w:r>
    </w:p>
    <w:p w14:paraId="13AB936B" w14:textId="77777777" w:rsidR="00EB60AC" w:rsidRDefault="00EB60AC" w:rsidP="00EB60AC">
      <w:r w:rsidRPr="001F44F1">
        <w:rPr>
          <w:b/>
          <w:bCs/>
        </w:rPr>
        <w:t>RF</w:t>
      </w:r>
      <w:r>
        <w:t>: Random Forest</w:t>
      </w:r>
    </w:p>
    <w:p w14:paraId="38433A33" w14:textId="77777777" w:rsidR="00EB60AC" w:rsidRDefault="00EB60AC" w:rsidP="00EB60AC">
      <w:r w:rsidRPr="001F44F1">
        <w:rPr>
          <w:b/>
          <w:bCs/>
        </w:rPr>
        <w:t>SVM</w:t>
      </w:r>
      <w:r>
        <w:t>: Supporter Vector Machine, a supervised learning model used for classification and regression.</w:t>
      </w:r>
    </w:p>
    <w:p w14:paraId="061C9790" w14:textId="77777777" w:rsidR="00EB60AC" w:rsidRDefault="00EB60AC" w:rsidP="00EB60AC">
      <w:r w:rsidRPr="001F44F1">
        <w:rPr>
          <w:b/>
          <w:bCs/>
        </w:rPr>
        <w:t>TN:</w:t>
      </w:r>
      <w:r>
        <w:t xml:space="preserve"> True Negative, when a model classifies a negative class correctly in a classification problem.</w:t>
      </w:r>
    </w:p>
    <w:p w14:paraId="11EF2B68" w14:textId="77777777" w:rsidR="00EB60AC" w:rsidRDefault="00EB60AC" w:rsidP="00EB60AC">
      <w:r w:rsidRPr="001F44F1">
        <w:rPr>
          <w:b/>
          <w:bCs/>
        </w:rPr>
        <w:t>TP</w:t>
      </w:r>
      <w:r>
        <w:t>: True Positive, when a model classifies a positive class correctly in a classification problem.</w:t>
      </w:r>
    </w:p>
    <w:p w14:paraId="1F61022F" w14:textId="77777777" w:rsidR="00EB60AC" w:rsidRDefault="00EB60AC" w:rsidP="00EB60AC">
      <w:proofErr w:type="spellStart"/>
      <w:r w:rsidRPr="001F44F1">
        <w:rPr>
          <w:b/>
          <w:bCs/>
        </w:rPr>
        <w:t>VoD</w:t>
      </w:r>
      <w:proofErr w:type="spellEnd"/>
      <w:r w:rsidRPr="001F44F1">
        <w:rPr>
          <w:b/>
          <w:bCs/>
        </w:rPr>
        <w:t>:</w:t>
      </w:r>
      <w:r>
        <w:t xml:space="preserve"> Video on Demand, a service where people pay and download videos online especially movies.</w:t>
      </w:r>
    </w:p>
    <w:p w14:paraId="48725FE7" w14:textId="77777777" w:rsidR="00EB60AC" w:rsidRDefault="00EB60AC" w:rsidP="00EB60AC"/>
    <w:p w14:paraId="71C8F5AD" w14:textId="77777777" w:rsidR="00760EE4" w:rsidRDefault="00760EE4" w:rsidP="001F44F1">
      <w:pPr>
        <w:jc w:val="center"/>
        <w:rPr>
          <w:b/>
          <w:bCs/>
        </w:rPr>
      </w:pPr>
    </w:p>
    <w:p w14:paraId="3E42BE4A" w14:textId="77777777" w:rsidR="00760EE4" w:rsidRDefault="00760EE4" w:rsidP="001F44F1">
      <w:pPr>
        <w:jc w:val="center"/>
        <w:rPr>
          <w:b/>
          <w:bCs/>
        </w:rPr>
      </w:pPr>
    </w:p>
    <w:p w14:paraId="6A67518B" w14:textId="77777777" w:rsidR="00760EE4" w:rsidRDefault="00760EE4" w:rsidP="001F44F1">
      <w:pPr>
        <w:jc w:val="center"/>
        <w:rPr>
          <w:b/>
          <w:bCs/>
        </w:rPr>
      </w:pPr>
    </w:p>
    <w:p w14:paraId="382697A1" w14:textId="77777777" w:rsidR="00760EE4" w:rsidRDefault="00760EE4" w:rsidP="001F44F1">
      <w:pPr>
        <w:jc w:val="center"/>
        <w:rPr>
          <w:b/>
          <w:bCs/>
        </w:rPr>
      </w:pPr>
    </w:p>
    <w:p w14:paraId="302CB78B" w14:textId="77777777" w:rsidR="00760EE4" w:rsidRDefault="00760EE4" w:rsidP="001F44F1">
      <w:pPr>
        <w:jc w:val="center"/>
        <w:rPr>
          <w:b/>
          <w:bCs/>
        </w:rPr>
      </w:pPr>
    </w:p>
    <w:p w14:paraId="54DF3FBC" w14:textId="77777777" w:rsidR="00760EE4" w:rsidRDefault="00760EE4" w:rsidP="001F44F1">
      <w:pPr>
        <w:jc w:val="center"/>
        <w:rPr>
          <w:b/>
          <w:bCs/>
        </w:rPr>
      </w:pPr>
    </w:p>
    <w:p w14:paraId="04A32129" w14:textId="77777777" w:rsidR="00760EE4" w:rsidRDefault="00760EE4" w:rsidP="001F44F1">
      <w:pPr>
        <w:jc w:val="center"/>
        <w:rPr>
          <w:b/>
          <w:bCs/>
        </w:rPr>
      </w:pPr>
    </w:p>
    <w:p w14:paraId="66D5FC8E" w14:textId="139CE252" w:rsidR="00EB60AC" w:rsidRPr="001F44F1" w:rsidRDefault="00EB60AC" w:rsidP="001F44F1">
      <w:pPr>
        <w:jc w:val="center"/>
        <w:rPr>
          <w:b/>
          <w:bCs/>
        </w:rPr>
      </w:pPr>
      <w:r w:rsidRPr="001F44F1">
        <w:rPr>
          <w:b/>
          <w:bCs/>
        </w:rPr>
        <w:lastRenderedPageBreak/>
        <w:t>CHAPTER TWO</w:t>
      </w:r>
    </w:p>
    <w:p w14:paraId="3A46B30C" w14:textId="77777777" w:rsidR="00EB60AC" w:rsidRPr="001F44F1" w:rsidRDefault="00EB60AC" w:rsidP="001F44F1">
      <w:pPr>
        <w:jc w:val="center"/>
        <w:rPr>
          <w:b/>
          <w:bCs/>
        </w:rPr>
      </w:pPr>
      <w:r w:rsidRPr="001F44F1">
        <w:rPr>
          <w:b/>
          <w:bCs/>
        </w:rPr>
        <w:t>LITERATURE REVIEW</w:t>
      </w:r>
    </w:p>
    <w:p w14:paraId="454F9692" w14:textId="77777777" w:rsidR="00EB60AC" w:rsidRPr="001F44F1" w:rsidRDefault="00EB60AC" w:rsidP="00EB60AC">
      <w:pPr>
        <w:rPr>
          <w:b/>
          <w:bCs/>
        </w:rPr>
      </w:pPr>
      <w:r w:rsidRPr="001F44F1">
        <w:rPr>
          <w:b/>
          <w:bCs/>
        </w:rPr>
        <w:t>2.1 Credit Card Fraud</w:t>
      </w:r>
    </w:p>
    <w:p w14:paraId="3D6C7DC4" w14:textId="77777777" w:rsidR="0090728F" w:rsidRDefault="00EB60AC" w:rsidP="001F44F1">
      <w:pPr>
        <w:spacing w:line="480" w:lineRule="auto"/>
        <w:jc w:val="both"/>
      </w:pPr>
      <w:r>
        <w:t xml:space="preserve">According to </w:t>
      </w:r>
      <w:r w:rsidR="00684BBB">
        <w:t xml:space="preserve">Prasad </w:t>
      </w:r>
      <w:r w:rsidR="001F44F1">
        <w:fldChar w:fldCharType="begin" w:fldLock="1"/>
      </w:r>
      <w:r w:rsidR="00684BBB">
        <w:instrText>ADDIN CSL_CITATION {"citationItems":[{"id":"ITEM-1","itemData":{"DOI":"10.30534/ijeter/2020/152892020","ISSN":"23473983","abstract":"Financial fraud is a growing concern with far reaching consequences in the government, corporate organizations, finance industry, In Today’s world high dependency on internet technology has enjoyed increased credit card transactions but credit card fraud had also acceleratedas online and offline transaction. As credit card transactions become a widespread mode of payment, focus has been given to recent computational methodologies to handle the credit card fraud problem. Finance fraud is a growing problem with far consequences in the financial industry and while many techniques have been discovered. Machine learning has been successfully applied to finance databases to automate analysis of huge volumes of complex data. Data mining has also played a salient role in the detection of credit card fraud in online transactions. Fraud detection in credit card is a data mining problem, It becomes challenging due to two major reasons-first, the profiles of normal and fraudulent behaviors change frequently and secondly due to reason that credit card fraud data sets are highly skewed. This paper uses of Decision tree, Random Forest, SVM and logistic regression on highly skewed credit card fraud data. Recent research has shown that machine learning techniques have been applied very effectively to the problem of payments related fraud detection. Such ML based techniques have the potential to evolve and detect previously unseen patterns of fraud. In this paper, we apply multiple ML techniques based on Logistic regression and Support Vector Machine to the problem of payments fraud detection using a label eddataset containing payment transactions. We show that our proposed approaches are able to detect fraud transactions with high accuracy and reasonably low number of false positives.","author":[{"dropping-particle":"","family":"Prasad","given":"J. Rajendra","non-dropping-particle":"","parse-names":false,"suffix":""},{"dropping-particle":"","family":"Saikumar","given":"S.","non-dropping-particle":"","parse-names":false,"suffix":""},{"dropping-particle":"V.","family":"Subbarao","given":"B.","non-dropping-particle":"","parse-names":false,"suffix":""}],"container-title":"International Journal of Emerging Trends in Engineering Research","id":"ITEM-1","issue":"9","issued":{"date-parts":[["2020"]]},"title":"Design and development of financial fraud detection using machine learning","type":"article-journal","volume":"8"},"uris":["http://www.mendeley.com/documents/?uuid=6ca4966c-865b-3324-9ac6-09eef1fe1c50"]}],"mendeley":{"formattedCitation":"[10]","plainTextFormattedCitation":"[10]","previouslyFormattedCitation":"[10]"},"properties":{"noteIndex":0},"schema":"https://github.com/citation-style-language/schema/raw/master/csl-citation.json"}</w:instrText>
      </w:r>
      <w:r w:rsidR="001F44F1">
        <w:fldChar w:fldCharType="separate"/>
      </w:r>
      <w:r w:rsidR="001F44F1" w:rsidRPr="001F44F1">
        <w:rPr>
          <w:noProof/>
        </w:rPr>
        <w:t>[10]</w:t>
      </w:r>
      <w:r w:rsidR="001F44F1">
        <w:fldChar w:fldCharType="end"/>
      </w:r>
      <w:r>
        <w:t>, Credit card fraud can be defined as “Unauthorized account activity by a person for which the account was not intended. It is simply a situation where a fraudster uses another person’s credit card for personal reasons while the rightful owner of the card and card issuer remain unaware of the card use.</w:t>
      </w:r>
      <w:r w:rsidR="00684BBB">
        <w:t xml:space="preserve"> Gregory</w:t>
      </w:r>
      <w:r>
        <w:t xml:space="preserve"> </w:t>
      </w:r>
      <w:r w:rsidR="00684BBB">
        <w:fldChar w:fldCharType="begin" w:fldLock="1"/>
      </w:r>
      <w:r w:rsidR="00684BBB">
        <w:instrText>ADDIN CSL_CITATION {"citationItems":[{"id":"ITEM-1","itemData":{"DOI":"10.1016/j.ijforecast.2018.03.002","ISSN":"01692070","abstract":"As the volume and complexity of data continues to grow, more attention is being focused on solving so-called big data problems. One field where this focus is pertinent is credit card fraud detection. Model selection approaches can identify key predictors for preventing fraud. Stagewise Selection is a classic model selection technique that has experienced a revitalized interest due to its computational simplicity and flexibility. Over a sequence of simple learning steps, stagewise techniques build a sequence of candidate models that is less greedy than the stepwise approach. This paper introduces a new stochastic stagewise technique that integrates a sub-sampling approach into the stagewise framework, yielding a simple tool for model selection when working with big data. Simulation studies demonstrate the proposed technique offers a reasonable trade off between computational cost and predictive performance. We apply the proposed approach to synthetic credit card fraud data to demonstrate the technique's application.","author":[{"dropping-particle":"","family":"Vaughan","given":"Gregory","non-dropping-particle":"","parse-names":false,"suffix":""}],"container-title":"International Journal of Forecasting","id":"ITEM-1","issue":"3","issued":{"date-parts":[["2020"]]},"title":"Efficient big data model selection with applications to fraud detection","type":"article-journal","volume":"36"},"uris":["http://www.mendeley.com/documents/?uuid=b70b49bf-7b35-341e-bca4-389ad3fb6a5a"]}],"mendeley":{"formattedCitation":"[11]","plainTextFormattedCitation":"[11]","previouslyFormattedCitation":"[11]"},"properties":{"noteIndex":0},"schema":"https://github.com/citation-style-language/schema/raw/master/csl-citation.json"}</w:instrText>
      </w:r>
      <w:r w:rsidR="00684BBB">
        <w:fldChar w:fldCharType="separate"/>
      </w:r>
      <w:r w:rsidR="00684BBB" w:rsidRPr="00684BBB">
        <w:rPr>
          <w:noProof/>
        </w:rPr>
        <w:t>[11]</w:t>
      </w:r>
      <w:r w:rsidR="00684BBB">
        <w:fldChar w:fldCharType="end"/>
      </w:r>
      <w:r w:rsidR="00684BBB">
        <w:t xml:space="preserve"> </w:t>
      </w:r>
      <w:r>
        <w:t>posits that the annual cost and losses due to credit/debit card frauds run into billions of dollars.</w:t>
      </w:r>
      <w:r w:rsidR="00684BBB">
        <w:t xml:space="preserve"> </w:t>
      </w:r>
      <w:proofErr w:type="spellStart"/>
      <w:r w:rsidR="00684BBB">
        <w:t>Awoyemi</w:t>
      </w:r>
      <w:proofErr w:type="spellEnd"/>
      <w:r w:rsidR="00684BBB">
        <w:t xml:space="preserve"> </w:t>
      </w:r>
      <w:r w:rsidR="00684BBB">
        <w:fldChar w:fldCharType="begin" w:fldLock="1"/>
      </w:r>
      <w:r w:rsidR="00550353">
        <w:instrText>ADDIN CSL_CITATION {"citationItems":[{"id":"ITEM-1","itemData":{"DOI":"10.1109/ICCNI.2017.8123782","abstract":"Financial fraud is an ever growing menace with far consequences in the financial industry. Data mining had played an imperative role in the detection of credit card fraud in online transactions. Credit card fraud detection, which is a data mining problem, becomes challenging due to two major reasons-first, the profiles of normal and fraudulent behaviours change constantly and secondly, credit card fraud data sets are highly skewed. The performance of fraud detection in credit card transactions is greatly affected by the sampling approach on dataset, selection of variables and detection technique(s) used. This paper investigates the performance of naïve bayes, k-nearest neighbor and logistic regression on highly skewed credit card fraud data. Dataset of credit card transactions is sourced from European cardholders containing 284,807 transactions. A hybrid technique of under-sampling and oversampling is carried out on the skewed data. The three techniques are applied on the raw and preprocessed data. The work is implemented in Python. The performance of the techniques is evaluated based on accuracy, sensitivity, specificity, precision, Matthews correlation coefficient and balanced classification rate. The results shows of optimal accuracy for naïve bayes, k-nearest neighbor and logistic regression classifiers are 97.92%, 97.69% and 54.86% respectively. The comparative results show that k-nearest neighbour performs better than naïve bayes and logistic regression techniques.","author":[{"dropping-particle":"","family":"Awoyemi","given":"John O.","non-dropping-particle":"","parse-names":false,"suffix":""},{"dropping-particle":"","family":"Adetunmbi","given":"Adebayo O.","non-dropping-particle":"","parse-names":false,"suffix":""},{"dropping-particle":"","family":"Oluwadare","given":"Samuel A.","non-dropping-particle":"","parse-names":false,"suffix":""}],"container-title":"Proceedings of the IEEE International Conference on Computing, Networking and Informatics, ICCNI 2017","id":"ITEM-1","issued":{"date-parts":[["2017"]]},"title":"Credit card fraud detection using machine learning techniques: A comparative analysis","type":"paper-conference","volume":"2017-January"},"uris":["http://www.mendeley.com/documents/?uuid=1b0596c4-d7b5-338f-a259-53fc37719961"]}],"mendeley":{"formattedCitation":"[6]","plainTextFormattedCitation":"[6]","previouslyFormattedCitation":"[6]"},"properties":{"noteIndex":0},"schema":"https://github.com/citation-style-language/schema/raw/master/csl-citation.json"}</w:instrText>
      </w:r>
      <w:r w:rsidR="00684BBB">
        <w:fldChar w:fldCharType="separate"/>
      </w:r>
      <w:r w:rsidR="00684BBB" w:rsidRPr="00684BBB">
        <w:rPr>
          <w:noProof/>
        </w:rPr>
        <w:t>[6]</w:t>
      </w:r>
      <w:r w:rsidR="00684BBB">
        <w:fldChar w:fldCharType="end"/>
      </w:r>
      <w:r>
        <w:t xml:space="preserve">  wrote that credit card fraud increased enormously between 2005 and 2007</w:t>
      </w:r>
      <w:r w:rsidR="00684BBB">
        <w:t xml:space="preserve">, he further </w:t>
      </w:r>
      <w:r>
        <w:t xml:space="preserve"> claimed that the total credit card fraud in the United Kingdom in the year 2000 stood at </w:t>
      </w:r>
      <w:r w:rsidRPr="00550353">
        <w:rPr>
          <w:i/>
          <w:iCs/>
        </w:rPr>
        <w:t>E</w:t>
      </w:r>
      <w:r w:rsidR="00550353" w:rsidRPr="00550353">
        <w:rPr>
          <w:i/>
          <w:iCs/>
        </w:rPr>
        <w:t>uro</w:t>
      </w:r>
      <w:r w:rsidR="00550353">
        <w:rPr>
          <w:i/>
          <w:iCs/>
        </w:rPr>
        <w:t xml:space="preserve"> </w:t>
      </w:r>
      <w:r>
        <w:t xml:space="preserve">286 million, while the United States had a total loss of $3.56 billion in the year 2009, a sharp increase of 10.2% from the previous year’s figure. </w:t>
      </w:r>
    </w:p>
    <w:p w14:paraId="19503642" w14:textId="729AF316" w:rsidR="00EB60AC" w:rsidRDefault="00550353" w:rsidP="001F44F1">
      <w:pPr>
        <w:spacing w:line="480" w:lineRule="auto"/>
        <w:jc w:val="both"/>
      </w:pPr>
      <w:r>
        <w:t xml:space="preserve">Siddhant </w:t>
      </w:r>
      <w:r>
        <w:fldChar w:fldCharType="begin" w:fldLock="1"/>
      </w:r>
      <w:r>
        <w:instrText>ADDIN CSL_CITATION {"citationItems":[{"id":"ITEM-1","itemData":{"DOI":"10.1016/j.procs.2020.06.014","ISSN":"18770509","abstract":"Financial fraud is a problem that has proved to be a menace and has a huge impact on the financial industry. Data mining is one of the techniques which has played an important role in credit card fraud detection in transactions which are online. Credit card fraud detection has proved to be a challenge mainly due to the 2 problems that it poses-both the profiles of fraudulent and normal behaviours change and data sets used are highly skewed. The performance of fraud detection is affected by the variables used and the technique used to detect fraud. This paper compares the performance of logistic regression, K-nearest neighbors, random forest, naive bayes, multilayer perceptron, ada boost, quadrant discriminative analysis, pipelining and ensemble learning on the credit card fraud data.","author":[{"dropping-particle":"","family":"Bagga","given":"Siddhant","non-dropping-particle":"","parse-names":false,"suffix":""},{"dropping-particle":"","family":"Goyal","given":"Anish","non-dropping-particle":"","parse-names":false,"suffix":""},{"dropping-particle":"","family":"Gupta","given":"Namita","non-dropping-particle":"","parse-names":false,"suffix":""},{"dropping-particle":"","family":"Goyal","given":"Arvind","non-dropping-particle":"","parse-names":false,"suffix":""}],"container-title":"Procedia Computer Science","id":"ITEM-1","issued":{"date-parts":[["2020"]]},"title":"Credit Card Fraud Detection using Pipeling and Ensemble Learning","type":"paper-conference","volume":"173"},"uris":["http://www.mendeley.com/documents/?uuid=acde8d13-3684-38e2-92b6-d3cffd994489"]}],"mendeley":{"formattedCitation":"[12]","plainTextFormattedCitation":"[12]","previouslyFormattedCitation":"[12]"},"properties":{"noteIndex":0},"schema":"https://github.com/citation-style-language/schema/raw/master/csl-citation.json"}</w:instrText>
      </w:r>
      <w:r>
        <w:fldChar w:fldCharType="separate"/>
      </w:r>
      <w:r w:rsidRPr="00550353">
        <w:rPr>
          <w:noProof/>
        </w:rPr>
        <w:t>[12]</w:t>
      </w:r>
      <w:r>
        <w:fldChar w:fldCharType="end"/>
      </w:r>
      <w:r>
        <w:t xml:space="preserve"> </w:t>
      </w:r>
      <w:r w:rsidR="00EB60AC">
        <w:t>reports that economic crime and fraud remains an intractable problem for global companies. And according to a report from Association of Certified Fraud Examiners, organizations lose 5% of revenues each year to fraud; this translates to a projected global fraud loss of around $3.7 trillion.</w:t>
      </w:r>
    </w:p>
    <w:p w14:paraId="76235377" w14:textId="77777777" w:rsidR="00550353" w:rsidRDefault="00EB60AC" w:rsidP="001F44F1">
      <w:pPr>
        <w:spacing w:line="480" w:lineRule="auto"/>
        <w:jc w:val="both"/>
      </w:pPr>
      <w:r>
        <w:t xml:space="preserve">The need for a more robust credit/debit card fraud detection/prevention system has become a great concern to card issuing companies and users. </w:t>
      </w:r>
    </w:p>
    <w:p w14:paraId="353E45F0" w14:textId="6F74702C" w:rsidR="00EB60AC" w:rsidRDefault="00EB60AC" w:rsidP="001F44F1">
      <w:pPr>
        <w:spacing w:line="480" w:lineRule="auto"/>
        <w:jc w:val="both"/>
      </w:pPr>
      <w:r>
        <w:t xml:space="preserve">According to </w:t>
      </w:r>
      <w:proofErr w:type="spellStart"/>
      <w:r w:rsidR="00550353">
        <w:t>Shirgave</w:t>
      </w:r>
      <w:proofErr w:type="spellEnd"/>
      <w:r w:rsidR="00550353">
        <w:t xml:space="preserve"> </w:t>
      </w:r>
      <w:r w:rsidR="00550353">
        <w:fldChar w:fldCharType="begin" w:fldLock="1"/>
      </w:r>
      <w:r w:rsidR="00265529">
        <w:instrText>ADDIN CSL_CITATION {"citationItems":[{"id":"ITEM-1","itemData":{"author":[{"dropping-particle":"","family":"Shirgave","given":"Suresh K","non-dropping-particle":"","parse-names":false,"suffix":""},{"dropping-particle":"","family":"Awati","given":"Chetan J","non-dropping-particle":"","parse-names":false,"suffix":""},{"dropping-particle":"","family":"More","given":"Rashmi","non-dropping-particle":"","parse-names":false,"suffix":""},{"dropping-particle":"","family":"Patil","given":"Sonam S","non-dropping-particle":"","parse-names":false,"suffix":""}],"id":"ITEM-1","issue":"10","issued":{"date-parts":[["2019"]]},"page":"1217-1220","title":"A Review On Credit Card Fraud Detection Using Machine Learning","type":"article-journal","volume":"8"},"uris":["http://www.mendeley.com/documents/?uuid=42f019c1-db75-40c1-b338-850c44e52458"]}],"mendeley":{"formattedCitation":"[13]","plainTextFormattedCitation":"[13]","previouslyFormattedCitation":"[13]"},"properties":{"noteIndex":0},"schema":"https://github.com/citation-style-language/schema/raw/master/csl-citation.json"}</w:instrText>
      </w:r>
      <w:r w:rsidR="00550353">
        <w:fldChar w:fldCharType="separate"/>
      </w:r>
      <w:r w:rsidR="00550353" w:rsidRPr="00550353">
        <w:rPr>
          <w:noProof/>
        </w:rPr>
        <w:t>[13]</w:t>
      </w:r>
      <w:r w:rsidR="00550353">
        <w:fldChar w:fldCharType="end"/>
      </w:r>
      <w:r>
        <w:t xml:space="preserve"> fraud costs many firms millions of pounds in losses and fines annually, and has continually been on the increase. Almost all major investment banks have been affected by fraudulent and fraud related credit/debit card transactions over the years. In addition to this, fraudulent activities may impact a business or merchant badly by damaging their reputation, causing a huge drop in the number of customers patronizing their services. HSN Consultants </w:t>
      </w:r>
      <w:r w:rsidR="00265529">
        <w:fldChar w:fldCharType="begin" w:fldLock="1"/>
      </w:r>
      <w:r w:rsidR="00265529">
        <w:instrText>ADDIN CSL_CITATION {"citationItems":[{"id":"ITEM-1","itemData":{"DOI":"10.4236/jilsa.2019.113003","ISBN":"5142148452","ISSN":"2150-8402","abstract":"Credit card fraud is a wide-ranging issue for financial institutions, involving theft and fraud committed using a payment card. In this paper, we explore the application of linear and nonlinear statistical modeling and machine learning models on real credit card transaction data. The models built are supervised fraud models that attempt to identify which transactions are most likely fraudulent. We discuss the processes of data exploration, data cleaning, variable creation, feature selection, model algorithms, and results. Five different supervised models are explored and compared including logistic regression, neural networks, random forest, boosted tree and support vector machines. The boosted tree model shows the best fraud detection result (FDR = 49.83%) for this particular data set. The resulting model can be utilized in a credit card fraud detection system. A similar model development process can be performed in related business domains such as insurance and telecommunications, to avoid or detect fraudulent activity.","author":[{"dropping-particle":"","family":"Gao","given":"Jiaxin","non-dropping-particle":"","parse-names":false,"suffix":""},{"dropping-particle":"","family":"Zhou","given":"Zirui","non-dropping-particle":"","parse-names":false,"suffix":""},{"dropping-particle":"","family":"Ai","given":"Jiangshan","non-dropping-particle":"","parse-names":false,"suffix":""},{"dropping-particle":"","family":"Xia","given":"Bingxin","non-dropping-particle":"","parse-names":false,"suffix":""},{"dropping-particle":"","family":"Coggeshall","given":"Stephen","non-dropping-particle":"","parse-names":false,"suffix":""}],"container-title":"Journal of Intelligent Learning Systems and Applications","id":"ITEM-1","issue":"03","issued":{"date-parts":[["2019"]]},"number-of-pages":"33-63","title":"Predicting Credit Card Transaction Fraud Using Machine Learning Algorithms","type":"book","volume":"11"},"uris":["http://www.mendeley.com/documents/?uuid=a851f2c3-f80b-4390-8d66-4c90aa96009a"]}],"mendeley":{"formattedCitation":"[14]","plainTextFormattedCitation":"[14]","previouslyFormattedCitation":"[14]"},"properties":{"noteIndex":0},"schema":"https://github.com/citation-style-language/schema/raw/master/csl-citation.json"}</w:instrText>
      </w:r>
      <w:r w:rsidR="00265529">
        <w:fldChar w:fldCharType="separate"/>
      </w:r>
      <w:r w:rsidR="00265529" w:rsidRPr="00265529">
        <w:rPr>
          <w:noProof/>
        </w:rPr>
        <w:t>[14]</w:t>
      </w:r>
      <w:r w:rsidR="00265529">
        <w:fldChar w:fldCharType="end"/>
      </w:r>
      <w:r>
        <w:t xml:space="preserve"> in their report stated that losses to card issuers worldwide reached a whopping $15.72 billion in the year 2015. This was 72% of the total credit/debit card fraud in 2015, which was put at $21.84 billion for the year 2015. This means card issuers </w:t>
      </w:r>
      <w:r>
        <w:lastRenderedPageBreak/>
        <w:t>bore 72% of the total fraud payback for the year 2015, while the merchants and the customers bore the remaining 28%.</w:t>
      </w:r>
    </w:p>
    <w:p w14:paraId="2CB79D48" w14:textId="40454CB0" w:rsidR="00B05B62" w:rsidRDefault="00EB60AC" w:rsidP="001F44F1">
      <w:pPr>
        <w:spacing w:line="480" w:lineRule="auto"/>
        <w:jc w:val="both"/>
      </w:pPr>
      <w:r>
        <w:t xml:space="preserve">Based on statistical data stated </w:t>
      </w:r>
      <w:r w:rsidR="00265529">
        <w:t xml:space="preserve"> </w:t>
      </w:r>
      <w:proofErr w:type="spellStart"/>
      <w:r w:rsidR="00265529">
        <w:t>Pozzolo</w:t>
      </w:r>
      <w:proofErr w:type="spellEnd"/>
      <w:r>
        <w:t xml:space="preserve"> </w:t>
      </w:r>
      <w:r w:rsidR="00265529">
        <w:fldChar w:fldCharType="begin" w:fldLock="1"/>
      </w:r>
      <w:r w:rsidR="00265529">
        <w:instrText>ADDIN CSL_CITATION {"citationItems":[{"id":"ITEM-1","itemData":{"DOI":"10.1109/TNNLS.2017.2736643","author":[{"dropping-particle":"","family":"Pozzolo","given":"Andrea Dal","non-dropping-particle":"","parse-names":false,"suffix":""},{"dropping-particle":"","family":"Boracchi","given":"Giacomo","non-dropping-particle":"","parse-names":false,"suffix":""},{"dropping-particle":"","family":"Caelen","given":"Olivier","non-dropping-particle":"","parse-names":false,"suffix":""},{"dropping-particle":"","family":"Alippi","given":"Cesare","non-dropping-particle":"","parse-names":false,"suffix":""},{"dropping-particle":"","family":"Bontempi","given":"Gianluca","non-dropping-particle":"","parse-names":false,"suffix":""}],"id":"ITEM-1","issue":"October","issued":{"date-parts":[["2017"]]},"title":"Credit Card Fraud Detection : a Realistic Modeling and a Novel Learning Strategy","type":"article-journal"},"uris":["http://www.mendeley.com/documents/?uuid=d803fed2-430c-4b32-8dfe-cb3dfbd1e7d9"]}],"mendeley":{"formattedCitation":"[15]","plainTextFormattedCitation":"[15]","previouslyFormattedCitation":"[15]"},"properties":{"noteIndex":0},"schema":"https://github.com/citation-style-language/schema/raw/master/csl-citation.json"}</w:instrText>
      </w:r>
      <w:r w:rsidR="00265529">
        <w:fldChar w:fldCharType="separate"/>
      </w:r>
      <w:r w:rsidR="00265529" w:rsidRPr="00265529">
        <w:rPr>
          <w:noProof/>
        </w:rPr>
        <w:t>[15]</w:t>
      </w:r>
      <w:r w:rsidR="00265529">
        <w:fldChar w:fldCharType="end"/>
      </w:r>
      <w:r>
        <w:t>, the high-risk countries facing credit card fraud threat is illustrated in Fig</w:t>
      </w:r>
      <w:r w:rsidR="000C441A">
        <w:t xml:space="preserve"> 2</w:t>
      </w:r>
      <w:r>
        <w:t xml:space="preserve">.1. Russia has the most fraud rate with staggering 30%, which is closely followed by United States at 27% fraud rate. After these two, Nigeria with the rate of 15% is the riskiest country in West Africa and finally are Ukraine and Malaysia which are both 14%. demonstrated in figure </w:t>
      </w:r>
      <w:r w:rsidR="000C441A">
        <w:t>2.</w:t>
      </w:r>
      <w:r>
        <w:t>1.</w:t>
      </w:r>
    </w:p>
    <w:p w14:paraId="7B3228E5" w14:textId="3E298056" w:rsidR="00EB60AC" w:rsidRDefault="009149B2" w:rsidP="001F44F1">
      <w:pPr>
        <w:spacing w:line="480" w:lineRule="auto"/>
        <w:jc w:val="both"/>
      </w:pPr>
      <w:r>
        <w:rPr>
          <w:noProof/>
        </w:rPr>
        <w:drawing>
          <wp:inline distT="0" distB="0" distL="0" distR="0" wp14:anchorId="592D2A7F" wp14:editId="34C44060">
            <wp:extent cx="5553075" cy="2667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53075" cy="2667000"/>
                    </a:xfrm>
                    <a:prstGeom prst="rect">
                      <a:avLst/>
                    </a:prstGeom>
                  </pic:spPr>
                </pic:pic>
              </a:graphicData>
            </a:graphic>
          </wp:inline>
        </w:drawing>
      </w:r>
    </w:p>
    <w:p w14:paraId="31DB7B41" w14:textId="5F2C3342" w:rsidR="00EB60AC" w:rsidRPr="009149B2" w:rsidRDefault="00EB60AC" w:rsidP="009149B2">
      <w:pPr>
        <w:ind w:left="720" w:firstLine="720"/>
        <w:rPr>
          <w:b/>
          <w:bCs/>
        </w:rPr>
      </w:pPr>
      <w:r w:rsidRPr="009149B2">
        <w:rPr>
          <w:b/>
          <w:bCs/>
        </w:rPr>
        <w:t>Figure 2.1. High risk countries facing credit card fraud threat</w:t>
      </w:r>
      <w:r w:rsidR="009C4492">
        <w:rPr>
          <w:b/>
          <w:bCs/>
        </w:rPr>
        <w:t xml:space="preserve"> </w:t>
      </w:r>
      <w:proofErr w:type="spellStart"/>
      <w:r w:rsidR="009C4492">
        <w:rPr>
          <w:b/>
          <w:bCs/>
        </w:rPr>
        <w:t>Pozzolo</w:t>
      </w:r>
      <w:proofErr w:type="spellEnd"/>
      <w:r w:rsidRPr="009149B2">
        <w:rPr>
          <w:b/>
          <w:bCs/>
        </w:rPr>
        <w:t xml:space="preserve"> </w:t>
      </w:r>
      <w:r w:rsidR="00265529" w:rsidRPr="009149B2">
        <w:rPr>
          <w:b/>
          <w:bCs/>
        </w:rPr>
        <w:fldChar w:fldCharType="begin" w:fldLock="1"/>
      </w:r>
      <w:r w:rsidR="00265529" w:rsidRPr="009149B2">
        <w:rPr>
          <w:b/>
          <w:bCs/>
        </w:rPr>
        <w:instrText>ADDIN CSL_CITATION {"citationItems":[{"id":"ITEM-1","itemData":{"DOI":"10.1109/TNNLS.2017.2736643","author":[{"dropping-particle":"","family":"Pozzolo","given":"Andrea Dal","non-dropping-particle":"","parse-names":false,"suffix":""},{"dropping-particle":"","family":"Boracchi","given":"Giacomo","non-dropping-particle":"","parse-names":false,"suffix":""},{"dropping-particle":"","family":"Caelen","given":"Olivier","non-dropping-particle":"","parse-names":false,"suffix":""},{"dropping-particle":"","family":"Alippi","given":"Cesare","non-dropping-particle":"","parse-names":false,"suffix":""},{"dropping-particle":"","family":"Bontempi","given":"Gianluca","non-dropping-particle":"","parse-names":false,"suffix":""}],"id":"ITEM-1","issue":"October","issued":{"date-parts":[["2017"]]},"title":"Credit Card Fraud Detection : a Realistic Modeling and a Novel Learning Strategy","type":"article-journal"},"uris":["http://www.mendeley.com/documents/?uuid=d803fed2-430c-4b32-8dfe-cb3dfbd1e7d9"]}],"mendeley":{"formattedCitation":"[15]","plainTextFormattedCitation":"[15]","previouslyFormattedCitation":"[15]"},"properties":{"noteIndex":0},"schema":"https://github.com/citation-style-language/schema/raw/master/csl-citation.json"}</w:instrText>
      </w:r>
      <w:r w:rsidR="00265529" w:rsidRPr="009149B2">
        <w:rPr>
          <w:b/>
          <w:bCs/>
        </w:rPr>
        <w:fldChar w:fldCharType="separate"/>
      </w:r>
      <w:r w:rsidR="00265529" w:rsidRPr="009149B2">
        <w:rPr>
          <w:b/>
          <w:bCs/>
          <w:noProof/>
        </w:rPr>
        <w:t>[15]</w:t>
      </w:r>
      <w:r w:rsidR="00265529" w:rsidRPr="009149B2">
        <w:rPr>
          <w:b/>
          <w:bCs/>
        </w:rPr>
        <w:fldChar w:fldCharType="end"/>
      </w:r>
    </w:p>
    <w:p w14:paraId="4C144900" w14:textId="5C5D806B" w:rsidR="00EB60AC" w:rsidRDefault="00EB60AC" w:rsidP="00265529">
      <w:pPr>
        <w:spacing w:line="480" w:lineRule="auto"/>
        <w:jc w:val="both"/>
      </w:pPr>
      <w:r>
        <w:t xml:space="preserve">Incidentally and regrettably, the development of new technologies has provided additional ways and media through which criminals commit fraud </w:t>
      </w:r>
      <w:r w:rsidR="00265529">
        <w:t>successfully.</w:t>
      </w:r>
      <w:r>
        <w:t xml:space="preserve"> This has become a major problem for financial institutions globally</w:t>
      </w:r>
      <w:r w:rsidR="009C4492">
        <w:t xml:space="preserve"> </w:t>
      </w:r>
      <w:proofErr w:type="spellStart"/>
      <w:r w:rsidR="009C4492">
        <w:t>Barse</w:t>
      </w:r>
      <w:proofErr w:type="spellEnd"/>
      <w:r w:rsidR="00265529">
        <w:fldChar w:fldCharType="begin" w:fldLock="1"/>
      </w:r>
      <w:r w:rsidR="00C77030">
        <w:instrText>ADDIN CSL_CITATION {"citationItems":[{"id":"ITEM-1","itemData":{"DOI":"10.1109/CSAC.2003.1254343","ISBN":"0769520413","ISSN":"10639527","abstract":"This paper reports an experiment aimed at generating synthetic test data for fraud detection in an IP based video-on-demand service. The data generation verifies a methodology previously developed by the present authors [7] that ensures that important statistical properties of the authentic data are preserved by using authentic normal data and fraud as a seed for generating synthetic data. This enables us to create realistic behavior profiles for users and attackers. The data can also be used to train the fraud detection system itself, thus creating the necessary adaptation of the system to a specific environment. Here we aim to verify the usability and applicability of the synthetic data, by using them to train a fraud detection system. The system is then exposed to a set of authentic data to measure parameters such as detection capability and false alarm rate as well as to a corresponding set of synthetic data, and the results are compared.","author":[{"dropping-particle":"","family":"Barse","given":"Emilie Lundin","non-dropping-particle":"","parse-names":false,"suffix":""},{"dropping-particle":"","family":"Kvarnström","given":"Håkan","non-dropping-particle":"","parse-names":false,"suffix":""},{"dropping-particle":"","family":"Jonsson","given":"Erland","non-dropping-particle":"","parse-names":false,"suffix":""}],"container-title":"Proceedings - Annual Computer Security Applications Conference, ACSAC","id":"ITEM-1","issued":{"date-parts":[["2003"]]},"page":"384-394","title":"Synthesizing test data for fraud detection systems","type":"article-journal","volume":"2003-Janua"},"uris":["http://www.mendeley.com/documents/?uuid=71ea30f1-3a75-4d72-84ae-02518c49ded5"]}],"mendeley":{"formattedCitation":"[16]","plainTextFormattedCitation":"[16]","previouslyFormattedCitation":"[16]"},"properties":{"noteIndex":0},"schema":"https://github.com/citation-style-language/schema/raw/master/csl-citation.json"}</w:instrText>
      </w:r>
      <w:r w:rsidR="00265529">
        <w:fldChar w:fldCharType="separate"/>
      </w:r>
      <w:r w:rsidR="00265529" w:rsidRPr="00265529">
        <w:rPr>
          <w:noProof/>
        </w:rPr>
        <w:t>[16]</w:t>
      </w:r>
      <w:r w:rsidR="00265529">
        <w:fldChar w:fldCharType="end"/>
      </w:r>
      <w:r w:rsidR="00265529">
        <w:t xml:space="preserve"> </w:t>
      </w:r>
      <w:r>
        <w:t xml:space="preserve"> .</w:t>
      </w:r>
    </w:p>
    <w:p w14:paraId="41415D6A" w14:textId="7DAF284C" w:rsidR="00EB60AC" w:rsidRDefault="00EB60AC" w:rsidP="00265529">
      <w:pPr>
        <w:spacing w:line="480" w:lineRule="auto"/>
        <w:jc w:val="both"/>
      </w:pPr>
      <w:r>
        <w:t xml:space="preserve">Credit/debit card fraud types have been categorized by different authors. </w:t>
      </w:r>
      <w:r w:rsidR="00E0299F">
        <w:t xml:space="preserve">Hussein </w:t>
      </w:r>
      <w:r w:rsidR="00E0299F">
        <w:fldChar w:fldCharType="begin" w:fldLock="1"/>
      </w:r>
      <w:r w:rsidR="005238EC">
        <w:instrText>ADDIN CSL_CITATION {"citationItems":[{"id":"ITEM-1","itemData":{"author":[{"dropping-particle":"","family":"Abdou","given":"Hussein A","non-dropping-particle":"","parse-names":false,"suffix":""},{"dropping-particle":"","family":"Pointon","given":"John","non-dropping-particle":"","parse-names":false,"suffix":""}],"id":"ITEM-1","issue":"January","issued":{"date-parts":[["2009"]]},"title":"Credit card fraud and detection techniques : A review Credit card fraud and detection techniques : a review","type":"article-journal"},"uris":["http://www.mendeley.com/documents/?uuid=fe333e04-6c86-4f38-8951-1588aa35e1f8"]}],"mendeley":{"formattedCitation":"[17]","plainTextFormattedCitation":"[17]","previouslyFormattedCitation":"[17]"},"properties":{"noteIndex":0},"schema":"https://github.com/citation-style-language/schema/raw/master/csl-citation.json"}</w:instrText>
      </w:r>
      <w:r w:rsidR="00E0299F">
        <w:fldChar w:fldCharType="separate"/>
      </w:r>
      <w:r w:rsidR="00E0299F" w:rsidRPr="00E0299F">
        <w:rPr>
          <w:noProof/>
        </w:rPr>
        <w:t>[17]</w:t>
      </w:r>
      <w:r w:rsidR="00E0299F">
        <w:fldChar w:fldCharType="end"/>
      </w:r>
      <w:r w:rsidR="00E0299F">
        <w:t xml:space="preserve"> </w:t>
      </w:r>
      <w:r>
        <w:t>listed the ways in which credit/debit card frauds occur to include the following;</w:t>
      </w:r>
    </w:p>
    <w:p w14:paraId="03A9923D" w14:textId="48B69DDD" w:rsidR="00EB60AC" w:rsidRDefault="00EB60AC" w:rsidP="00265529">
      <w:pPr>
        <w:spacing w:line="480" w:lineRule="auto"/>
        <w:jc w:val="both"/>
      </w:pPr>
      <w:r>
        <w:lastRenderedPageBreak/>
        <w:t>I.</w:t>
      </w:r>
      <w:r w:rsidR="00BA02B8">
        <w:t xml:space="preserve">  </w:t>
      </w:r>
      <w:r>
        <w:t>Stolen card fraud: this is apparently the commonest type of fraud. Here, the fraudster would try to spend as much as possible and as quickly as possible. Detecting this type of fraud typically relies on the discovery of a deviation from the usual or normal pattern of credit card.</w:t>
      </w:r>
    </w:p>
    <w:p w14:paraId="1B5BE2C3" w14:textId="5C5A2D46" w:rsidR="00EB60AC" w:rsidRDefault="00EB60AC" w:rsidP="00265529">
      <w:pPr>
        <w:spacing w:line="480" w:lineRule="auto"/>
        <w:jc w:val="both"/>
      </w:pPr>
      <w:r>
        <w:t>II.</w:t>
      </w:r>
      <w:r w:rsidR="00BA02B8">
        <w:t xml:space="preserve">  </w:t>
      </w:r>
      <w:r>
        <w:t>Cardholder-Not-Present (CNP): in this fraud type, transactions are performed online or on the internet without the card or the cardholder being present at the point-of-sale. The card owner is usually unaware their card is being used; while the merchant or retailer is unable to physically confirm the card details or the identity of the cardholder. This makes the user unknown and able to disguise their true identity. The details of the credit card are harvested surreptitiously without the cardholder’s knowledge. Such frauds equally demand quick detection to forestall further unauthorized use of the card information and funds.</w:t>
      </w:r>
    </w:p>
    <w:p w14:paraId="48D6A642" w14:textId="72515985" w:rsidR="00BA02B8" w:rsidRDefault="00EB60AC" w:rsidP="00265529">
      <w:pPr>
        <w:spacing w:line="480" w:lineRule="auto"/>
        <w:jc w:val="both"/>
      </w:pPr>
      <w:r>
        <w:t>III.</w:t>
      </w:r>
      <w:r w:rsidR="00BA02B8">
        <w:t xml:space="preserve">  </w:t>
      </w:r>
      <w:r>
        <w:t>Application fraud: this basically is a scenario where an individual applies for a credit card with false information. This kind of fraud is uncommon as it can be detected easily by simply checking any available records for the correctness of the information supplied by the applicant</w:t>
      </w:r>
      <w:r w:rsidR="009149B2">
        <w:t>.</w:t>
      </w:r>
    </w:p>
    <w:p w14:paraId="28E778A8" w14:textId="5157E2A1" w:rsidR="00EB60AC" w:rsidRDefault="00EB60AC" w:rsidP="00265529">
      <w:pPr>
        <w:spacing w:line="480" w:lineRule="auto"/>
        <w:jc w:val="both"/>
      </w:pPr>
      <w:bookmarkStart w:id="2" w:name="_Hlk74550415"/>
      <w:r>
        <w:t xml:space="preserve">Similarly, </w:t>
      </w:r>
      <w:proofErr w:type="spellStart"/>
      <w:r w:rsidR="005238EC">
        <w:t>Jiaxin</w:t>
      </w:r>
      <w:proofErr w:type="spellEnd"/>
      <w:r w:rsidR="005238EC">
        <w:t xml:space="preserve"> </w:t>
      </w:r>
      <w:r w:rsidR="005238EC">
        <w:fldChar w:fldCharType="begin" w:fldLock="1"/>
      </w:r>
      <w:r w:rsidR="00160C0A">
        <w:instrText>ADDIN CSL_CITATION {"citationItems":[{"id":"ITEM-1","itemData":{"DOI":"10.4236/jilsa.2019.113003","ISBN":"5142148452","ISSN":"2150-8402","abstract":"Credit card fraud is a wide-ranging issue for financial institutions, involving theft and fraud committed using a payment card. In this paper, we explore the application of linear and nonlinear statistical modeling and machine learning models on real credit card transaction data. The models built are supervised fraud models that attempt to identify which transactions are most likely fraudulent. We discuss the processes of data exploration, data cleaning, variable creation, feature selection, model algorithms, and results. Five different supervised models are explored and compared including logistic regression, neural networks, random forest, boosted tree and support vector machines. The boosted tree model shows the best fraud detection result (FDR = 49.83%) for this particular data set. The resulting model can be utilized in a credit card fraud detection system. A similar model development process can be performed in related business domains such as insurance and telecommunications, to avoid or detect fraudulent activity.","author":[{"dropping-particle":"","family":"Gao","given":"Jiaxin","non-dropping-particle":"","parse-names":false,"suffix":""},{"dropping-particle":"","family":"Zhou","given":"Zirui","non-dropping-particle":"","parse-names":false,"suffix":""},{"dropping-particle":"","family":"Ai","given":"Jiangshan","non-dropping-particle":"","parse-names":false,"suffix":""},{"dropping-particle":"","family":"Xia","given":"Bingxin","non-dropping-particle":"","parse-names":false,"suffix":""},{"dropping-particle":"","family":"Coggeshall","given":"Stephen","non-dropping-particle":"","parse-names":false,"suffix":""}],"container-title":"Journal of Intelligent Learning Systems and Applications","id":"ITEM-1","issue":"03","issued":{"date-parts":[["2019"]]},"number-of-pages":"33-63","title":"Predicting Credit Card Transaction Fraud Using Machine Learning Algorithms","type":"book","volume":"11"},"uris":["http://www.mendeley.com/documents/?uuid=a851f2c3-f80b-4390-8d66-4c90aa96009a"]}],"mendeley":{"formattedCitation":"[14]","plainTextFormattedCitation":"[14]","previouslyFormattedCitation":"[14]"},"properties":{"noteIndex":0},"schema":"https://github.com/citation-style-language/schema/raw/master/csl-citation.json"}</w:instrText>
      </w:r>
      <w:r w:rsidR="005238EC">
        <w:fldChar w:fldCharType="separate"/>
      </w:r>
      <w:r w:rsidR="005238EC" w:rsidRPr="005238EC">
        <w:rPr>
          <w:noProof/>
        </w:rPr>
        <w:t>[14]</w:t>
      </w:r>
      <w:r w:rsidR="005238EC">
        <w:fldChar w:fldCharType="end"/>
      </w:r>
      <w:r w:rsidR="005238EC">
        <w:t xml:space="preserve"> </w:t>
      </w:r>
      <w:r>
        <w:t>has divided credit card fraud into two main types namely;</w:t>
      </w:r>
    </w:p>
    <w:p w14:paraId="530C8339" w14:textId="24656226" w:rsidR="00EB60AC" w:rsidRDefault="00EB60AC" w:rsidP="00265529">
      <w:pPr>
        <w:spacing w:line="480" w:lineRule="auto"/>
        <w:jc w:val="both"/>
      </w:pPr>
      <w:r>
        <w:t>I.</w:t>
      </w:r>
      <w:r w:rsidR="00BA02B8">
        <w:t xml:space="preserve">  </w:t>
      </w:r>
      <w:r>
        <w:t>Offline fraud, which they defined as fraud committed by using a stolen physical card at a merchant’s center or any other place with the card holder (in this case the fraudster) being physically present.</w:t>
      </w:r>
    </w:p>
    <w:p w14:paraId="2212F268" w14:textId="1FC50AC2" w:rsidR="00EB60AC" w:rsidRDefault="00EB60AC" w:rsidP="00265529">
      <w:pPr>
        <w:spacing w:line="480" w:lineRule="auto"/>
        <w:jc w:val="both"/>
      </w:pPr>
      <w:r>
        <w:t>II.</w:t>
      </w:r>
      <w:r w:rsidR="00BA02B8">
        <w:t xml:space="preserve">  </w:t>
      </w:r>
      <w:r>
        <w:t>On-line fraud: defined as fraud committed on the internet, phone or without the card holder being physically present. In this kind of fraud, the fraudster uses the card information to purchase items or pay for services online.</w:t>
      </w:r>
    </w:p>
    <w:p w14:paraId="4BEA4B4F" w14:textId="40DEF2DE" w:rsidR="00EB60AC" w:rsidRDefault="00EB60AC" w:rsidP="00265529">
      <w:pPr>
        <w:spacing w:line="480" w:lineRule="auto"/>
        <w:jc w:val="both"/>
      </w:pPr>
      <w:r>
        <w:t>Also</w:t>
      </w:r>
      <w:r w:rsidR="00160C0A">
        <w:t xml:space="preserve"> </w:t>
      </w:r>
      <w:proofErr w:type="spellStart"/>
      <w:r w:rsidR="00160C0A" w:rsidRPr="00160C0A">
        <w:t>Golmohammadi</w:t>
      </w:r>
      <w:proofErr w:type="spellEnd"/>
      <w:r w:rsidR="00160C0A">
        <w:t xml:space="preserve"> </w:t>
      </w:r>
      <w:r w:rsidR="00160C0A">
        <w:fldChar w:fldCharType="begin" w:fldLock="1"/>
      </w:r>
      <w:r w:rsidR="00286D85">
        <w:instrText>ADDIN CSL_CITATION {"citationItems":[{"id":"ITEM-1","itemData":{"DOI":"10.1109/EISIC.2012.51","abstract":"This paper presents an overview of fraud detection in securities market as well as a comprehensive literature review of data mining methods that are used to address the issue. We identify the best practices that are based on data mining methods for detecting known fraudulent patterns and discovering new predatory strategies. Furthermore, we highlight the challenges faced in the development and implementation of data mining systems for detecting market manipulation in securities market and we provide recommendation for future research works accordingly. © 2012 IEEE.","author":[{"dropping-particle":"","family":"Golmohammadi","given":"Koosha","non-dropping-particle":"","parse-names":false,"suffix":""},{"dropping-particle":"","family":"Zaiane","given":"Osmar R.","non-dropping-particle":"","parse-names":false,"suffix":""}],"container-title":"Proceedings - 2012 European Intelligence and Security Informatics Conference, EISIC 2012","id":"ITEM-1","issued":{"date-parts":[["2012"]]},"page":"107-114","title":"Data mining applications for fraud detection in securities market","type":"article-journal"},"uris":["http://www.mendeley.com/documents/?uuid=e75a258f-b073-4e8a-9d1d-d05800637bf0"]}],"mendeley":{"formattedCitation":"[18]","plainTextFormattedCitation":"[18]","previouslyFormattedCitation":"[18]"},"properties":{"noteIndex":0},"schema":"https://github.com/citation-style-language/schema/raw/master/csl-citation.json"}</w:instrText>
      </w:r>
      <w:r w:rsidR="00160C0A">
        <w:fldChar w:fldCharType="separate"/>
      </w:r>
      <w:r w:rsidR="00160C0A" w:rsidRPr="00160C0A">
        <w:rPr>
          <w:noProof/>
        </w:rPr>
        <w:t>[18]</w:t>
      </w:r>
      <w:r w:rsidR="00160C0A">
        <w:fldChar w:fldCharType="end"/>
      </w:r>
      <w:r>
        <w:t xml:space="preserve"> has classified credit card frauds into three categories, namely traditional card related frauds, Internet frauds and merchant related frauds. The different techniques were also listed as follows;</w:t>
      </w:r>
    </w:p>
    <w:p w14:paraId="7657F322" w14:textId="77777777" w:rsidR="00EB60AC" w:rsidRPr="00160C0A" w:rsidRDefault="00EB60AC" w:rsidP="00265529">
      <w:pPr>
        <w:spacing w:line="480" w:lineRule="auto"/>
        <w:jc w:val="both"/>
        <w:rPr>
          <w:b/>
          <w:bCs/>
        </w:rPr>
      </w:pPr>
      <w:r w:rsidRPr="00160C0A">
        <w:rPr>
          <w:b/>
          <w:bCs/>
        </w:rPr>
        <w:t>2.1.1 Merchant Related Frauds</w:t>
      </w:r>
    </w:p>
    <w:p w14:paraId="27174C99" w14:textId="77777777" w:rsidR="00EB60AC" w:rsidRDefault="00EB60AC" w:rsidP="00265529">
      <w:pPr>
        <w:spacing w:line="480" w:lineRule="auto"/>
        <w:jc w:val="both"/>
      </w:pPr>
      <w:r>
        <w:lastRenderedPageBreak/>
        <w:t>These frauds are initiated by the merchant or their employees. The following fall into this type of frauds;</w:t>
      </w:r>
    </w:p>
    <w:p w14:paraId="43E25D21" w14:textId="77777777" w:rsidR="00EB60AC" w:rsidRDefault="00EB60AC" w:rsidP="00265529">
      <w:pPr>
        <w:spacing w:line="480" w:lineRule="auto"/>
        <w:jc w:val="both"/>
      </w:pPr>
      <w:r>
        <w:t>I. Merchant Collusion: occurs when the merchant or their employees divulge cardholder’s information to fraudsters who commit fraud using the cardholder’s accounts or their personal information.</w:t>
      </w:r>
    </w:p>
    <w:p w14:paraId="38E142E0" w14:textId="0348A45D" w:rsidR="00EB60AC" w:rsidRDefault="00EB60AC" w:rsidP="00160C0A">
      <w:pPr>
        <w:spacing w:line="480" w:lineRule="auto"/>
        <w:jc w:val="both"/>
      </w:pPr>
      <w:r>
        <w:t>II. Triangulation: a form of fraud done on a website. Here, products or goods are offered at discount rates with a promise of shipments before payment. The customer place order by applying their credit card information on the website. The fraudsters in turn use these credit card details to order from a legitimate site.</w:t>
      </w:r>
    </w:p>
    <w:bookmarkEnd w:id="2"/>
    <w:p w14:paraId="34CF5BED" w14:textId="77777777" w:rsidR="00EB60AC" w:rsidRPr="00160C0A" w:rsidRDefault="00EB60AC" w:rsidP="00EB60AC">
      <w:pPr>
        <w:rPr>
          <w:b/>
          <w:bCs/>
        </w:rPr>
      </w:pPr>
      <w:r w:rsidRPr="00160C0A">
        <w:rPr>
          <w:b/>
          <w:bCs/>
        </w:rPr>
        <w:t>2.1.2 Internet Related Frauds</w:t>
      </w:r>
    </w:p>
    <w:p w14:paraId="120650B1" w14:textId="77777777" w:rsidR="00EB60AC" w:rsidRDefault="00EB60AC" w:rsidP="00160C0A">
      <w:pPr>
        <w:spacing w:line="480" w:lineRule="auto"/>
        <w:jc w:val="both"/>
      </w:pPr>
      <w:r>
        <w:t>This describes the credit card frauds that can be executed on the internet.</w:t>
      </w:r>
    </w:p>
    <w:p w14:paraId="1752559E" w14:textId="77777777" w:rsidR="00EB60AC" w:rsidRDefault="00EB60AC" w:rsidP="00160C0A">
      <w:pPr>
        <w:spacing w:line="480" w:lineRule="auto"/>
        <w:jc w:val="both"/>
      </w:pPr>
      <w:r>
        <w:t>I. Site cloning: here, fraudsters clone the website of their target merchant such that it looks like the original website. Customers intending to access the merchant website are made to mistakenly access the cloned website thinking they are dealing with the original merchant. The cloned sites receive customer credit card details and uses the card details to commit fraud.</w:t>
      </w:r>
    </w:p>
    <w:p w14:paraId="4CAB5488" w14:textId="478F080D" w:rsidR="00EB60AC" w:rsidRDefault="00EB60AC" w:rsidP="00160C0A">
      <w:pPr>
        <w:spacing w:line="480" w:lineRule="auto"/>
        <w:jc w:val="both"/>
      </w:pPr>
      <w:r>
        <w:t>II. False merchant sites: Some website operators hide under the disguise of offering a free or cheap service to their customers. These sites request the customer to fill their credit card details to access the service on the website. Consequently, customers’ credit card information is harvested by these people and transferred to credit card criminal syndicate who commit fraud with the information</w:t>
      </w:r>
      <w:r w:rsidR="009C4492">
        <w:t xml:space="preserve"> </w:t>
      </w:r>
      <w:proofErr w:type="spellStart"/>
      <w:r w:rsidR="009C4492">
        <w:t>Zojaji</w:t>
      </w:r>
      <w:proofErr w:type="spellEnd"/>
      <w:r>
        <w:t xml:space="preserve"> </w:t>
      </w:r>
      <w:r w:rsidR="00286D85">
        <w:fldChar w:fldCharType="begin" w:fldLock="1"/>
      </w:r>
      <w:r w:rsidR="003F3BE7">
        <w:instrText>ADDIN CSL_CITATION {"citationItems":[{"id":"ITEM-1","itemData":{"author":[{"dropping-particle":"","family":"Zojaji","given":"Zahra","non-dropping-particle":"","parse-names":false,"suffix":""},{"dropping-particle":"","family":"Atani","given":"Reza Ebrahimi","non-dropping-particle":"","parse-names":false,"suffix":""},{"dropping-particle":"","family":"Monadjemi","given":"Amir Hassan","non-dropping-particle":"","parse-names":false,"suffix":""}],"id":"ITEM-1","issued":{"date-parts":[["0"]]},"page":"1-26","title":"A Survey of Credit Card Fraud Detection Techniques : Data and Technique Oriented Perspective","type":"article-journal"},"uris":["http://www.mendeley.com/documents/?uuid=528ea6a3-172d-463e-b170-36a22e29e101"]}],"mendeley":{"formattedCitation":"[9]","plainTextFormattedCitation":"[9]","previouslyFormattedCitation":"[9]"},"properties":{"noteIndex":0},"schema":"https://github.com/citation-style-language/schema/raw/master/csl-citation.json"}</w:instrText>
      </w:r>
      <w:r w:rsidR="00286D85">
        <w:fldChar w:fldCharType="separate"/>
      </w:r>
      <w:r w:rsidR="00286D85" w:rsidRPr="00286D85">
        <w:rPr>
          <w:noProof/>
        </w:rPr>
        <w:t>[9]</w:t>
      </w:r>
      <w:r w:rsidR="00286D85">
        <w:fldChar w:fldCharType="end"/>
      </w:r>
      <w:r>
        <w:t>.</w:t>
      </w:r>
    </w:p>
    <w:p w14:paraId="63D6BFD8" w14:textId="77777777" w:rsidR="00EB60AC" w:rsidRDefault="00EB60AC" w:rsidP="00160C0A">
      <w:pPr>
        <w:spacing w:line="480" w:lineRule="auto"/>
        <w:jc w:val="both"/>
      </w:pPr>
      <w:r>
        <w:t>III. Credit card generators: these are the computer programs that generate valid credit card numbers and expiry dates. These generators work by generating lists of credit card account numbers. The software uses the same mathematical algorithm used by card issuers to generate valid card number combinations. The generated information may be used to clone the credit card.</w:t>
      </w:r>
    </w:p>
    <w:p w14:paraId="408AA486" w14:textId="29CCC006" w:rsidR="00EB60AC" w:rsidRDefault="00EB60AC" w:rsidP="00160C0A">
      <w:pPr>
        <w:spacing w:line="480" w:lineRule="auto"/>
        <w:jc w:val="both"/>
      </w:pPr>
      <w:r>
        <w:t>Similarly,</w:t>
      </w:r>
      <w:r w:rsidR="009C4492">
        <w:t xml:space="preserve"> Kim </w:t>
      </w:r>
      <w:r>
        <w:t>[26] also listed other fraud techniques to include the following.</w:t>
      </w:r>
    </w:p>
    <w:p w14:paraId="21D68777" w14:textId="77777777" w:rsidR="00EB60AC" w:rsidRDefault="00EB60AC" w:rsidP="00160C0A">
      <w:pPr>
        <w:spacing w:line="480" w:lineRule="auto"/>
        <w:jc w:val="both"/>
      </w:pPr>
      <w:r>
        <w:lastRenderedPageBreak/>
        <w:t xml:space="preserve">I. Account Takeover: This fraud occurs when a fraudster gets access to a valid customer’s personal information. This they do by either providing the customer’s card or account number. The fraudster subsequently contacts the card issuer, as the genuine cardholder asking for the supplied account email address to be updated with a new email address supplied by the fraudster. The fraudster may also report a card loss and ask for a replacement. </w:t>
      </w:r>
    </w:p>
    <w:p w14:paraId="3E17B174" w14:textId="77777777" w:rsidR="00EB60AC" w:rsidRDefault="00EB60AC" w:rsidP="00160C0A">
      <w:pPr>
        <w:spacing w:line="480" w:lineRule="auto"/>
        <w:jc w:val="both"/>
      </w:pPr>
      <w:r>
        <w:t>II. Fake and Counterfeit Cards: there also situations where customer’s card is counterfeited using any counterfeiting techniques.</w:t>
      </w:r>
    </w:p>
    <w:p w14:paraId="2DFF8516" w14:textId="77777777" w:rsidR="00EB60AC" w:rsidRDefault="00EB60AC" w:rsidP="00160C0A">
      <w:pPr>
        <w:spacing w:line="480" w:lineRule="auto"/>
        <w:jc w:val="both"/>
      </w:pPr>
      <w:r>
        <w:t>III.  Skimming: in skimming, the electronic data on a card’s magnetic stripe is electronically copied onto another. This can be done using many available skimming devices that can copy customer card details when customer card is swiped on the device. The detail is now used to commit fraud.</w:t>
      </w:r>
    </w:p>
    <w:p w14:paraId="4F8FE6A2" w14:textId="564EB91D" w:rsidR="00EB60AC" w:rsidRDefault="00EB60AC" w:rsidP="00160C0A">
      <w:pPr>
        <w:spacing w:line="480" w:lineRule="auto"/>
        <w:jc w:val="both"/>
      </w:pPr>
      <w:r>
        <w:t>IV. Phishing: in phishing, customer’s credit card details are harvested. This is usually committed through spam e-mail or pop-up windows appearing to come from the credit card issuer requesting the victim/target to supply some sensitive credit card information. The supplied information is now used to commit fraud.</w:t>
      </w:r>
      <w:r w:rsidR="00286D85">
        <w:t xml:space="preserve"> </w:t>
      </w:r>
      <w:r w:rsidR="009C4492">
        <w:t>Delaware</w:t>
      </w:r>
      <w:r w:rsidR="006D46E5">
        <w:t xml:space="preserve"> </w:t>
      </w:r>
      <w:r w:rsidR="00286D85">
        <w:fldChar w:fldCharType="begin" w:fldLock="1"/>
      </w:r>
      <w:r w:rsidR="00286D85">
        <w:instrText>ADDIN CSL_CITATION {"citationItems":[{"id":"ITEM-1","itemData":{"ISSN":"19917074","abstract":"Fraud is one of the major ethical issues in the credit card industry. The main aims are, firstly, to identify the different types of credit card fraud, and, secondly, to review alternative techniques that have been used in fraud detection. The sub-aim is to present, compare and analyze recently published findings in credit card fraud detection. This article defines common terms in credit card fraud and highlights key statistics and figures in this field. Depending on the type of fraud faced by banks or credit card companies, various measures can be adopted and implemented. The proposals made in this paper are likely to have beneficial attributes in terms of cost savings and time efficiency. The significance of the application of the techniques reviewed here is in the minimization of credit card fraud. Yet there are still ethical issues when genuine credit card customers are misclassified as fraudulent.","author":[{"dropping-particle":"","family":"Delamaire","given":"Linda","non-dropping-particle":"","parse-names":false,"suffix":""},{"dropping-particle":"","family":"Abdou","given":"Hussein","non-dropping-particle":"","parse-names":false,"suffix":""},{"dropping-particle":"","family":"Pointon","given":"John","non-dropping-particle":"","parse-names":false,"suffix":""}],"container-title":"Banks and Bank Systems","id":"ITEM-1","issue":"2","issued":{"date-parts":[["2009"]]},"page":"57-68","title":"Credit card fraud and detection techniques: A review","type":"article-journal","volume":"4"},"uris":["http://www.mendeley.com/documents/?uuid=7222d95a-2911-41a2-b7b1-71fbb26a8208"]}],"mendeley":{"formattedCitation":"[19]","plainTextFormattedCitation":"[19]","previouslyFormattedCitation":"[19]"},"properties":{"noteIndex":0},"schema":"https://github.com/citation-style-language/schema/raw/master/csl-citation.json"}</w:instrText>
      </w:r>
      <w:r w:rsidR="00286D85">
        <w:fldChar w:fldCharType="separate"/>
      </w:r>
      <w:r w:rsidR="00286D85" w:rsidRPr="00286D85">
        <w:rPr>
          <w:noProof/>
        </w:rPr>
        <w:t>[19]</w:t>
      </w:r>
      <w:r w:rsidR="00286D85">
        <w:fldChar w:fldCharType="end"/>
      </w:r>
      <w:r>
        <w:t xml:space="preserve"> equally described bankruptcy fraud as a situation where customers use their credit card to spend more than they can actually pay back. </w:t>
      </w:r>
    </w:p>
    <w:p w14:paraId="6BA42044" w14:textId="13506853" w:rsidR="009149B2" w:rsidRDefault="00B05B62" w:rsidP="00160C0A">
      <w:pPr>
        <w:spacing w:line="480" w:lineRule="auto"/>
        <w:jc w:val="both"/>
      </w:pPr>
      <w:r>
        <w:lastRenderedPageBreak/>
        <w:tab/>
      </w:r>
      <w:r>
        <w:rPr>
          <w:noProof/>
        </w:rPr>
        <w:drawing>
          <wp:inline distT="0" distB="0" distL="0" distR="0" wp14:anchorId="5462E752" wp14:editId="2C79ADC5">
            <wp:extent cx="5602605" cy="465137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02605" cy="4651375"/>
                    </a:xfrm>
                    <a:prstGeom prst="rect">
                      <a:avLst/>
                    </a:prstGeom>
                    <a:noFill/>
                  </pic:spPr>
                </pic:pic>
              </a:graphicData>
            </a:graphic>
          </wp:inline>
        </w:drawing>
      </w:r>
    </w:p>
    <w:p w14:paraId="6FACCEE4" w14:textId="538A0573" w:rsidR="009149B2" w:rsidRDefault="009149B2" w:rsidP="00160C0A">
      <w:pPr>
        <w:spacing w:line="480" w:lineRule="auto"/>
        <w:jc w:val="both"/>
      </w:pPr>
    </w:p>
    <w:p w14:paraId="289DABCA" w14:textId="11D810F6" w:rsidR="00EB60AC" w:rsidRPr="000675F7" w:rsidRDefault="00EB60AC" w:rsidP="000675F7">
      <w:pPr>
        <w:spacing w:line="480" w:lineRule="auto"/>
        <w:ind w:left="1440"/>
        <w:jc w:val="both"/>
        <w:rPr>
          <w:b/>
          <w:bCs/>
        </w:rPr>
      </w:pPr>
      <w:r w:rsidRPr="009149B2">
        <w:rPr>
          <w:b/>
          <w:bCs/>
        </w:rPr>
        <w:t>Figure 2.2 General Classification of Credit Card Fraud</w:t>
      </w:r>
      <w:r w:rsidR="009C4492">
        <w:rPr>
          <w:b/>
          <w:bCs/>
        </w:rPr>
        <w:t xml:space="preserve"> </w:t>
      </w:r>
      <w:proofErr w:type="spellStart"/>
      <w:r w:rsidR="009C4492">
        <w:rPr>
          <w:b/>
          <w:bCs/>
        </w:rPr>
        <w:t>Delamaire</w:t>
      </w:r>
      <w:proofErr w:type="spellEnd"/>
      <w:r w:rsidRPr="009149B2">
        <w:rPr>
          <w:b/>
          <w:bCs/>
        </w:rPr>
        <w:t xml:space="preserve"> [</w:t>
      </w:r>
      <w:r w:rsidR="009149B2" w:rsidRPr="009149B2">
        <w:rPr>
          <w:b/>
          <w:bCs/>
        </w:rPr>
        <w:t>19</w:t>
      </w:r>
      <w:r w:rsidRPr="009149B2">
        <w:rPr>
          <w:b/>
          <w:bCs/>
        </w:rPr>
        <w:t>]</w:t>
      </w:r>
    </w:p>
    <w:p w14:paraId="43D423D9" w14:textId="77777777" w:rsidR="00EB60AC" w:rsidRDefault="00EB60AC" w:rsidP="00EB60AC"/>
    <w:p w14:paraId="041BE85A" w14:textId="77777777" w:rsidR="00EB60AC" w:rsidRPr="00286D85" w:rsidRDefault="00EB60AC" w:rsidP="00EB60AC">
      <w:pPr>
        <w:rPr>
          <w:b/>
          <w:bCs/>
        </w:rPr>
      </w:pPr>
      <w:r w:rsidRPr="003F3BE7">
        <w:rPr>
          <w:b/>
          <w:bCs/>
          <w:color w:val="000000" w:themeColor="text1"/>
        </w:rPr>
        <w:t xml:space="preserve">2.2 Credit Card Fraud </w:t>
      </w:r>
      <w:r w:rsidRPr="00286D85">
        <w:rPr>
          <w:b/>
          <w:bCs/>
        </w:rPr>
        <w:t>Detection</w:t>
      </w:r>
    </w:p>
    <w:p w14:paraId="3DAD6CB5" w14:textId="4D00958F" w:rsidR="00EB60AC" w:rsidRDefault="00EB60AC" w:rsidP="00286D85">
      <w:pPr>
        <w:spacing w:line="480" w:lineRule="auto"/>
        <w:jc w:val="both"/>
      </w:pPr>
      <w:r>
        <w:t xml:space="preserve">Fraud detection has largely made use of </w:t>
      </w:r>
      <w:r w:rsidR="00B05B62">
        <w:t>both expert driven approaches</w:t>
      </w:r>
      <w:r>
        <w:t xml:space="preserve">. The Expert Driven approach makes use of domain knowledge from fraud investigators or fraud analysts to define rules that may be used to ascertain whether a new transaction is fraudulent or not. Such systems will typically allow fraud detection experts to use their experience and knowledge garnered over the years on fraud analysis and </w:t>
      </w:r>
      <w:r>
        <w:lastRenderedPageBreak/>
        <w:t>investigation to formulate rules and conditions that can establish the existence of fraud in a given transaction. The rules are coded into a computer program which in turn acts as the expert. These systems are purely rule based systems, with little or sometimes no intelligence</w:t>
      </w:r>
      <w:r w:rsidR="009C4492">
        <w:t xml:space="preserve"> </w:t>
      </w:r>
      <w:proofErr w:type="spellStart"/>
      <w:r w:rsidR="009C4492">
        <w:t>Razooqi</w:t>
      </w:r>
      <w:proofErr w:type="spellEnd"/>
      <w:r w:rsidR="009C4492">
        <w:t xml:space="preserve"> </w:t>
      </w:r>
      <w:r w:rsidR="003F3BE7">
        <w:fldChar w:fldCharType="begin" w:fldLock="1"/>
      </w:r>
      <w:r w:rsidR="003F3BE7">
        <w:instrText>ADDIN CSL_CITATION {"citationItems":[{"id":"ITEM-1","itemData":{"DOI":"10.22360/springsim.2016.cns.009","ISSN":"07359276","abstract":"The credit card fraud is dramatically increasing due to rise and rapid growth of E-commerce. Due to the huge number of transactions, credit card fraud detection is a big challenge for banks to minimize their losses and for customers to feel secure. In this paper fuzzy database is used to detect credit cards fraud. Fraud detection involves monitoring user's behaviour to estimate, detect or avoid undesirable behaviours. To correctly identify a transaction as legitimate or fraudulent has been considered a data mining problem. In this paper we discuss the fuzzy logic method, fuzzy rules, membership functions, fuzzification and defuzzification. Later, this method is implemented on the dataset using fuzzy logic toolbox in Matlab and the results are compared with the results of the artificial neural network method ANN. Our results indicates that the ANN method is 33% more accurate than the fuzzy logic.","author":[{"dropping-particle":"","family":"Razooqi","given":"Thuraya","non-dropping-particle":"","parse-names":false,"suffix":""},{"dropping-particle":"","family":"Raahemifar","given":"Kaamran","non-dropping-particle":"","parse-names":false,"suffix":""},{"dropping-particle":"","family":"Khurana","given":"Pansy","non-dropping-particle":"","parse-names":false,"suffix":""},{"dropping-particle":"","family":"Abhari","given":"Abdolreza","non-dropping-particle":"","parse-names":false,"suffix":""}],"container-title":"Simulation Series","id":"ITEM-1","issue":"3","issued":{"date-parts":[["2016"]]},"page":"47-51","title":"Credit card fraud detection using fuzzy logic and neural network","type":"article-journal","volume":"48"},"uris":["http://www.mendeley.com/documents/?uuid=172d53bd-2faa-4ddc-a6ee-1a5a86a3e295"]}],"mendeley":{"formattedCitation":"[20]","plainTextFormattedCitation":"[20]","previouslyFormattedCitation":"[20]"},"properties":{"noteIndex":0},"schema":"https://github.com/citation-style-language/schema/raw/master/csl-citation.json"}</w:instrText>
      </w:r>
      <w:r w:rsidR="003F3BE7">
        <w:fldChar w:fldCharType="separate"/>
      </w:r>
      <w:r w:rsidR="003F3BE7" w:rsidRPr="003F3BE7">
        <w:rPr>
          <w:noProof/>
        </w:rPr>
        <w:t>[20]</w:t>
      </w:r>
      <w:r w:rsidR="003F3BE7">
        <w:fldChar w:fldCharType="end"/>
      </w:r>
      <w:r>
        <w:t xml:space="preserve">. </w:t>
      </w:r>
    </w:p>
    <w:p w14:paraId="41303571" w14:textId="7F8E8A72" w:rsidR="00EB60AC" w:rsidRDefault="003F3BE7" w:rsidP="00286D85">
      <w:pPr>
        <w:spacing w:line="480" w:lineRule="auto"/>
        <w:jc w:val="both"/>
      </w:pPr>
      <w:r>
        <w:t xml:space="preserve">According to </w:t>
      </w:r>
      <w:r w:rsidR="009C4492">
        <w:t xml:space="preserve">Ahmed </w:t>
      </w:r>
      <w:r>
        <w:fldChar w:fldCharType="begin" w:fldLock="1"/>
      </w:r>
      <w:r>
        <w:instrText>ADDIN CSL_CITATION {"citationItems":[{"id":"ITEM-1","itemData":{"author":[{"dropping-particle":"","family":"Ahmed","given":"Shadab","non-dropping-particle":"","parse-names":false,"suffix":""}],"id":"ITEM-1","issue":"09","issued":{"date-parts":[["2019"]]},"page":"110-115","title":"Credit Card Fraud Detection using Machine Learning and Data Science","type":"article-journal","volume":"8"},"uris":["http://www.mendeley.com/documents/?uuid=610f95d7-06f7-4a15-97be-f03e65abec19"]}],"mendeley":{"formattedCitation":"[21]","plainTextFormattedCitation":"[21]","previouslyFormattedCitation":"[21]"},"properties":{"noteIndex":0},"schema":"https://github.com/citation-style-language/schema/raw/master/csl-citation.json"}</w:instrText>
      </w:r>
      <w:r>
        <w:fldChar w:fldCharType="separate"/>
      </w:r>
      <w:r w:rsidRPr="003F3BE7">
        <w:rPr>
          <w:noProof/>
        </w:rPr>
        <w:t>[21]</w:t>
      </w:r>
      <w:r>
        <w:fldChar w:fldCharType="end"/>
      </w:r>
      <w:r>
        <w:t>, t</w:t>
      </w:r>
      <w:r w:rsidR="00EB60AC">
        <w:t xml:space="preserve">hey make use of the information provided by the expert to solve fraud detection problems in credit card transactions. Assuming from experience, it has been established that the same credit card number cannot be used from two very distant geographical locations over a certain period of time. The expert system will be designed to check whether the credit card use location of the current transaction falls within or very far away from the previous transaction’s geographical location over a specified period of time. The system subsequently assigns a fraud score to the transaction. </w:t>
      </w:r>
    </w:p>
    <w:p w14:paraId="3974F6DC" w14:textId="3C75868C" w:rsidR="003F3BE7" w:rsidRDefault="00EB60AC" w:rsidP="00286D85">
      <w:pPr>
        <w:spacing w:line="480" w:lineRule="auto"/>
        <w:jc w:val="both"/>
      </w:pPr>
      <w:r>
        <w:t>Fraud scores are calculated according to the distance of the credit card use location from the previous transaction’s locations. Distant locations receive high fraud scores while close locations receive low fraud score. Transactions with average fraud scores higher than a specified threshold value will be blocked. Fraud investigators will subsequently alert the credit card owners in order to complete investigation of the transaction</w:t>
      </w:r>
      <w:r w:rsidR="009C4492">
        <w:t xml:space="preserve"> Patil</w:t>
      </w:r>
      <w:r w:rsidR="003F3BE7">
        <w:t xml:space="preserve"> </w:t>
      </w:r>
      <w:r w:rsidR="003F3BE7">
        <w:fldChar w:fldCharType="begin" w:fldLock="1"/>
      </w:r>
      <w:r w:rsidR="00C77030">
        <w:instrText>ADDIN CSL_CITATION {"citationItems":[{"id":"ITEM-1","itemData":{"DOI":"10.1016/j.procs.2018.05.199","ISSN":"18770509","abstract":"The finance and banking is very important sector in our present day generation, where almost every human has to deal with bank either physically or online [10]. The productivity and profitability of both public and private sector has tremendously increased because of banking information system. Nowadays most of E-commerce application system transactions are done through credit card and online net banking. These systems are vulnerable with new attacks and techniques at alarming rate. Fraud detection in banking is one of the vital aspects nowadays as finance is major sector in our life. As data is increasing in terms of Peta Bytes (PB) and to improve the performance of analytical server in model building, we have interface analytical framework with Hadoop which can read data efficiently and give to analytical server for fraud prediction. In this paper we have discussed a Big data analytical framework to process large volume of data and implemented various machine learning algorithms for fraud detection and observed their performance on benchmark dataset to detect frauds on real time basis there by giving low risk and high customer satisfaction.","author":[{"dropping-particle":"","family":"Patil","given":"Suraj","non-dropping-particle":"","parse-names":false,"suffix":""},{"dropping-particle":"","family":"Nemade","given":"Varsha","non-dropping-particle":"","parse-names":false,"suffix":""},{"dropping-particle":"","family":"Soni","given":"Piyush Kumar","non-dropping-particle":"","parse-names":false,"suffix":""}],"container-title":"Procedia Computer Science","id":"ITEM-1","issued":{"date-parts":[["2018"]]},"title":"Predictive Modelling for Credit Card Fraud Detection Using Data Analytics","type":"paper-conference","volume":"132"},"uris":["http://www.mendeley.com/documents/?uuid=23cb2450-1fab-36d1-8449-295e9e3ff826"]}],"mendeley":{"formattedCitation":"[8]","plainTextFormattedCitation":"[8]","previouslyFormattedCitation":"[8]"},"properties":{"noteIndex":0},"schema":"https://github.com/citation-style-language/schema/raw/master/csl-citation.json"}</w:instrText>
      </w:r>
      <w:r w:rsidR="003F3BE7">
        <w:fldChar w:fldCharType="separate"/>
      </w:r>
      <w:r w:rsidR="003F3BE7" w:rsidRPr="003F3BE7">
        <w:rPr>
          <w:noProof/>
        </w:rPr>
        <w:t>[8]</w:t>
      </w:r>
      <w:r w:rsidR="003F3BE7">
        <w:fldChar w:fldCharType="end"/>
      </w:r>
      <w:r>
        <w:t xml:space="preserve">. </w:t>
      </w:r>
    </w:p>
    <w:p w14:paraId="71A1B74A" w14:textId="77777777" w:rsidR="003F3BE7" w:rsidRDefault="003F3BE7" w:rsidP="00286D85">
      <w:pPr>
        <w:spacing w:line="480" w:lineRule="auto"/>
        <w:jc w:val="both"/>
      </w:pPr>
    </w:p>
    <w:p w14:paraId="2A28F4EF" w14:textId="77777777" w:rsidR="003F3BE7" w:rsidRDefault="003F3BE7" w:rsidP="00286D85">
      <w:pPr>
        <w:spacing w:line="480" w:lineRule="auto"/>
        <w:jc w:val="both"/>
      </w:pPr>
    </w:p>
    <w:p w14:paraId="1256BB3E" w14:textId="77777777" w:rsidR="003F3BE7" w:rsidRDefault="003F3BE7" w:rsidP="00286D85">
      <w:pPr>
        <w:spacing w:line="480" w:lineRule="auto"/>
        <w:jc w:val="both"/>
      </w:pPr>
    </w:p>
    <w:p w14:paraId="717F1A26" w14:textId="1595DD5B" w:rsidR="00EB60AC" w:rsidRDefault="00C77030" w:rsidP="00286D85">
      <w:pPr>
        <w:spacing w:line="480" w:lineRule="auto"/>
        <w:jc w:val="both"/>
      </w:pPr>
      <w:proofErr w:type="spellStart"/>
      <w:r>
        <w:t>Jorgovsky</w:t>
      </w:r>
      <w:proofErr w:type="spellEnd"/>
      <w:r>
        <w:t xml:space="preserve"> </w:t>
      </w:r>
      <w:r>
        <w:fldChar w:fldCharType="begin" w:fldLock="1"/>
      </w:r>
      <w:r>
        <w:instrText>ADDIN CSL_CITATION {"citationItems":[{"id":"ITEM-1","itemData":{"DOI":"10.1016/j.eswa.2018.01.037","ISSN":"09574174","abstract":"Due to the growing volume of electronic payments, the monetary strain of credit-card fraud is turning into a substantial challenge for financial institutions and service providers, thus forcing them to continuously improve their fraud detection systems. However, modern data-driven and learning-based methods, despite their popularity in other domains, only slowly find their way into business applications. In this paper, we phrase the fraud detection problem as a sequence classification task and employ Long Short-Term Memory (LSTM) networks to incorporate transaction sequences. We also integrate state-of-the-art feature aggregation strategies and report our results by means of traditional retrieval metrics. A comparison to a baseline random forest (RF) classifier showed that the LSTM improves detection accuracy on offline transactions where the card-holder is physically present at a merchant. Both the sequential and non-sequential learning approaches benefit strongly from manual feature aggregation strategies. A subsequent analysis of true positives revealed that both approaches tend to detect different frauds, which suggests a combination of the two. We conclude our study with a discussion on both practical and scientific challenges that remain unsolved.","author":[{"dropping-particle":"","family":"Jurgovsky","given":"Johannes","non-dropping-particle":"","parse-names":false,"suffix":""},{"dropping-particle":"","family":"Granitzer","given":"Michael","non-dropping-particle":"","parse-names":false,"suffix":""},{"dropping-particle":"","family":"Ziegler","given":"Konstantin","non-dropping-particle":"","parse-names":false,"suffix":""},{"dropping-particle":"","family":"Calabretto","given":"Sylvie","non-dropping-particle":"","parse-names":false,"suffix":""},{"dropping-particle":"","family":"Portier","given":"Pierre Edouard","non-dropping-particle":"","parse-names":false,"suffix":""},{"dropping-particle":"","family":"He-Guelton","given":"Liyun","non-dropping-particle":"","parse-names":false,"suffix":""},{"dropping-particle":"","family":"Caelen","given":"Olivier","non-dropping-particle":"","parse-names":false,"suffix":""}],"container-title":"Expert Systems with Applications","id":"ITEM-1","issued":{"date-parts":[["2018"]]},"title":"Sequence classification for credit-card fraud detection","type":"article-journal","volume":"100"},"uris":["http://www.mendeley.com/documents/?uuid=afb16499-39b1-31cc-a225-e0b509aef40d"]}],"mendeley":{"formattedCitation":"[22]","plainTextFormattedCitation":"[22]","previouslyFormattedCitation":"[22]"},"properties":{"noteIndex":0},"schema":"https://github.com/citation-style-language/schema/raw/master/csl-citation.json"}</w:instrText>
      </w:r>
      <w:r>
        <w:fldChar w:fldCharType="separate"/>
      </w:r>
      <w:r w:rsidRPr="00C77030">
        <w:rPr>
          <w:noProof/>
        </w:rPr>
        <w:t>[22]</w:t>
      </w:r>
      <w:r>
        <w:fldChar w:fldCharType="end"/>
      </w:r>
      <w:r>
        <w:t xml:space="preserve"> in </w:t>
      </w:r>
      <w:r w:rsidR="00EB60AC">
        <w:t>h</w:t>
      </w:r>
      <w:r>
        <w:t xml:space="preserve">is work </w:t>
      </w:r>
      <w:r w:rsidR="00EB60AC">
        <w:t xml:space="preserve">stated that expert driven approaches in credit card fraud detection are used to reduce False Negatives (FN) making sure no frauds are allowed to go undetected. Expert driven systems are simple and can easily be developed once a human expert is willing to supply their knowledge domain for the system’s use. However, these systems have some salient disadvantages in that they are static, and </w:t>
      </w:r>
      <w:r w:rsidR="00EB60AC">
        <w:lastRenderedPageBreak/>
        <w:t xml:space="preserve">lack the ability to learn new fraud patterns, only detecting known frauds with the rules supplied by the human experts. </w:t>
      </w:r>
    </w:p>
    <w:p w14:paraId="341B0570" w14:textId="77777777" w:rsidR="00EB60AC" w:rsidRPr="00C77030" w:rsidRDefault="00EB60AC" w:rsidP="00286D85">
      <w:pPr>
        <w:spacing w:line="480" w:lineRule="auto"/>
        <w:jc w:val="both"/>
        <w:rPr>
          <w:b/>
          <w:bCs/>
        </w:rPr>
      </w:pPr>
      <w:r w:rsidRPr="00C77030">
        <w:rPr>
          <w:b/>
          <w:bCs/>
        </w:rPr>
        <w:t>2.2.1 Challenges of Credit Card Fraud Detection</w:t>
      </w:r>
    </w:p>
    <w:p w14:paraId="0BAC673E" w14:textId="77777777" w:rsidR="00EB60AC" w:rsidRDefault="00EB60AC" w:rsidP="00286D85">
      <w:pPr>
        <w:spacing w:line="480" w:lineRule="auto"/>
        <w:jc w:val="both"/>
      </w:pPr>
      <w:r>
        <w:t>Fraud detection systems are prune to several difficulties enumerated bellow. An effective fraud detection technique should have abilities to address these difficulties in order to achieve best performance.</w:t>
      </w:r>
    </w:p>
    <w:p w14:paraId="700168EC" w14:textId="104C2CC7" w:rsidR="00EB60AC" w:rsidRDefault="00EB60AC" w:rsidP="00286D85">
      <w:pPr>
        <w:spacing w:line="480" w:lineRule="auto"/>
        <w:jc w:val="both"/>
      </w:pPr>
      <w:r>
        <w:t>I.</w:t>
      </w:r>
      <w:r w:rsidR="00C77030">
        <w:t xml:space="preserve">  </w:t>
      </w:r>
      <w:r>
        <w:t>Imbalanced data: The credit card fraud detection data has imbalanced nature. It means that very small percentages of all credit card transactions are fraudulent. This causes the detection of fraud transactions very difficult and imprecise.</w:t>
      </w:r>
    </w:p>
    <w:p w14:paraId="012316CE" w14:textId="6CBC96FF" w:rsidR="00EB60AC" w:rsidRDefault="00EB60AC" w:rsidP="00286D85">
      <w:pPr>
        <w:spacing w:line="480" w:lineRule="auto"/>
        <w:jc w:val="both"/>
      </w:pPr>
      <w:r>
        <w:t>II.</w:t>
      </w:r>
      <w:r w:rsidR="00C77030">
        <w:t xml:space="preserve">  </w:t>
      </w:r>
      <w:r>
        <w:t>Different misclassification importance: in fraud detection task, different misclassification errors have different importance. Misclassification of a normal transaction as fraud is not as harmful as detecting a fraud transaction as normal. Because in the first case the mistake in classification will be identified in further investigations.</w:t>
      </w:r>
    </w:p>
    <w:p w14:paraId="3A2E940F" w14:textId="64475AD1" w:rsidR="00EB60AC" w:rsidRDefault="00EB60AC" w:rsidP="00286D85">
      <w:pPr>
        <w:spacing w:line="480" w:lineRule="auto"/>
        <w:jc w:val="both"/>
      </w:pPr>
      <w:r>
        <w:t>III.</w:t>
      </w:r>
      <w:r w:rsidR="00C77030">
        <w:t xml:space="preserve">  </w:t>
      </w:r>
      <w:r>
        <w:t>Overlapping data: many transactions may be considered fraudulent, while actually they are normal (false positive) and reversely, a fraudulent transaction may also seem to be legitimate (false negative). Hence obtaining low rate of false positive and false negative is a key challenge of fraud detection systems.</w:t>
      </w:r>
    </w:p>
    <w:p w14:paraId="27F2D845" w14:textId="4DDD5132" w:rsidR="00EB60AC" w:rsidRDefault="00EB60AC" w:rsidP="00C77030">
      <w:pPr>
        <w:spacing w:line="480" w:lineRule="auto"/>
        <w:jc w:val="both"/>
      </w:pPr>
      <w:r>
        <w:t>IV</w:t>
      </w:r>
      <w:r w:rsidR="00C77030">
        <w:t xml:space="preserve">.  </w:t>
      </w:r>
      <w:r>
        <w:t>Lack of adaptability: classification algorithms are usually faced with the problem of detecting new types of normal or fraudulent patterns. The supervised and unsupervised fraud detection systems are inefficient in detecting new patterns of normal and fraud behaviors, respectively.</w:t>
      </w:r>
    </w:p>
    <w:p w14:paraId="2A5FA5AF" w14:textId="5BA9BC44" w:rsidR="00EB60AC" w:rsidRDefault="00EB60AC" w:rsidP="00C77030">
      <w:pPr>
        <w:spacing w:line="480" w:lineRule="auto"/>
        <w:jc w:val="both"/>
      </w:pPr>
      <w:r>
        <w:t>V.</w:t>
      </w:r>
      <w:r w:rsidR="00C77030">
        <w:t xml:space="preserve">  </w:t>
      </w:r>
      <w:r>
        <w:t xml:space="preserve">Fraud detection cost: The system should </w:t>
      </w:r>
      <w:r w:rsidR="00251A37">
        <w:t>consider</w:t>
      </w:r>
      <w:r>
        <w:t xml:space="preserve"> both the cost of fraudulent behavior that is detected and the cost of preventing it. For example, no revenue is obtained by stopping a fraudulent transaction of a few dollars.</w:t>
      </w:r>
    </w:p>
    <w:p w14:paraId="32640384" w14:textId="3399E2B8" w:rsidR="00EB60AC" w:rsidRDefault="00EB60AC" w:rsidP="00C77030">
      <w:pPr>
        <w:spacing w:line="480" w:lineRule="auto"/>
        <w:jc w:val="both"/>
      </w:pPr>
      <w:r>
        <w:lastRenderedPageBreak/>
        <w:t>VI.</w:t>
      </w:r>
      <w:r w:rsidR="00C77030">
        <w:t xml:space="preserve">  </w:t>
      </w:r>
      <w:r>
        <w:t>Lack of standard metrics: there is no standard evaluation criterion for assessing and comparing the results of fraud detection systems</w:t>
      </w:r>
      <w:r w:rsidR="009C4492">
        <w:t xml:space="preserve"> </w:t>
      </w:r>
      <w:proofErr w:type="spellStart"/>
      <w:r w:rsidR="009C4492">
        <w:t>Rtayli</w:t>
      </w:r>
      <w:proofErr w:type="spellEnd"/>
      <w:r w:rsidR="009C4492">
        <w:t xml:space="preserve"> </w:t>
      </w:r>
      <w:r w:rsidR="00C77030">
        <w:fldChar w:fldCharType="begin" w:fldLock="1"/>
      </w:r>
      <w:r w:rsidR="00C77030">
        <w:instrText>ADDIN CSL_CITATION {"citationItems":[{"id":"ITEM-1","itemData":{"DOI":"10.1016/j.jisa.2020.102596","ISSN":"22142126","abstract":"With the growth of online shopping, Credit Card Fraud (CCF) comes out as a serious menace. For this end, the automatic and real-time fraud detection field calls for several studies. The recent ones use many Machine Learning (ML) methods and techniques due to their beneficial characteristics to build a good fitting model to catch fraudulent transactions. The purpose of this paper is to develop a new model based on a hybrid approach for Credit Card Fraud Detection (CCFD). The proposed model, compared to previous studies, shows its strong ability to identify fraud transactions. Precisely, the robustness of our model is built by combining the strength of three sub-methods; the Recursive Feature Elimination (RFE) for selecting the most useful predictive features, the GridSearchCV for Hyper-Parameters Optimization (HPO) and the Synthetic Minority Oversampling (SMOTE) to overcome the imbalanced data problem. The experimentations of our model, on many real-world data sets, gives the best results in terms of efficiency and effectiveness.","author":[{"dropping-particle":"","family":"Rtayli","given":"Naoufal","non-dropping-particle":"","parse-names":false,"suffix":""},{"dropping-particle":"","family":"Enneya","given":"Nourddine","non-dropping-particle":"","parse-names":false,"suffix":""}],"container-title":"Journal of Information Security and Applications","id":"ITEM-1","issued":{"date-parts":[["2020"]]},"title":"Enhanced credit card fraud detection based on SVM-recursive feature elimination and hyper-parameters optimization","type":"article-journal","volume":"55"},"uris":["http://www.mendeley.com/documents/?uuid=b159e40b-e5d4-37a9-a2bd-055ced3fda11"]}],"mendeley":{"formattedCitation":"[23]","plainTextFormattedCitation":"[23]","previouslyFormattedCitation":"[23]"},"properties":{"noteIndex":0},"schema":"https://github.com/citation-style-language/schema/raw/master/csl-citation.json"}</w:instrText>
      </w:r>
      <w:r w:rsidR="00C77030">
        <w:fldChar w:fldCharType="separate"/>
      </w:r>
      <w:r w:rsidR="00C77030" w:rsidRPr="00C77030">
        <w:rPr>
          <w:noProof/>
        </w:rPr>
        <w:t>[23]</w:t>
      </w:r>
      <w:r w:rsidR="00C77030">
        <w:fldChar w:fldCharType="end"/>
      </w:r>
      <w:r>
        <w:t>.</w:t>
      </w:r>
    </w:p>
    <w:p w14:paraId="41E7A9BB" w14:textId="77777777" w:rsidR="00EB60AC" w:rsidRPr="00C77030" w:rsidRDefault="00EB60AC" w:rsidP="00C77030">
      <w:pPr>
        <w:spacing w:line="480" w:lineRule="auto"/>
        <w:jc w:val="both"/>
        <w:rPr>
          <w:b/>
          <w:bCs/>
        </w:rPr>
      </w:pPr>
      <w:r w:rsidRPr="00C77030">
        <w:rPr>
          <w:b/>
          <w:bCs/>
        </w:rPr>
        <w:t>2.2.2 Data Driven Fraud Detection</w:t>
      </w:r>
    </w:p>
    <w:p w14:paraId="6F674F69" w14:textId="3A54438C" w:rsidR="00EB60AC" w:rsidRDefault="00EB60AC" w:rsidP="00C77030">
      <w:pPr>
        <w:spacing w:line="480" w:lineRule="auto"/>
        <w:jc w:val="both"/>
      </w:pPr>
      <w:r>
        <w:t>Similarly, another way that has been used to implement fraud detection in credit card transaction has been the use of data driven approach. This approach basically implements FDS with machine learning and artificial intelligence techniques. Machine learning techniques would typically allow the computer to learn patterns on their own; thereby making it possible for the computer to recognize fraudulent transaction in a set of credit card transaction data set.</w:t>
      </w:r>
      <w:r w:rsidR="00C77030">
        <w:t xml:space="preserve"> </w:t>
      </w:r>
      <w:proofErr w:type="spellStart"/>
      <w:r w:rsidR="00C77030">
        <w:t>Carcillo</w:t>
      </w:r>
      <w:proofErr w:type="spellEnd"/>
      <w:r w:rsidR="009D7EE7">
        <w:t xml:space="preserve"> </w:t>
      </w:r>
      <w:r w:rsidR="00C77030">
        <w:fldChar w:fldCharType="begin" w:fldLock="1"/>
      </w:r>
      <w:r w:rsidR="00C77030">
        <w:instrText>ADDIN CSL_CITATION {"citationItems":[{"id":"ITEM-1","itemData":{"DOI":"10.1016/j.ins.2019.05.042","ISSN":"00200255","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author":[{"dropping-particle":"","family":"Carcillo","given":"Fabrizio","non-dropping-particle":"","parse-names":false,"suffix":""},{"dropping-particle":"","family":"Borgne","given":"Yann Aël","non-dropping-particle":"Le","parse-names":false,"suffix":""},{"dropping-particle":"","family":"Caelen","given":"Olivier","non-dropping-particle":"","parse-names":false,"suffix":""},{"dropping-particle":"","family":"Kessaci","given":"Yacine","non-dropping-particle":"","parse-names":false,"suffix":""},{"dropping-particle":"","family":"Oblé","given":"Frédéric","non-dropping-particle":"","parse-names":false,"suffix":""},{"dropping-particle":"","family":"Bontempi","given":"Gianluca","non-dropping-particle":"","parse-names":false,"suffix":""}],"container-title":"Information Sciences","id":"ITEM-1","issued":{"date-parts":[["2019"]]},"title":"Combining unsupervised and supervised learning in credit card fraud detection","type":"article-journal"},"uris":["http://www.mendeley.com/documents/?uuid=e57b9fe9-328d-31db-b602-2d035621b9d8"]}],"mendeley":{"formattedCitation":"[24]","plainTextFormattedCitation":"[24]","previouslyFormattedCitation":"[24]"},"properties":{"noteIndex":0},"schema":"https://github.com/citation-style-language/schema/raw/master/csl-citation.json"}</w:instrText>
      </w:r>
      <w:r w:rsidR="00C77030">
        <w:fldChar w:fldCharType="separate"/>
      </w:r>
      <w:r w:rsidR="00C77030" w:rsidRPr="00C77030">
        <w:rPr>
          <w:noProof/>
        </w:rPr>
        <w:t>[24]</w:t>
      </w:r>
      <w:r w:rsidR="00C77030">
        <w:fldChar w:fldCharType="end"/>
      </w:r>
      <w:r>
        <w:t xml:space="preserve">  equally described an artificial intelligence based FDS to be a system that is able to recognize fraudulent transaction after undergoing training.</w:t>
      </w:r>
    </w:p>
    <w:p w14:paraId="695E5F3C" w14:textId="3F6397C4" w:rsidR="00EB60AC" w:rsidRDefault="00EB60AC" w:rsidP="00C77030">
      <w:pPr>
        <w:spacing w:line="480" w:lineRule="auto"/>
        <w:jc w:val="both"/>
      </w:pPr>
      <w:r>
        <w:t xml:space="preserve"> Also </w:t>
      </w:r>
      <w:r w:rsidR="009C4492">
        <w:t xml:space="preserve">Li </w:t>
      </w:r>
      <w:r w:rsidR="00C77030">
        <w:fldChar w:fldCharType="begin" w:fldLock="1"/>
      </w:r>
      <w:r w:rsidR="00C77030">
        <w:instrText>ADDIN CSL_CITATION {"citationItems":[{"id":"ITEM-1","itemData":{"DOI":"10.1109/TCSS.2020.2970805","ISSN":"2329924X","abstract":"Credit card fraud detection is an important study in the current era of mobile payment. Improving the performance of a fraud detection model and keeping its stability are very challenging because users' payment behaviors and criminals' fraud behaviors are often changing. In this article, we focus on obtaining deep feature representations of legal and fraud transactions from the aspect of the loss function of a deep neural network. Our purpose is to obtain better separability and discrimination of features so that it can improve the performance of our fraud detection model and keep its stability. We propose a new kind of loss function, full center loss (FCL), which considers both distances and angles among features and, thus, can comprehensively supervise the deep representation learning. We conduct lots of experiments on two big data sets of credit card transactions, one is private and another is public, to demonstrate the detection performance of our model by comparing FCL with other state-of-the-art loss functions. The results illustrate that FCL outperforms others. We also conduct experiments to show that FCL can ensure a more stable model than others.","author":[{"dropping-particle":"","family":"Li","given":"Zhenchuan","non-dropping-particle":"","parse-names":false,"suffix":""},{"dropping-particle":"","family":"Liu","given":"Guanjun","non-dropping-particle":"","parse-names":false,"suffix":""},{"dropping-particle":"","family":"Jiang","given":"Changjun","non-dropping-particle":"","parse-names":false,"suffix":""}],"container-title":"IEEE Transactions on Computational Social Systems","id":"ITEM-1","issue":"2","issued":{"date-parts":[["2020"]]},"title":"Deep Representation Learning with Full Center Loss for Credit Card Fraud Detection","type":"article-journal","volume":"7"},"uris":["http://www.mendeley.com/documents/?uuid=402e7c56-75d7-37b1-b916-d767594e7146"]},{"id":"ITEM-2","itemData":{"DOI":"10.1016/j.eswa.2019.03.042","ISSN":"09574174","abstract":"Credit card fraud detection is an essential part of screening fraudulent transactions in advance of their authorization by card issuers. Although credit card frauds occur extremely infrequently, they result in huge losses as most fraudulent transactions have large values. An adequate detection of fraud allows investigators to take timely actions that can potentially prevent additional fraud or financial losses. In practice, however, investigators can only check a few alerts per day since the investigation process can be long and tedious. Thus, the primary goal of the fraud detection model is to return accurate alerts with fewer false alarms and missed frauds. Conventional fraud detection is mainly based on the hybrid ensemble of diverse machine learning models. Recently, several studies have compared deep learning and traditional machine learning models including ensemble. However, these studies used evaluation methods without considering that the real-world fraud detection system operated with the constraints: (i) the number of investigators who check the high-risk transactions from the data-driven scoring models are limited and (ii) the two types of misclassification, false alarms and missed frauds, have different costs. In this study, we conducted an in-depth comparison between the hybrid ensemble and deep learning method to determine whether or not to adopt the latter in our partner's system that currently operates with the hybrid ensemble model. To compare the two, we introduced the champion-challenger framework and the development process of the two models. After developing the two models, we evaluated them on large transaction data sets taken from our partner, a major card issuing company in South Korea. We used various practical evaluation metrics appropriate for this domain that has severe class and cost imbalances. Moreover, we deployed these models in a real-world fraud detection system to check the post-launch performance for one month. The challenger outperformed the champion on both in off-line and post-launch tests.","author":[{"dropping-particle":"","family":"Kim","given":"Eunji","non-dropping-particle":"","parse-names":false,"suffix":""},{"dropping-particle":"","family":"Lee","given":"Jehyuk","non-dropping-particle":"","parse-names":false,"suffix":""},{"dropping-particle":"","family":"Shin","given":"Hunsik","non-dropping-particle":"","parse-names":false,"suffix":""},{"dropping-particle":"","family":"Yang","given":"Hoseong","non-dropping-particle":"","parse-names":false,"suffix":""},{"dropping-particle":"","family":"Cho","given":"Sungzoon","non-dropping-particle":"","parse-names":false,"suffix":""},{"dropping-particle":"","family":"Nam","given":"Seung kwan","non-dropping-particle":"","parse-names":false,"suffix":""},{"dropping-particle":"","family":"Song","given":"Youngmi","non-dropping-particle":"","parse-names":false,"suffix":""},{"dropping-particle":"","family":"Yoon","given":"Jeong a.","non-dropping-particle":"","parse-names":false,"suffix":""},{"dropping-particle":"il","family":"Kim","given":"Jong","non-dropping-particle":"","parse-names":false,"suffix":""}],"container-title":"Expert Systems with Applications","id":"ITEM-2","issued":{"date-parts":[["2019"]]},"title":"Champion-challenger analysis for credit card fraud detection: Hybrid ensemble and deep learning","type":"article-journal","volume":"128"},"uris":["http://www.mendeley.com/documents/?uuid=a2c7f6fd-27b4-3439-a645-3cd158c7c4dc"]}],"mendeley":{"formattedCitation":"[25], [26]","plainTextFormattedCitation":"[25], [26]","previouslyFormattedCitation":"[25], [26]"},"properties":{"noteIndex":0},"schema":"https://github.com/citation-style-language/schema/raw/master/csl-citation.json"}</w:instrText>
      </w:r>
      <w:r w:rsidR="00C77030">
        <w:fldChar w:fldCharType="separate"/>
      </w:r>
      <w:r w:rsidR="00C77030" w:rsidRPr="00C77030">
        <w:rPr>
          <w:noProof/>
        </w:rPr>
        <w:t xml:space="preserve">[25], </w:t>
      </w:r>
      <w:r w:rsidR="009C4492">
        <w:rPr>
          <w:noProof/>
        </w:rPr>
        <w:t xml:space="preserve">Kim </w:t>
      </w:r>
      <w:r w:rsidR="00C77030" w:rsidRPr="00C77030">
        <w:rPr>
          <w:noProof/>
        </w:rPr>
        <w:t>[26]</w:t>
      </w:r>
      <w:r w:rsidR="00C77030">
        <w:fldChar w:fldCharType="end"/>
      </w:r>
      <w:r>
        <w:t xml:space="preserve"> equally described data driven systems for credit card fraud detection. These systems are more efficient than traditional expert base systems. They have the ability to learn complex and new fraud patterns on their own and can handle large volumes of dynamic transaction data. Through data driven approaches have been seen to be efficient when it comes to fraud detection in credit card transactions, they still have some salient drawbacks and challenges. These include their inability to handle skewed transactions and the huge data requirement for effective learning to take place. </w:t>
      </w:r>
    </w:p>
    <w:p w14:paraId="72C94B2A" w14:textId="21892A93" w:rsidR="00C77030" w:rsidRDefault="00EB60AC" w:rsidP="00C77030">
      <w:pPr>
        <w:spacing w:line="480" w:lineRule="auto"/>
        <w:jc w:val="both"/>
      </w:pPr>
      <w:r>
        <w:t xml:space="preserve">Another general problem with these systems is the unavailability of transaction </w:t>
      </w:r>
      <w:r w:rsidR="00C77030">
        <w:t>data.</w:t>
      </w:r>
      <w:r>
        <w:t xml:space="preserve"> </w:t>
      </w:r>
      <w:r w:rsidR="00C77030">
        <w:t xml:space="preserve">According Kim </w:t>
      </w:r>
      <w:r w:rsidR="00C77030">
        <w:fldChar w:fldCharType="begin" w:fldLock="1"/>
      </w:r>
      <w:r w:rsidR="00C77030">
        <w:instrText>ADDIN CSL_CITATION {"citationItems":[{"id":"ITEM-1","itemData":{"DOI":"10.1016/j.eswa.2019.03.042","ISSN":"09574174","abstract":"Credit card fraud detection is an essential part of screening fraudulent transactions in advance of their authorization by card issuers. Although credit card frauds occur extremely infrequently, they result in huge losses as most fraudulent transactions have large values. An adequate detection of fraud allows investigators to take timely actions that can potentially prevent additional fraud or financial losses. In practice, however, investigators can only check a few alerts per day since the investigation process can be long and tedious. Thus, the primary goal of the fraud detection model is to return accurate alerts with fewer false alarms and missed frauds. Conventional fraud detection is mainly based on the hybrid ensemble of diverse machine learning models. Recently, several studies have compared deep learning and traditional machine learning models including ensemble. However, these studies used evaluation methods without considering that the real-world fraud detection system operated with the constraints: (i) the number of investigators who check the high-risk transactions from the data-driven scoring models are limited and (ii) the two types of misclassification, false alarms and missed frauds, have different costs. In this study, we conducted an in-depth comparison between the hybrid ensemble and deep learning method to determine whether or not to adopt the latter in our partner's system that currently operates with the hybrid ensemble model. To compare the two, we introduced the champion-challenger framework and the development process of the two models. After developing the two models, we evaluated them on large transaction data sets taken from our partner, a major card issuing company in South Korea. We used various practical evaluation metrics appropriate for this domain that has severe class and cost imbalances. Moreover, we deployed these models in a real-world fraud detection system to check the post-launch performance for one month. The challenger outperformed the champion on both in off-line and post-launch tests.","author":[{"dropping-particle":"","family":"Kim","given":"Eunji","non-dropping-particle":"","parse-names":false,"suffix":""},{"dropping-particle":"","family":"Lee","given":"Jehyuk","non-dropping-particle":"","parse-names":false,"suffix":""},{"dropping-particle":"","family":"Shin","given":"Hunsik","non-dropping-particle":"","parse-names":false,"suffix":""},{"dropping-particle":"","family":"Yang","given":"Hoseong","non-dropping-particle":"","parse-names":false,"suffix":""},{"dropping-particle":"","family":"Cho","given":"Sungzoon","non-dropping-particle":"","parse-names":false,"suffix":""},{"dropping-particle":"","family":"Nam","given":"Seung kwan","non-dropping-particle":"","parse-names":false,"suffix":""},{"dropping-particle":"","family":"Song","given":"Youngmi","non-dropping-particle":"","parse-names":false,"suffix":""},{"dropping-particle":"","family":"Yoon","given":"Jeong a.","non-dropping-particle":"","parse-names":false,"suffix":""},{"dropping-particle":"il","family":"Kim","given":"Jong","non-dropping-particle":"","parse-names":false,"suffix":""}],"container-title":"Expert Systems with Applications","id":"ITEM-1","issued":{"date-parts":[["2019"]]},"title":"Champion-challenger analysis for credit card fraud detection: Hybrid ensemble and deep learning","type":"article-journal","volume":"128"},"uris":["http://www.mendeley.com/documents/?uuid=a2c7f6fd-27b4-3439-a645-3cd158c7c4dc"]}],"mendeley":{"formattedCitation":"[26]","plainTextFormattedCitation":"[26]","previouslyFormattedCitation":"[26]"},"properties":{"noteIndex":0},"schema":"https://github.com/citation-style-language/schema/raw/master/csl-citation.json"}</w:instrText>
      </w:r>
      <w:r w:rsidR="00C77030">
        <w:fldChar w:fldCharType="separate"/>
      </w:r>
      <w:r w:rsidR="00C77030" w:rsidRPr="00C77030">
        <w:rPr>
          <w:noProof/>
        </w:rPr>
        <w:t>[26]</w:t>
      </w:r>
      <w:r w:rsidR="00C77030">
        <w:fldChar w:fldCharType="end"/>
      </w:r>
      <w:r w:rsidR="00C77030">
        <w:t>, to m</w:t>
      </w:r>
      <w:r>
        <w:t xml:space="preserve">any credit cards issuing organizations are not willing to release their transaction data for FDS development and research. The issue of concept drift is also a problem with data driven </w:t>
      </w:r>
      <w:r w:rsidR="00C77030">
        <w:t>approaches which</w:t>
      </w:r>
      <w:r>
        <w:t xml:space="preserve"> is basically when the system is unable to learn new patterns of fraud as a result of change in the customer behaviors and attack strategies by </w:t>
      </w:r>
      <w:r w:rsidR="00C77030">
        <w:t>fraudster.</w:t>
      </w:r>
      <w:r>
        <w:t xml:space="preserve"> </w:t>
      </w:r>
    </w:p>
    <w:p w14:paraId="647876CF" w14:textId="41273AF4" w:rsidR="00EB60AC" w:rsidRDefault="00EB60AC" w:rsidP="00C77030">
      <w:pPr>
        <w:spacing w:line="480" w:lineRule="auto"/>
        <w:jc w:val="both"/>
      </w:pPr>
      <w:r>
        <w:t xml:space="preserve">The system should equally be able to detect changes in customer behaviors and attack strategies. This can only be possible when data is sufficient enough to enable the system learn from it. Many techniques have </w:t>
      </w:r>
      <w:r>
        <w:lastRenderedPageBreak/>
        <w:t>also fallen into any of the given categories, namely supervised, unsupervised and semi-supervised learning</w:t>
      </w:r>
      <w:r w:rsidR="009C4492">
        <w:t xml:space="preserve"> </w:t>
      </w:r>
      <w:proofErr w:type="spellStart"/>
      <w:r w:rsidR="009C4492">
        <w:t>Yousefi</w:t>
      </w:r>
      <w:proofErr w:type="spellEnd"/>
      <w:r w:rsidR="009C4492">
        <w:t xml:space="preserve"> </w:t>
      </w:r>
      <w:r w:rsidR="00C77030">
        <w:fldChar w:fldCharType="begin" w:fldLock="1"/>
      </w:r>
      <w:r w:rsidR="006666B2">
        <w:instrText>ADDIN CSL_CITATION {"citationItems":[{"id":"ITEM-1","itemData":{"ISSN":"23318422","abstract":"With the increase of credit card usage, the volume of credit card misuse also has significantly increased, which may cause appreciable financial losses for both credit card holders and financial organizations issuing credit cards. As a result, financial organizations are working hard on developing and deploying credit card fraud detection methods, in order to adapt to ever-evolving, increasingly sophisticated defrauding strategies and identifying illicit transactions as quickly as possible to protect themselves and their customers. Compounding on the complex nature of such adverse strategies, credit card fraudulent activities are rare events compared to the number of legitimate transactions. Hence, the challenge to develop fraud detection that are accurate and efficient is substantially intensified and, as a consequence, credit card fraud detection has lately become a very active area of research. In this work, we provide a survey of current techniques most relevant to the problem of credit card fraud detection. We carry out our survey in two main parts. In the first part, we focus on studies utilizing classical machine learning models, which mostly employ traditional transnational features to make fraud predictions. These models typically rely on some static physical characteristics, such as what the user knows (knowledge-based method), or what he/she has access to (object-based method). In the second part of our survey, we review more advanced techniques of user authentication, which use behavioral biometrics to identify an individual based on his/her unique behavior while he/she is interacting with his/her electronic devices. These approaches rely on how people behave (instead of what they do), which cannot be easily forged. By providing an overview of current approaches and the results reported in the literature, this survey aims to drive the future research agenda for the community in order to develop more accurate, reliable and scalable models of credit card fraud detection.","author":[{"dropping-particle":"","family":"Yousefi","given":"Niloofar","non-dropping-particle":"","parse-names":false,"suffix":""},{"dropping-particle":"","family":"Alaghband","given":"Marie","non-dropping-particle":"","parse-names":false,"suffix":""},{"dropping-particle":"","family":"Garibay","given":"Ivan","non-dropping-particle":"","parse-names":false,"suffix":""}],"container-title":"arXiv","id":"ITEM-1","issued":{"date-parts":[["2019"]]},"title":"A comprehensive survey on machine learning techniques and user authentication approaches for credit card fraud detection","type":"article"},"uris":["http://www.mendeley.com/documents/?uuid=1099f402-1f2f-333c-9cd4-f7b8a73a89af"]}],"mendeley":{"formattedCitation":"[27]","plainTextFormattedCitation":"[27]","previouslyFormattedCitation":"[27]"},"properties":{"noteIndex":0},"schema":"https://github.com/citation-style-language/schema/raw/master/csl-citation.json"}</w:instrText>
      </w:r>
      <w:r w:rsidR="00C77030">
        <w:fldChar w:fldCharType="separate"/>
      </w:r>
      <w:r w:rsidR="00C77030" w:rsidRPr="00C77030">
        <w:rPr>
          <w:noProof/>
        </w:rPr>
        <w:t>[27]</w:t>
      </w:r>
      <w:r w:rsidR="00C77030">
        <w:fldChar w:fldCharType="end"/>
      </w:r>
      <w:r>
        <w:t xml:space="preserve">. </w:t>
      </w:r>
    </w:p>
    <w:p w14:paraId="7C72C042" w14:textId="77777777" w:rsidR="00EB60AC" w:rsidRPr="00C77030" w:rsidRDefault="00EB60AC" w:rsidP="00C77030">
      <w:pPr>
        <w:spacing w:line="480" w:lineRule="auto"/>
        <w:jc w:val="both"/>
        <w:rPr>
          <w:b/>
          <w:bCs/>
        </w:rPr>
      </w:pPr>
      <w:r w:rsidRPr="00C77030">
        <w:rPr>
          <w:b/>
          <w:bCs/>
        </w:rPr>
        <w:t xml:space="preserve">2.3 Machine Learning Algorithms </w:t>
      </w:r>
    </w:p>
    <w:p w14:paraId="594694BE" w14:textId="571E268F" w:rsidR="00EB60AC" w:rsidRDefault="00EB60AC" w:rsidP="00C77030">
      <w:pPr>
        <w:spacing w:line="480" w:lineRule="auto"/>
        <w:jc w:val="both"/>
      </w:pPr>
      <w:r>
        <w:t>Machine learning (ML) is the study of computer algorithms that improve automatically through experience. It is seen as a part of artificial intelligence. Machine learning algorithms build a model based on sample data, known as "training data", in order to make predictions or decisions without being explicitly programmed to do so. Machine learning algorithms are used in a wide variety of applications, such as email filtering and computer vision, where it is difficult or unfeasible to develop conventional algorithms to perform the needed tasks</w:t>
      </w:r>
      <w:r w:rsidR="009C4492">
        <w:t xml:space="preserve"> </w:t>
      </w:r>
      <w:proofErr w:type="spellStart"/>
      <w:r w:rsidR="009C4492">
        <w:t>Niu</w:t>
      </w:r>
      <w:proofErr w:type="spellEnd"/>
      <w:r>
        <w:t xml:space="preserve"> </w:t>
      </w:r>
      <w:r w:rsidR="006666B2">
        <w:fldChar w:fldCharType="begin" w:fldLock="1"/>
      </w:r>
      <w:r w:rsidR="006666B2">
        <w:instrText>ADDIN CSL_CITATION {"citationItems":[{"id":"ITEM-1","itemData":{"ISSN":"23318422","abstract":"Credit card has become popular mode of payment for both online and offline purchase, which leads to increasing daily fraud transactions. An Efficient fraud detection methodology is therefore essential to maintain the reliability of the payment system. In this study, we perform a comparison study of credit card fraud detection by using various supervised and unsupervised approaches. Specifically, 6 supervised classification models, i.e., Logistic Regression (LR), K-Nearest Neighbors (KNN), Support Vector Machines (SVM), Decision Tree (DT), Random Forest (RF), Extreme Gradient Boosting (XGB), as well as 4 unsupervised anomaly detection models, i.e., One-Class SVM (OCSVM), Auto-Encoder (AE), Restricted Boltzmann Machine (RBM), and Generative Adversarial Networks (GAN), are explored in this study. We train all these models on a public credit card transaction dataset from Kaggle website, which contains 492 frauds out of 284,807 transactions. The labels of the transactions are used for supervised learning models only. The performance of each model is evaluated through 5-fold cross validation in terms of Area Under the Receiver Operating Curves (AUROC). Within supervised approaches, XGB and RF obtain the best performance with AUROC = 0.989 and AUROC = 0.988, respectively. While for unsupervised approaches, RBM achieves the best performance with AUROC = 0.961, followed by GAN with AUROC = 0.954. The experimental results show that supervised models perform slightly better than unsupervised models in this study. Anyway, unsupervised approaches are still promising for credit card fraud transaction detection due to the insufficient annotation and the data imbalance issue in real-world applications.","author":[{"dropping-particle":"","family":"Niu","given":"Xuetong","non-dropping-particle":"","parse-names":false,"suffix":""},{"dropping-particle":"","family":"Wang","given":"Li","non-dropping-particle":"","parse-names":false,"suffix":""},{"dropping-particle":"","family":"Yang","given":"Xulei","non-dropping-particle":"","parse-names":false,"suffix":""}],"container-title":"arXiv","id":"ITEM-1","issued":{"date-parts":[["2019"]]},"title":"A comparison study of credit card fraud detection: Supervised versus unsupervised","type":"article"},"uris":["http://www.mendeley.com/documents/?uuid=926c216b-1455-399a-b14c-662758ae6054"]}],"mendeley":{"formattedCitation":"[28]","plainTextFormattedCitation":"[28]","previouslyFormattedCitation":"[28]"},"properties":{"noteIndex":0},"schema":"https://github.com/citation-style-language/schema/raw/master/csl-citation.json"}</w:instrText>
      </w:r>
      <w:r w:rsidR="006666B2">
        <w:fldChar w:fldCharType="separate"/>
      </w:r>
      <w:r w:rsidR="006666B2" w:rsidRPr="006666B2">
        <w:rPr>
          <w:noProof/>
        </w:rPr>
        <w:t>[28]</w:t>
      </w:r>
      <w:r w:rsidR="006666B2">
        <w:fldChar w:fldCharType="end"/>
      </w:r>
      <w:r>
        <w:t>.</w:t>
      </w:r>
    </w:p>
    <w:p w14:paraId="03C5251A" w14:textId="290CD94A" w:rsidR="00EB60AC" w:rsidRDefault="00EB60AC" w:rsidP="00C77030">
      <w:pPr>
        <w:spacing w:line="480" w:lineRule="auto"/>
        <w:jc w:val="both"/>
      </w:pPr>
      <w:r>
        <w:t xml:space="preserve"> Machine learning involves computers discovering how they can perform tasks without being explicitly programmed to do so. It involves computers learning from data provided so that they carry out certain tasks. For simple tasks assigned to computers, it is possible to program algorithms telling the machine how to execute all steps required to solve the problem at hand; on the computer's part, no learning is needed. For more advanced tasks, it can be challenging for a human to manually create the needed algorithms. In practice, it can turn out to be more effective to help the machine develop its own algorithm, rather than having human programmers specify every needed step</w:t>
      </w:r>
      <w:r w:rsidR="009C4492">
        <w:t xml:space="preserve"> Chandra</w:t>
      </w:r>
      <w:r>
        <w:t xml:space="preserve"> </w:t>
      </w:r>
      <w:r w:rsidR="006666B2">
        <w:fldChar w:fldCharType="begin" w:fldLock="1"/>
      </w:r>
      <w:r w:rsidR="006666B2">
        <w:instrText>ADDIN CSL_CITATION {"citationItems":[{"id":"ITEM-1","itemData":{"ISSN":"22076360","abstract":"As there is an increase in electronic payments volume, the economic stress on the fake detection of credit cards is becoming a fundamental challenge for service providers and financial institution, accordingly continuous forcing is done for enhancing the systems of fraud detection. As the e-commerce is so popular now a day, the credit card fraud is also becoming evenmore serious. Hence, the analysis on the detection of fraud is important and attractive. In view of financial services, the fraud in credit card is a critical problem because of every year there is a loss of Billion dollars. In the research studies there is a deficiency on reviewing the data of credit card owing in the real world to the problems of confidentiality. There are 2 major aspects due to the scarcity of practical concern. First one is the way and timing based on the supervised information available and the second is the measures utilized for the evaluation of the performance of fraud detection. In this paper, we suggest a methodology to construct a model which predicts fraudulent credit card transactions by making use of Machine Learning Techniques. We have applied single and ensemble classifiers to build the fraud detection model. We have developed different models by applying various Supervised Learning algorithms. And we have compared the performance of these models using Precision and Recall measure asthe accuracy is not correct measure for the imbalanced data. The class imbalance problem has been overcome by using SMOTE analysis. We have shown that the model build using Random Forest has given better performance than the other classifiers. So we conclude that this model can be used to predict credit card fraudulent transactions.","author":[{"dropping-particle":"","family":"Chandra Kala","given":"K.","non-dropping-particle":"","parse-names":false,"suffix":""},{"dropping-particle":"","family":"Ashok Kumar","given":"N.","non-dropping-particle":"","parse-names":false,"suffix":""},{"dropping-particle":"","family":"Majety","given":"Vasumathi Devi","non-dropping-particle":"","parse-names":false,"suffix":""},{"dropping-particle":"","family":"Sravanthi","given":"G. L.","non-dropping-particle":"","parse-names":false,"suffix":""},{"dropping-particle":"","family":"Laxmi Lydia","given":"E.","non-dropping-particle":"","parse-names":false,"suffix":""}],"container-title":"International Journal of Advanced Science and Technology","id":"ITEM-1","issue":"9 Special Issue","issued":{"date-parts":[["2020"]]},"title":"Constructing a model to predict fraudulent credit card transactions using machine learning techniques","type":"article-journal","volume":"29"},"uris":["http://www.mendeley.com/documents/?uuid=5a314b0b-d441-3b67-bfca-f8358cec75d8"]}],"mendeley":{"formattedCitation":"[29]","plainTextFormattedCitation":"[29]","previouslyFormattedCitation":"[29]"},"properties":{"noteIndex":0},"schema":"https://github.com/citation-style-language/schema/raw/master/csl-citation.json"}</w:instrText>
      </w:r>
      <w:r w:rsidR="006666B2">
        <w:fldChar w:fldCharType="separate"/>
      </w:r>
      <w:r w:rsidR="006666B2" w:rsidRPr="006666B2">
        <w:rPr>
          <w:noProof/>
        </w:rPr>
        <w:t>[29]</w:t>
      </w:r>
      <w:r w:rsidR="006666B2">
        <w:fldChar w:fldCharType="end"/>
      </w:r>
      <w:r>
        <w:t>.</w:t>
      </w:r>
    </w:p>
    <w:p w14:paraId="3D2D1563" w14:textId="77777777" w:rsidR="00EB60AC" w:rsidRPr="006666B2" w:rsidRDefault="00EB60AC" w:rsidP="00C77030">
      <w:pPr>
        <w:spacing w:line="480" w:lineRule="auto"/>
        <w:jc w:val="both"/>
        <w:rPr>
          <w:b/>
          <w:bCs/>
        </w:rPr>
      </w:pPr>
      <w:r w:rsidRPr="006666B2">
        <w:rPr>
          <w:b/>
          <w:bCs/>
        </w:rPr>
        <w:t>2.3.1 Machine Learning: Where Several Discipline Meet</w:t>
      </w:r>
    </w:p>
    <w:p w14:paraId="059A40A0" w14:textId="78BFCD01" w:rsidR="00EB60AC" w:rsidRDefault="006666B2" w:rsidP="00C77030">
      <w:pPr>
        <w:spacing w:line="480" w:lineRule="auto"/>
        <w:jc w:val="both"/>
      </w:pPr>
      <w:r>
        <w:t xml:space="preserve">According to Mohammed </w:t>
      </w:r>
      <w:r>
        <w:fldChar w:fldCharType="begin" w:fldLock="1"/>
      </w:r>
      <w:r>
        <w:instrText>ADDIN CSL_CITATION {"citationItems":[{"id":"ITEM-1","itemData":{"DOI":"10.1201/9781315371658","ISBN":"9781498705394","abstract":"Machine learning, one of the top emerging sciences, has an extremely broad range of applications. However, many books on the subject provide only a theoretical approach, making it difficult for a newcomer to grasp the subject material. This book provides a more practical approach by explaining the concepts of machine learning algorithms and describing the areas of application for each algorithm, using simple practical examples to demonstrate each algorithm and showing how different issues related to these algorithms are applied.","author":[{"dropping-particle":"","family":"Mohammed","given":"Mohssen","non-dropping-particle":"","parse-names":false,"suffix":""},{"dropping-particle":"","family":"Khan","given":"Muhammad Badruddin","non-dropping-particle":"","parse-names":false,"suffix":""},{"dropping-particle":"","family":"Bashie","given":"Eihab Bashier Mohammed","non-dropping-particle":"","parse-names":false,"suffix":""}],"container-title":"Machine Learning: Algorithms and Applications","id":"ITEM-1","issue":"July","issued":{"date-parts":[["2016"]]},"number-of-pages":"1-204","title":"Machine learning: Algorithms and applications","type":"book"},"uris":["http://www.mendeley.com/documents/?uuid=32e4ca1f-1a5c-4b71-9831-06ea68a9f59b"]}],"mendeley":{"formattedCitation":"[30]","plainTextFormattedCitation":"[30]","previouslyFormattedCitation":"[30]"},"properties":{"noteIndex":0},"schema":"https://github.com/citation-style-language/schema/raw/master/csl-citation.json"}</w:instrText>
      </w:r>
      <w:r>
        <w:fldChar w:fldCharType="separate"/>
      </w:r>
      <w:r w:rsidRPr="006666B2">
        <w:rPr>
          <w:noProof/>
        </w:rPr>
        <w:t>[30]</w:t>
      </w:r>
      <w:r>
        <w:fldChar w:fldCharType="end"/>
      </w:r>
      <w:r>
        <w:t>, m</w:t>
      </w:r>
      <w:r w:rsidR="00EB60AC">
        <w:t xml:space="preserve">achine learning is a branch of artificial intelligence that aims at enabling machines to perform their jobs skillfully by using intelligent software. The statistical learning methods constitute the backbone of intelligent software that is used to develop machine intelligence. Because machine learning algorithms require data to learn, the discipline must have connection with the discipline of database. Similarly, there are familiar terms such as Knowledge Discovery from Data (KDD), data mining, and pattern recognition. To view the big picture in which such connection is illustrated </w:t>
      </w:r>
      <w:r>
        <w:t>below</w:t>
      </w:r>
      <w:r w:rsidR="00EB60AC">
        <w:t>.</w:t>
      </w:r>
    </w:p>
    <w:p w14:paraId="09ADDC72" w14:textId="77777777" w:rsidR="00EB60AC" w:rsidRDefault="00EB60AC" w:rsidP="00C77030">
      <w:pPr>
        <w:spacing w:line="480" w:lineRule="auto"/>
        <w:jc w:val="both"/>
      </w:pPr>
    </w:p>
    <w:p w14:paraId="6DEEBC3B" w14:textId="77777777" w:rsidR="00EB60AC" w:rsidRDefault="00EB60AC" w:rsidP="00C77030">
      <w:pPr>
        <w:spacing w:line="480" w:lineRule="auto"/>
        <w:jc w:val="both"/>
      </w:pPr>
    </w:p>
    <w:p w14:paraId="7AB813D3" w14:textId="223B2A76" w:rsidR="00EB60AC" w:rsidRDefault="00EB60AC" w:rsidP="00C77030">
      <w:pPr>
        <w:spacing w:line="480" w:lineRule="auto"/>
        <w:jc w:val="both"/>
      </w:pPr>
    </w:p>
    <w:p w14:paraId="52D8B128" w14:textId="5E111F86" w:rsidR="009149B2" w:rsidRDefault="009149B2" w:rsidP="00C77030">
      <w:pPr>
        <w:spacing w:line="480" w:lineRule="auto"/>
        <w:jc w:val="both"/>
      </w:pPr>
    </w:p>
    <w:p w14:paraId="51F34945" w14:textId="7D4EC3FD" w:rsidR="009149B2" w:rsidRDefault="009149B2" w:rsidP="00C77030">
      <w:pPr>
        <w:spacing w:line="480" w:lineRule="auto"/>
        <w:jc w:val="both"/>
      </w:pPr>
    </w:p>
    <w:p w14:paraId="51C1BEA4" w14:textId="10BB6BA1" w:rsidR="009149B2" w:rsidRDefault="009149B2" w:rsidP="00C77030">
      <w:pPr>
        <w:spacing w:line="480" w:lineRule="auto"/>
        <w:jc w:val="both"/>
      </w:pPr>
    </w:p>
    <w:p w14:paraId="011CAEFF" w14:textId="44722642" w:rsidR="009149B2" w:rsidRDefault="009149B2" w:rsidP="00C77030">
      <w:pPr>
        <w:spacing w:line="480" w:lineRule="auto"/>
        <w:jc w:val="both"/>
      </w:pPr>
    </w:p>
    <w:p w14:paraId="6A327F9A" w14:textId="2E562325" w:rsidR="009149B2" w:rsidRDefault="009149B2" w:rsidP="00C77030">
      <w:pPr>
        <w:spacing w:line="480" w:lineRule="auto"/>
        <w:jc w:val="both"/>
      </w:pPr>
    </w:p>
    <w:p w14:paraId="398F0102" w14:textId="3E2676E7" w:rsidR="009149B2" w:rsidRDefault="009149B2" w:rsidP="00C77030">
      <w:pPr>
        <w:spacing w:line="480" w:lineRule="auto"/>
        <w:jc w:val="both"/>
      </w:pPr>
    </w:p>
    <w:p w14:paraId="64AC5934" w14:textId="42E6FF33" w:rsidR="009149B2" w:rsidRDefault="009149B2" w:rsidP="00C77030">
      <w:pPr>
        <w:spacing w:line="480" w:lineRule="auto"/>
        <w:jc w:val="both"/>
      </w:pPr>
    </w:p>
    <w:p w14:paraId="32D9232A" w14:textId="4F26E1B7" w:rsidR="009149B2" w:rsidRDefault="009149B2" w:rsidP="00C77030">
      <w:pPr>
        <w:spacing w:line="480" w:lineRule="auto"/>
        <w:jc w:val="both"/>
      </w:pPr>
    </w:p>
    <w:p w14:paraId="479007B7" w14:textId="7B84C27B" w:rsidR="009149B2" w:rsidRDefault="009149B2" w:rsidP="00C77030">
      <w:pPr>
        <w:spacing w:line="480" w:lineRule="auto"/>
        <w:jc w:val="both"/>
      </w:pPr>
    </w:p>
    <w:p w14:paraId="2F25E212" w14:textId="145D39F6" w:rsidR="009149B2" w:rsidRDefault="009149B2" w:rsidP="00C77030">
      <w:pPr>
        <w:spacing w:line="480" w:lineRule="auto"/>
        <w:jc w:val="both"/>
      </w:pPr>
      <w:r>
        <w:rPr>
          <w:noProof/>
        </w:rPr>
        <w:lastRenderedPageBreak/>
        <w:drawing>
          <wp:inline distT="0" distB="0" distL="0" distR="0" wp14:anchorId="57854FA8" wp14:editId="304DD033">
            <wp:extent cx="5553075" cy="3600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53075" cy="3600450"/>
                    </a:xfrm>
                    <a:prstGeom prst="rect">
                      <a:avLst/>
                    </a:prstGeom>
                  </pic:spPr>
                </pic:pic>
              </a:graphicData>
            </a:graphic>
          </wp:inline>
        </w:drawing>
      </w:r>
    </w:p>
    <w:p w14:paraId="54DD5A0E" w14:textId="4AD49D95" w:rsidR="009149B2" w:rsidRDefault="009149B2" w:rsidP="00C77030">
      <w:pPr>
        <w:spacing w:line="480" w:lineRule="auto"/>
        <w:jc w:val="both"/>
      </w:pPr>
    </w:p>
    <w:p w14:paraId="044B9801" w14:textId="0B6D6363" w:rsidR="00EB60AC" w:rsidRPr="009149B2" w:rsidRDefault="00EB60AC" w:rsidP="00B05B62">
      <w:pPr>
        <w:spacing w:line="480" w:lineRule="auto"/>
        <w:ind w:left="1440" w:firstLine="720"/>
        <w:jc w:val="both"/>
        <w:rPr>
          <w:b/>
          <w:bCs/>
        </w:rPr>
      </w:pPr>
      <w:r w:rsidRPr="009149B2">
        <w:rPr>
          <w:b/>
          <w:bCs/>
        </w:rPr>
        <w:t>Figure 2.3: Several Discipline of Machine Learning [</w:t>
      </w:r>
      <w:r w:rsidR="006666B2" w:rsidRPr="009149B2">
        <w:rPr>
          <w:b/>
          <w:bCs/>
        </w:rPr>
        <w:t>30</w:t>
      </w:r>
      <w:r w:rsidRPr="009149B2">
        <w:rPr>
          <w:b/>
          <w:bCs/>
        </w:rPr>
        <w:t>]</w:t>
      </w:r>
    </w:p>
    <w:p w14:paraId="63130ADF" w14:textId="77777777" w:rsidR="00EB60AC" w:rsidRDefault="00EB60AC" w:rsidP="00C77030">
      <w:pPr>
        <w:spacing w:line="480" w:lineRule="auto"/>
        <w:jc w:val="both"/>
      </w:pPr>
    </w:p>
    <w:p w14:paraId="6C94F9CC" w14:textId="77777777" w:rsidR="00EB60AC" w:rsidRDefault="00EB60AC" w:rsidP="00C77030">
      <w:pPr>
        <w:spacing w:line="480" w:lineRule="auto"/>
        <w:jc w:val="both"/>
      </w:pPr>
    </w:p>
    <w:p w14:paraId="53BD745E" w14:textId="77777777" w:rsidR="006666B2" w:rsidRDefault="006666B2" w:rsidP="00C77030">
      <w:pPr>
        <w:spacing w:line="480" w:lineRule="auto"/>
        <w:jc w:val="both"/>
      </w:pPr>
    </w:p>
    <w:p w14:paraId="2082E3EF" w14:textId="77777777" w:rsidR="006666B2" w:rsidRDefault="006666B2" w:rsidP="00C77030">
      <w:pPr>
        <w:spacing w:line="480" w:lineRule="auto"/>
        <w:jc w:val="both"/>
      </w:pPr>
    </w:p>
    <w:p w14:paraId="37B68799" w14:textId="77777777" w:rsidR="006666B2" w:rsidRDefault="006666B2" w:rsidP="00C77030">
      <w:pPr>
        <w:spacing w:line="480" w:lineRule="auto"/>
        <w:jc w:val="both"/>
      </w:pPr>
    </w:p>
    <w:p w14:paraId="4D5623E6" w14:textId="77777777" w:rsidR="006666B2" w:rsidRDefault="006666B2" w:rsidP="00C77030">
      <w:pPr>
        <w:spacing w:line="480" w:lineRule="auto"/>
        <w:jc w:val="both"/>
      </w:pPr>
    </w:p>
    <w:p w14:paraId="6D3E2E35" w14:textId="77777777" w:rsidR="006666B2" w:rsidRDefault="006666B2" w:rsidP="00C77030">
      <w:pPr>
        <w:spacing w:line="480" w:lineRule="auto"/>
        <w:jc w:val="both"/>
      </w:pPr>
    </w:p>
    <w:p w14:paraId="198DF6DA" w14:textId="77777777" w:rsidR="00B05B62" w:rsidRDefault="00B05B62" w:rsidP="00C77030">
      <w:pPr>
        <w:spacing w:line="480" w:lineRule="auto"/>
        <w:jc w:val="both"/>
        <w:rPr>
          <w:b/>
          <w:bCs/>
        </w:rPr>
      </w:pPr>
    </w:p>
    <w:p w14:paraId="2A3FEE23" w14:textId="2A765B01" w:rsidR="00EB60AC" w:rsidRPr="006666B2" w:rsidRDefault="00EB60AC" w:rsidP="00C77030">
      <w:pPr>
        <w:spacing w:line="480" w:lineRule="auto"/>
        <w:jc w:val="both"/>
        <w:rPr>
          <w:b/>
          <w:bCs/>
        </w:rPr>
      </w:pPr>
      <w:r w:rsidRPr="006666B2">
        <w:rPr>
          <w:b/>
          <w:bCs/>
        </w:rPr>
        <w:lastRenderedPageBreak/>
        <w:t>2.3.2 Machine Learning approaches</w:t>
      </w:r>
    </w:p>
    <w:p w14:paraId="719F8543" w14:textId="2C5C9E3C" w:rsidR="00EB60AC" w:rsidRDefault="00EB60AC" w:rsidP="00C77030">
      <w:pPr>
        <w:spacing w:line="480" w:lineRule="auto"/>
        <w:jc w:val="both"/>
      </w:pPr>
      <w:r>
        <w:t>Machine learning approaches are traditionally divided into four broad categories, depending on the nature of the "signal" or "feedback" available to the learning system.</w:t>
      </w:r>
    </w:p>
    <w:p w14:paraId="782F3817" w14:textId="4687B175" w:rsidR="00B05B62" w:rsidRDefault="00B05B62" w:rsidP="00C77030">
      <w:pPr>
        <w:spacing w:line="480" w:lineRule="auto"/>
        <w:jc w:val="both"/>
      </w:pPr>
    </w:p>
    <w:p w14:paraId="5EAFACF2" w14:textId="148A98C8" w:rsidR="00B05B62" w:rsidRDefault="00B05B62" w:rsidP="00C77030">
      <w:pPr>
        <w:spacing w:line="480" w:lineRule="auto"/>
        <w:jc w:val="both"/>
      </w:pPr>
    </w:p>
    <w:p w14:paraId="2413F478" w14:textId="2C9661D5" w:rsidR="00B05B62" w:rsidRDefault="00B05B62" w:rsidP="00C77030">
      <w:pPr>
        <w:spacing w:line="480" w:lineRule="auto"/>
        <w:jc w:val="both"/>
      </w:pPr>
    </w:p>
    <w:p w14:paraId="2033F1BC" w14:textId="03CD8C79" w:rsidR="00B05B62" w:rsidRDefault="00B05B62" w:rsidP="00C77030">
      <w:pPr>
        <w:spacing w:line="480" w:lineRule="auto"/>
        <w:jc w:val="both"/>
      </w:pPr>
    </w:p>
    <w:p w14:paraId="7F92A2E5" w14:textId="37801A16" w:rsidR="00B05B62" w:rsidRDefault="00B05B62" w:rsidP="00C77030">
      <w:pPr>
        <w:spacing w:line="480" w:lineRule="auto"/>
        <w:jc w:val="both"/>
      </w:pPr>
    </w:p>
    <w:p w14:paraId="4875913D" w14:textId="6151A36E" w:rsidR="00B05B62" w:rsidRDefault="00B05B62" w:rsidP="00C77030">
      <w:pPr>
        <w:spacing w:line="480" w:lineRule="auto"/>
        <w:jc w:val="both"/>
      </w:pPr>
    </w:p>
    <w:p w14:paraId="13F79DBD" w14:textId="1D6B08EB" w:rsidR="00B05B62" w:rsidRDefault="00B05B62" w:rsidP="00C77030">
      <w:pPr>
        <w:spacing w:line="480" w:lineRule="auto"/>
        <w:jc w:val="both"/>
      </w:pPr>
    </w:p>
    <w:p w14:paraId="2E41EE1F" w14:textId="3258F16E" w:rsidR="00B05B62" w:rsidRDefault="00B05B62" w:rsidP="00C77030">
      <w:pPr>
        <w:spacing w:line="480" w:lineRule="auto"/>
        <w:jc w:val="both"/>
      </w:pPr>
    </w:p>
    <w:p w14:paraId="1932DE75" w14:textId="4F8CEBA5" w:rsidR="00B05B62" w:rsidRDefault="00B05B62" w:rsidP="00C77030">
      <w:pPr>
        <w:spacing w:line="480" w:lineRule="auto"/>
        <w:jc w:val="both"/>
      </w:pPr>
    </w:p>
    <w:p w14:paraId="6C38FB2C" w14:textId="6108A5D8" w:rsidR="00B05B62" w:rsidRDefault="00B05B62" w:rsidP="00C77030">
      <w:pPr>
        <w:spacing w:line="480" w:lineRule="auto"/>
        <w:jc w:val="both"/>
      </w:pPr>
    </w:p>
    <w:p w14:paraId="23CF27D0" w14:textId="5D370FF5" w:rsidR="00B05B62" w:rsidRDefault="00B05B62" w:rsidP="00C77030">
      <w:pPr>
        <w:spacing w:line="480" w:lineRule="auto"/>
        <w:jc w:val="both"/>
      </w:pPr>
    </w:p>
    <w:p w14:paraId="246C0917" w14:textId="5FA57E16" w:rsidR="00B05B62" w:rsidRDefault="00B05B62" w:rsidP="00C77030">
      <w:pPr>
        <w:spacing w:line="480" w:lineRule="auto"/>
        <w:jc w:val="both"/>
      </w:pPr>
    </w:p>
    <w:p w14:paraId="6AE2FDD0" w14:textId="212FFD04" w:rsidR="00B05B62" w:rsidRDefault="00B05B62" w:rsidP="00C77030">
      <w:pPr>
        <w:spacing w:line="480" w:lineRule="auto"/>
        <w:jc w:val="both"/>
      </w:pPr>
    </w:p>
    <w:p w14:paraId="490A3E05" w14:textId="28FA2F2B" w:rsidR="00B05B62" w:rsidRDefault="00B05B62" w:rsidP="00C77030">
      <w:pPr>
        <w:spacing w:line="480" w:lineRule="auto"/>
        <w:jc w:val="both"/>
      </w:pPr>
    </w:p>
    <w:p w14:paraId="20F046EF" w14:textId="3CDE0F26" w:rsidR="00B05B62" w:rsidRDefault="00B05B62" w:rsidP="00C77030">
      <w:pPr>
        <w:spacing w:line="480" w:lineRule="auto"/>
        <w:jc w:val="both"/>
      </w:pPr>
    </w:p>
    <w:p w14:paraId="2DF7F3DB" w14:textId="1C52E43D" w:rsidR="00B05B62" w:rsidRDefault="00B05B62" w:rsidP="00C77030">
      <w:pPr>
        <w:spacing w:line="480" w:lineRule="auto"/>
        <w:jc w:val="both"/>
      </w:pPr>
    </w:p>
    <w:p w14:paraId="330ABD2C" w14:textId="3E07FFA0" w:rsidR="00B05B62" w:rsidRDefault="00B05B62" w:rsidP="00C77030">
      <w:pPr>
        <w:spacing w:line="480" w:lineRule="auto"/>
        <w:jc w:val="both"/>
      </w:pPr>
    </w:p>
    <w:p w14:paraId="53E67145" w14:textId="4A943D3B" w:rsidR="00B05B62" w:rsidRDefault="00B05B62" w:rsidP="00C77030">
      <w:pPr>
        <w:spacing w:line="480" w:lineRule="auto"/>
        <w:jc w:val="both"/>
      </w:pPr>
    </w:p>
    <w:p w14:paraId="33FDE01E" w14:textId="77777777" w:rsidR="00B05B62" w:rsidRDefault="00B05B62" w:rsidP="00C77030">
      <w:pPr>
        <w:spacing w:line="480" w:lineRule="auto"/>
        <w:jc w:val="both"/>
      </w:pPr>
    </w:p>
    <w:p w14:paraId="202C7AB8" w14:textId="656CAEA5" w:rsidR="009149B2" w:rsidRDefault="009149B2" w:rsidP="00C77030">
      <w:pPr>
        <w:spacing w:line="480" w:lineRule="auto"/>
        <w:jc w:val="both"/>
      </w:pPr>
    </w:p>
    <w:p w14:paraId="1574ECED" w14:textId="428432D6" w:rsidR="009149B2" w:rsidRDefault="009149B2" w:rsidP="00C77030">
      <w:pPr>
        <w:spacing w:line="480" w:lineRule="auto"/>
        <w:jc w:val="both"/>
      </w:pPr>
      <w:r>
        <w:rPr>
          <w:noProof/>
        </w:rPr>
        <w:drawing>
          <wp:inline distT="0" distB="0" distL="0" distR="0" wp14:anchorId="587EDE78" wp14:editId="0AF831D5">
            <wp:extent cx="5467350" cy="3000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7350" cy="3000375"/>
                    </a:xfrm>
                    <a:prstGeom prst="rect">
                      <a:avLst/>
                    </a:prstGeom>
                    <a:noFill/>
                  </pic:spPr>
                </pic:pic>
              </a:graphicData>
            </a:graphic>
          </wp:inline>
        </w:drawing>
      </w:r>
    </w:p>
    <w:p w14:paraId="10310614" w14:textId="0BE59813" w:rsidR="00EB60AC" w:rsidRDefault="00EB60AC" w:rsidP="00C77030">
      <w:pPr>
        <w:spacing w:line="480" w:lineRule="auto"/>
        <w:jc w:val="both"/>
        <w:rPr>
          <w:b/>
          <w:bCs/>
        </w:rPr>
      </w:pPr>
      <w:r>
        <w:t xml:space="preserve">         </w:t>
      </w:r>
      <w:r w:rsidRPr="009149B2">
        <w:rPr>
          <w:b/>
          <w:bCs/>
        </w:rPr>
        <w:t>Figure 2.4: Machine Learning techniques and their required data</w:t>
      </w:r>
      <w:r w:rsidR="009C4492">
        <w:rPr>
          <w:b/>
          <w:bCs/>
        </w:rPr>
        <w:t xml:space="preserve"> Mohammed</w:t>
      </w:r>
      <w:r w:rsidRPr="009149B2">
        <w:rPr>
          <w:b/>
          <w:bCs/>
        </w:rPr>
        <w:t xml:space="preserve"> [</w:t>
      </w:r>
      <w:r w:rsidR="006666B2" w:rsidRPr="009149B2">
        <w:rPr>
          <w:b/>
          <w:bCs/>
        </w:rPr>
        <w:t>3</w:t>
      </w:r>
      <w:r w:rsidR="009149B2">
        <w:rPr>
          <w:b/>
          <w:bCs/>
        </w:rPr>
        <w:t>0</w:t>
      </w:r>
      <w:r w:rsidRPr="009149B2">
        <w:rPr>
          <w:b/>
          <w:bCs/>
        </w:rPr>
        <w:t>]</w:t>
      </w:r>
    </w:p>
    <w:p w14:paraId="0207CCB3" w14:textId="77777777" w:rsidR="00B05B62" w:rsidRPr="00B05B62" w:rsidRDefault="00B05B62" w:rsidP="00C77030">
      <w:pPr>
        <w:spacing w:line="480" w:lineRule="auto"/>
        <w:jc w:val="both"/>
      </w:pPr>
    </w:p>
    <w:p w14:paraId="23844D57" w14:textId="2597C8F7" w:rsidR="006666B2" w:rsidRDefault="006666B2" w:rsidP="00C77030">
      <w:pPr>
        <w:spacing w:line="480" w:lineRule="auto"/>
        <w:jc w:val="both"/>
      </w:pPr>
    </w:p>
    <w:p w14:paraId="4B0574B6" w14:textId="77777777" w:rsidR="006666B2" w:rsidRDefault="006666B2" w:rsidP="00C77030">
      <w:pPr>
        <w:spacing w:line="480" w:lineRule="auto"/>
        <w:jc w:val="both"/>
      </w:pPr>
    </w:p>
    <w:p w14:paraId="0B80D0D4" w14:textId="77777777" w:rsidR="006666B2" w:rsidRDefault="006666B2" w:rsidP="00C77030">
      <w:pPr>
        <w:spacing w:line="480" w:lineRule="auto"/>
        <w:jc w:val="both"/>
      </w:pPr>
    </w:p>
    <w:p w14:paraId="6799669F" w14:textId="77777777" w:rsidR="006666B2" w:rsidRDefault="006666B2" w:rsidP="00C77030">
      <w:pPr>
        <w:spacing w:line="480" w:lineRule="auto"/>
        <w:jc w:val="both"/>
      </w:pPr>
    </w:p>
    <w:p w14:paraId="13B81CA8" w14:textId="77777777" w:rsidR="009149B2" w:rsidRDefault="009149B2" w:rsidP="00C77030">
      <w:pPr>
        <w:spacing w:line="480" w:lineRule="auto"/>
        <w:jc w:val="both"/>
      </w:pPr>
    </w:p>
    <w:p w14:paraId="43C2DAF9" w14:textId="624532BB" w:rsidR="00EB60AC" w:rsidRDefault="00EB60AC" w:rsidP="00C77030">
      <w:pPr>
        <w:spacing w:line="480" w:lineRule="auto"/>
        <w:jc w:val="both"/>
      </w:pPr>
      <w:r>
        <w:lastRenderedPageBreak/>
        <w:t>A computer program is said to learn from experience E with respect to some class of tasks T and performance measure P, if its performance at tasks in T, as measured by P, improves with experience E</w:t>
      </w:r>
    </w:p>
    <w:p w14:paraId="255754A8" w14:textId="4CF79511" w:rsidR="00EB60AC" w:rsidRDefault="00EB60AC" w:rsidP="00C77030">
      <w:pPr>
        <w:spacing w:line="480" w:lineRule="auto"/>
        <w:jc w:val="both"/>
      </w:pPr>
      <w:r>
        <w:t>I. Supervised Learning: In supervised learning, the target is to infer a function or mapping from training data that is labeled. The training data consist of input vector X and output vector Y of labels or tags. A label or tag from vector Y is the explanation of its respective input example from input vector X. Together they form a training example. In other words, training data comprises training examples. If the labeling does not exist for input vector X, then X is unlabeled data</w:t>
      </w:r>
      <w:r w:rsidR="009C4492">
        <w:t xml:space="preserve"> </w:t>
      </w:r>
      <w:proofErr w:type="spellStart"/>
      <w:r w:rsidR="009C4492">
        <w:t>Thennakoon</w:t>
      </w:r>
      <w:proofErr w:type="spellEnd"/>
      <w:r>
        <w:t xml:space="preserve"> </w:t>
      </w:r>
      <w:r w:rsidR="006666B2">
        <w:fldChar w:fldCharType="begin" w:fldLock="1"/>
      </w:r>
      <w:r w:rsidR="006666B2">
        <w:instrText>ADDIN CSL_CITATION {"citationItems":[{"id":"ITEM-1","itemData":{"DOI":"10.1109/CONFLUENCE.2019.8776942","abstract":"Credit card fraud events take place frequently and then result in huge financial losses [1]. The number of online transactions has grown in large quantities and online credit card transactions holds a huge share of these transactions. Therefore, banks and financial institutions offer credit card fraud detection applications much value and demand. Fraudulent transactions can occur in various ways and can be put into different categories. This paper focuses on four main fraud occasions in real-world transactions. Each fraud is addressed using a series of machine learning models and the best method is selected via an evaluation. This evaluation provides a comprehensive guide to selecting an optimal algorithm with respect to the type of the frauds and we illustrate the evaluation with an appropriate performance measure. Another major key area that we address in our project is real-time credit card fraud detection. For this, we take the use of predictive analytics done by the implemented machine learning models and an API module to decide if a particular transaction is genuine or fraudulent. We also assess a novel strategy that effectively addresses the skewed distribution of data. The data used in our experiments come from a financial institution according to a confidential disclosure agreement.","author":[{"dropping-particle":"","family":"Thennakoon","given":"Anuruddha","non-dropping-particle":"","parse-names":false,"suffix":""},{"dropping-particle":"","family":"Bhagyani","given":"Chee","non-dropping-particle":"","parse-names":false,"suffix":""},{"dropping-particle":"","family":"Premadasa","given":"Sasitha","non-dropping-particle":"","parse-names":false,"suffix":""},{"dropping-particle":"","family":"Mihiranga","given":"Shalitha","non-dropping-particle":"","parse-names":false,"suffix":""},{"dropping-particle":"","family":"Kuruwitaarachchi","given":"Nuwan","non-dropping-particle":"","parse-names":false,"suffix":""}],"container-title":"Proceedings of the 9th International Conference On Cloud Computing, Data Science and Engineering, Confluence 2019","id":"ITEM-1","issued":{"date-parts":[["2019"]]},"title":"Real-time credit card fraud detection using machine learning","type":"paper-conference"},"uris":["http://www.mendeley.com/documents/?uuid=6c3e95ad-50fe-35a6-9cfb-5fd577cfc282"]}],"mendeley":{"formattedCitation":"[31]","plainTextFormattedCitation":"[31]","previouslyFormattedCitation":"[31]"},"properties":{"noteIndex":0},"schema":"https://github.com/citation-style-language/schema/raw/master/csl-citation.json"}</w:instrText>
      </w:r>
      <w:r w:rsidR="006666B2">
        <w:fldChar w:fldCharType="separate"/>
      </w:r>
      <w:r w:rsidR="006666B2" w:rsidRPr="006666B2">
        <w:rPr>
          <w:noProof/>
        </w:rPr>
        <w:t>[31]</w:t>
      </w:r>
      <w:r w:rsidR="006666B2">
        <w:fldChar w:fldCharType="end"/>
      </w:r>
      <w:r>
        <w:t xml:space="preserve">. </w:t>
      </w:r>
    </w:p>
    <w:p w14:paraId="22576E79" w14:textId="77777777" w:rsidR="00EB60AC" w:rsidRDefault="00EB60AC" w:rsidP="00C77030">
      <w:pPr>
        <w:spacing w:line="480" w:lineRule="auto"/>
        <w:jc w:val="both"/>
      </w:pPr>
      <w:r>
        <w:t>Why such learning is called supervised learning? The output vector Y consists of labels for each training example present in the training data. These labels for output vector are provided by the supervisor. Often, these supervisors are humans, but machines can also be used for such labeling. Human judgments are more expensive than machines, but the higher error rates in data labeled by machines suggest superiority of human judgment. The manually labeled data is a precious and reliable resource for supervised learning. However, in some cases, machines can be used for reliable labeling.</w:t>
      </w:r>
    </w:p>
    <w:p w14:paraId="0F35EFB4" w14:textId="384C79F8" w:rsidR="00EB60AC" w:rsidRDefault="00EB60AC" w:rsidP="00C77030">
      <w:pPr>
        <w:spacing w:line="480" w:lineRule="auto"/>
        <w:jc w:val="both"/>
      </w:pPr>
      <w:r>
        <w:t>Table 2.1 demonstrates five unlabeled data examples that can be labeled based on different criteria. The second column of the table titled, “Example judgment for labeling” expresses possible criterion for each data example. The third column describes possible labels after the application of judgment. The fourth column informs which actor can take the role of the supervisor. In all first four cases described in Table 2.1, machines can be used, but their low accuracy rates make their usage questionable</w:t>
      </w:r>
      <w:r w:rsidR="009C4492">
        <w:t xml:space="preserve"> Saia</w:t>
      </w:r>
      <w:r>
        <w:t xml:space="preserve"> </w:t>
      </w:r>
      <w:r w:rsidR="006666B2">
        <w:fldChar w:fldCharType="begin" w:fldLock="1"/>
      </w:r>
      <w:r w:rsidR="006666B2">
        <w:instrText>ADDIN CSL_CITATION {"citationItems":[{"id":"ITEM-1","itemData":{"DOI":"10.5220/0005637104960503","abstract":"The exponential and rapid growth of the E-commerce based both on the new opportunities offered by the Internet, and on the spread of the use of debit or credit cards in the online purchases, has strongly increased the number of frauds, causing large economic losses to the involved businesses. The design of effective strategies able to face this problem is however particularly challenging, due to several factors, such as the heterogeneity and the non-stationary distribution of the data stream, as well as the presence of an imbalanced class distribution. To complicate the problem, there is the scarcity of public datasets for confidentiality issues, which does not allow researchers to verify the new strategies in many data contexts. Differently from the canonical stateof- the-art strategies, instead of defining a unique model based on the past transactions of the users, we follow a Divide and Conquer strategy, by defining multiple models (user behavioral patterns), which we exploit to evaluate a new transaction, in order to detect potential attempts of fraud. We can act on some parameters of this process, in order to adapt the models sensitivity to the operating environment. Considering that our models do not need to be trained with both the past legitimate and fraudulent transactions of a user, since they use only the legitimate ones, we can operate in a proactive manner, by detecting fraudulent transactions that have never occurred in the past. Such a way to proceed also overcomes the data imbalance problem that afflicts the machine learning approaches. The evaluation of the proposed approach is performed by comparing it with one of the most performant approaches at the state of the art as Random Forests, using a real-world credit card.","author":[{"dropping-particle":"","family":"Saia","given":"Roberto","non-dropping-particle":"","parse-names":false,"suffix":""},{"dropping-particle":"","family":"Boratto","given":"Ludovico","non-dropping-particle":"","parse-names":false,"suffix":""},{"dropping-particle":"","family":"Carta","given":"Salvatore","non-dropping-particle":"","parse-names":false,"suffix":""}],"container-title":"IC3K 2015 - Proceedings of the 7th International Joint Conference on Knowledge Discovery, Knowledge Engineering and Knowledge Management","id":"ITEM-1","issued":{"date-parts":[["2015"]]},"title":"Multiple behavioral models: A divide and conquer strategy to fraud detection in financial data streams","type":"paper-conference","volume":"1"},"uris":["http://www.mendeley.com/documents/?uuid=62afeb4a-5189-3fd1-a091-6295a4ec82a3"]}],"mendeley":{"formattedCitation":"[32]","plainTextFormattedCitation":"[32]","previouslyFormattedCitation":"[32]"},"properties":{"noteIndex":0},"schema":"https://github.com/citation-style-language/schema/raw/master/csl-citation.json"}</w:instrText>
      </w:r>
      <w:r w:rsidR="006666B2">
        <w:fldChar w:fldCharType="separate"/>
      </w:r>
      <w:r w:rsidR="006666B2" w:rsidRPr="006666B2">
        <w:rPr>
          <w:noProof/>
        </w:rPr>
        <w:t>[32]</w:t>
      </w:r>
      <w:r w:rsidR="006666B2">
        <w:fldChar w:fldCharType="end"/>
      </w:r>
      <w:r>
        <w:t>.</w:t>
      </w:r>
    </w:p>
    <w:p w14:paraId="6E336D1B" w14:textId="1A3D89C6" w:rsidR="00EB60AC" w:rsidRDefault="00EB60AC" w:rsidP="00C77030">
      <w:pPr>
        <w:spacing w:line="480" w:lineRule="auto"/>
        <w:jc w:val="both"/>
      </w:pPr>
      <w:r>
        <w:t xml:space="preserve"> Sentiment analysis, image recognition, and speech detection technologies have made progress in past three decades but there is still a lot of room for improvement before we can equate them with humans’ performance. In the fifth case of tumor detection, even normal humans cannot label the X-ray data, and expensive experts’ services are required for such labeling. Two groups or categories of algorithms come under the umbrella of supervised learning. They are Regression and Classification</w:t>
      </w:r>
      <w:r w:rsidR="009C4492">
        <w:t xml:space="preserve"> Saia</w:t>
      </w:r>
      <w:r>
        <w:t xml:space="preserve"> [</w:t>
      </w:r>
      <w:r w:rsidR="006666B2">
        <w:t>32</w:t>
      </w:r>
      <w:r>
        <w:t>]</w:t>
      </w:r>
    </w:p>
    <w:p w14:paraId="63D043E6" w14:textId="77777777" w:rsidR="00B05B62" w:rsidRDefault="00B05B62" w:rsidP="00B05B62">
      <w:pPr>
        <w:spacing w:line="480" w:lineRule="auto"/>
        <w:jc w:val="both"/>
        <w:rPr>
          <w:b/>
          <w:bCs/>
        </w:rPr>
      </w:pPr>
    </w:p>
    <w:p w14:paraId="1F3A0EE6" w14:textId="0044A08F" w:rsidR="00EB60AC" w:rsidRPr="009149B2" w:rsidRDefault="00EB60AC" w:rsidP="00B05B62">
      <w:pPr>
        <w:spacing w:line="480" w:lineRule="auto"/>
        <w:jc w:val="both"/>
        <w:rPr>
          <w:b/>
          <w:bCs/>
        </w:rPr>
      </w:pPr>
      <w:r w:rsidRPr="009149B2">
        <w:rPr>
          <w:b/>
          <w:bCs/>
        </w:rPr>
        <w:t xml:space="preserve">Table 2.1 Unlabeled Data Example along with Labeling issues </w:t>
      </w:r>
      <w:r w:rsidR="009C4492">
        <w:rPr>
          <w:b/>
          <w:bCs/>
        </w:rPr>
        <w:t>Saia</w:t>
      </w:r>
      <w:r w:rsidRPr="009149B2">
        <w:rPr>
          <w:b/>
          <w:bCs/>
        </w:rPr>
        <w:t>[</w:t>
      </w:r>
      <w:r w:rsidR="006666B2" w:rsidRPr="009149B2">
        <w:rPr>
          <w:b/>
          <w:bCs/>
        </w:rPr>
        <w:t>32</w:t>
      </w:r>
      <w:r w:rsidRPr="009149B2">
        <w:rPr>
          <w:b/>
          <w:bCs/>
        </w:rPr>
        <w:t>]</w:t>
      </w:r>
    </w:p>
    <w:p w14:paraId="6C6D8874" w14:textId="4D0B8725" w:rsidR="009149B2" w:rsidRDefault="009149B2" w:rsidP="00C77030">
      <w:pPr>
        <w:spacing w:line="480" w:lineRule="auto"/>
        <w:jc w:val="both"/>
      </w:pPr>
      <w:r>
        <w:rPr>
          <w:noProof/>
        </w:rPr>
        <w:drawing>
          <wp:inline distT="0" distB="0" distL="0" distR="0" wp14:anchorId="0B67339A" wp14:editId="0DA34E9D">
            <wp:extent cx="5431790" cy="3514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1790" cy="3514725"/>
                    </a:xfrm>
                    <a:prstGeom prst="rect">
                      <a:avLst/>
                    </a:prstGeom>
                    <a:noFill/>
                  </pic:spPr>
                </pic:pic>
              </a:graphicData>
            </a:graphic>
          </wp:inline>
        </w:drawing>
      </w:r>
    </w:p>
    <w:p w14:paraId="4E4C736D" w14:textId="77777777" w:rsidR="00B05B62" w:rsidRDefault="00B05B62" w:rsidP="00C77030">
      <w:pPr>
        <w:spacing w:line="480" w:lineRule="auto"/>
        <w:jc w:val="both"/>
      </w:pPr>
    </w:p>
    <w:p w14:paraId="115A4142" w14:textId="77777777" w:rsidR="00EB60AC" w:rsidRDefault="00EB60AC" w:rsidP="00C77030">
      <w:pPr>
        <w:spacing w:line="480" w:lineRule="auto"/>
        <w:jc w:val="both"/>
      </w:pPr>
      <w:r>
        <w:tab/>
        <w:t xml:space="preserve"> </w:t>
      </w:r>
    </w:p>
    <w:p w14:paraId="4E864131" w14:textId="77777777" w:rsidR="00EB60AC" w:rsidRDefault="00EB60AC" w:rsidP="00C77030">
      <w:pPr>
        <w:spacing w:line="480" w:lineRule="auto"/>
        <w:jc w:val="both"/>
      </w:pPr>
      <w:r>
        <w:t xml:space="preserve">             </w:t>
      </w:r>
    </w:p>
    <w:p w14:paraId="0F7FC1D5" w14:textId="77777777" w:rsidR="00EB60AC" w:rsidRDefault="00EB60AC" w:rsidP="00C77030">
      <w:pPr>
        <w:spacing w:line="480" w:lineRule="auto"/>
        <w:jc w:val="both"/>
      </w:pPr>
    </w:p>
    <w:p w14:paraId="333BB15E" w14:textId="77777777" w:rsidR="00EB60AC" w:rsidRDefault="00EB60AC" w:rsidP="00C77030">
      <w:pPr>
        <w:spacing w:line="480" w:lineRule="auto"/>
        <w:jc w:val="both"/>
      </w:pPr>
    </w:p>
    <w:p w14:paraId="14102457" w14:textId="77777777" w:rsidR="00EB60AC" w:rsidRDefault="00EB60AC" w:rsidP="00C77030">
      <w:pPr>
        <w:spacing w:line="480" w:lineRule="auto"/>
        <w:jc w:val="both"/>
      </w:pPr>
    </w:p>
    <w:p w14:paraId="4A4ED221" w14:textId="77777777" w:rsidR="00EB60AC" w:rsidRDefault="00EB60AC" w:rsidP="00C77030">
      <w:pPr>
        <w:spacing w:line="480" w:lineRule="auto"/>
        <w:jc w:val="both"/>
      </w:pPr>
    </w:p>
    <w:p w14:paraId="0E720577" w14:textId="77777777" w:rsidR="00EB60AC" w:rsidRDefault="00EB60AC" w:rsidP="00C77030">
      <w:pPr>
        <w:spacing w:line="480" w:lineRule="auto"/>
        <w:jc w:val="both"/>
      </w:pPr>
    </w:p>
    <w:p w14:paraId="47485B0E" w14:textId="2585885D" w:rsidR="00EB60AC" w:rsidRDefault="00EB60AC" w:rsidP="00C77030">
      <w:pPr>
        <w:spacing w:line="480" w:lineRule="auto"/>
        <w:jc w:val="both"/>
      </w:pPr>
      <w:r>
        <w:lastRenderedPageBreak/>
        <w:t xml:space="preserve">II. Unsupervised Learning: According </w:t>
      </w:r>
      <w:r w:rsidR="006666B2">
        <w:t>Ahmed</w:t>
      </w:r>
      <w:r w:rsidR="006666B2">
        <w:fldChar w:fldCharType="begin" w:fldLock="1"/>
      </w:r>
      <w:r w:rsidR="006666B2">
        <w:instrText>ADDIN CSL_CITATION {"citationItems":[{"id":"ITEM-1","itemData":{"author":[{"dropping-particle":"","family":"Ahmed","given":"Shadab","non-dropping-particle":"","parse-names":false,"suffix":""}],"id":"ITEM-1","issue":"09","issued":{"date-parts":[["2019"]]},"page":"110-115","title":"Credit Card Fraud Detection using Machine Learning and Data Science","type":"article-journal","volume":"8"},"uris":["http://www.mendeley.com/documents/?uuid=610f95d7-06f7-4a15-97be-f03e65abec19"]}],"mendeley":{"formattedCitation":"[21]","plainTextFormattedCitation":"[21]","previouslyFormattedCitation":"[21]"},"properties":{"noteIndex":0},"schema":"https://github.com/citation-style-language/schema/raw/master/csl-citation.json"}</w:instrText>
      </w:r>
      <w:r w:rsidR="006666B2">
        <w:fldChar w:fldCharType="separate"/>
      </w:r>
      <w:r w:rsidR="006666B2" w:rsidRPr="006666B2">
        <w:rPr>
          <w:noProof/>
        </w:rPr>
        <w:t>[21]</w:t>
      </w:r>
      <w:r w:rsidR="006666B2">
        <w:fldChar w:fldCharType="end"/>
      </w:r>
      <w:r>
        <w:t xml:space="preserve">, in unsupervised learning, we lack supervisors or training data. In other words, all what we have is unlabeled data. The idea is to find a hidden structure in this data. There can be a number of reasons for the data not having a label. It can be due to unavailability of funds to pay for manual labeling or the inherent nature of the data itself. With numerous data collection devices, now data is collected at an unprecedented rate. The variety, velocity, and the volume are the dimensions in which Big Data is seen and judged. To get something from this data without the supervisor is important. This is the challenge for today’s machine learning practitioner. </w:t>
      </w:r>
    </w:p>
    <w:p w14:paraId="3DDA0419" w14:textId="04555874" w:rsidR="00EB60AC" w:rsidRDefault="00EB60AC" w:rsidP="00C77030">
      <w:pPr>
        <w:spacing w:line="480" w:lineRule="auto"/>
        <w:jc w:val="both"/>
      </w:pPr>
      <w:r>
        <w:t xml:space="preserve">III. Semi- Supervised Learning: In this type of learning, the given data are a mixture of classified and unclassified data. This combination of labeled and unlabeled data is used to generate an appropriate model for the classification of data. In most of the </w:t>
      </w:r>
      <w:proofErr w:type="gramStart"/>
      <w:r>
        <w:t>situations</w:t>
      </w:r>
      <w:proofErr w:type="gramEnd"/>
      <w:r>
        <w:t xml:space="preserve">, labeled data is scarce and unlabeled data is in abundance (as discussed previously in unsupervised learning description). The target of semi-supervised classification is to learn a model that will predict classes of future test data better than that from the model generated by using the labeled data alone. The way we learn is similar to the process of semi-supervised </w:t>
      </w:r>
      <w:r w:rsidR="006666B2">
        <w:t>learning.</w:t>
      </w:r>
      <w:r>
        <w:t xml:space="preserve"> A child is supplied with:</w:t>
      </w:r>
    </w:p>
    <w:p w14:paraId="6FDC0F04" w14:textId="0CF784DF" w:rsidR="00EB60AC" w:rsidRDefault="00EB60AC" w:rsidP="00C77030">
      <w:pPr>
        <w:spacing w:line="480" w:lineRule="auto"/>
        <w:jc w:val="both"/>
      </w:pPr>
      <w:r>
        <w:t>1.</w:t>
      </w:r>
      <w:r w:rsidR="006666B2">
        <w:t xml:space="preserve">  </w:t>
      </w:r>
      <w:r>
        <w:t>Unlabeled data provided by the environment. The surroundings of a child are full of unlabeled data in the beginning.</w:t>
      </w:r>
    </w:p>
    <w:p w14:paraId="027461A2" w14:textId="0D13C850" w:rsidR="00EB60AC" w:rsidRDefault="006666B2" w:rsidP="00C77030">
      <w:pPr>
        <w:spacing w:line="480" w:lineRule="auto"/>
        <w:jc w:val="both"/>
      </w:pPr>
      <w:r>
        <w:t>2 Labeled</w:t>
      </w:r>
      <w:r w:rsidR="00EB60AC">
        <w:t xml:space="preserve"> data from the supervisor. For example, a father teaches his children about the names (labels) of objects by pointing toward them and uttering their names.</w:t>
      </w:r>
    </w:p>
    <w:p w14:paraId="45D231A2" w14:textId="4AF86786" w:rsidR="00EB60AC" w:rsidRDefault="00EB60AC" w:rsidP="00C77030">
      <w:pPr>
        <w:spacing w:line="480" w:lineRule="auto"/>
        <w:jc w:val="both"/>
      </w:pPr>
      <w:r>
        <w:t>IV. Reinforcement Learning: The reinforcement learning method aims at using observations gathered from the interaction with the environment to take actions that would maximize the reward or minimize the risk. In order to produce intelligent programs (also called agents), reinforcement learning goes through the following steps:</w:t>
      </w:r>
    </w:p>
    <w:p w14:paraId="36A85DF1" w14:textId="77777777" w:rsidR="009149B2" w:rsidRDefault="009149B2" w:rsidP="00C77030">
      <w:pPr>
        <w:spacing w:line="480" w:lineRule="auto"/>
        <w:jc w:val="both"/>
      </w:pPr>
    </w:p>
    <w:p w14:paraId="2BC6ED05" w14:textId="77777777" w:rsidR="00EB60AC" w:rsidRDefault="00EB60AC" w:rsidP="00C77030">
      <w:pPr>
        <w:spacing w:line="480" w:lineRule="auto"/>
        <w:jc w:val="both"/>
      </w:pPr>
      <w:r>
        <w:lastRenderedPageBreak/>
        <w:t>1.</w:t>
      </w:r>
      <w:r>
        <w:tab/>
        <w:t>Input state is observed by the agent</w:t>
      </w:r>
    </w:p>
    <w:p w14:paraId="097FA925" w14:textId="77777777" w:rsidR="00EB60AC" w:rsidRDefault="00EB60AC" w:rsidP="00C77030">
      <w:pPr>
        <w:spacing w:line="480" w:lineRule="auto"/>
        <w:jc w:val="both"/>
      </w:pPr>
      <w:r>
        <w:t>2.</w:t>
      </w:r>
      <w:r>
        <w:tab/>
        <w:t>Decision making function is used to make the agent perform an action.</w:t>
      </w:r>
    </w:p>
    <w:p w14:paraId="01889922" w14:textId="77777777" w:rsidR="00EB60AC" w:rsidRDefault="00EB60AC" w:rsidP="00B05B62">
      <w:pPr>
        <w:spacing w:line="480" w:lineRule="auto"/>
        <w:ind w:left="720" w:hanging="720"/>
        <w:jc w:val="both"/>
      </w:pPr>
      <w:r>
        <w:t>3.</w:t>
      </w:r>
      <w:r>
        <w:tab/>
        <w:t>After the action is performed, the agent receives reward or reinforcement from the environment.</w:t>
      </w:r>
    </w:p>
    <w:p w14:paraId="706752AA" w14:textId="77777777" w:rsidR="00EB60AC" w:rsidRDefault="00EB60AC" w:rsidP="00C77030">
      <w:pPr>
        <w:spacing w:line="480" w:lineRule="auto"/>
        <w:jc w:val="both"/>
      </w:pPr>
      <w:r>
        <w:t>4.</w:t>
      </w:r>
      <w:r>
        <w:tab/>
        <w:t>The state-action pair information about the reward is stored.</w:t>
      </w:r>
    </w:p>
    <w:p w14:paraId="46DB2F22" w14:textId="36AD4DBA" w:rsidR="00EB60AC" w:rsidRDefault="00EB60AC" w:rsidP="00C77030">
      <w:pPr>
        <w:spacing w:line="480" w:lineRule="auto"/>
        <w:jc w:val="both"/>
      </w:pPr>
      <w:r>
        <w:t>Using the stored information, policy for particular state in terms of action can be fine-tuned, thus helping in optimal decision making for our agent</w:t>
      </w:r>
      <w:r w:rsidR="009C4492">
        <w:t xml:space="preserve"> Moha</w:t>
      </w:r>
      <w:r w:rsidR="00217688">
        <w:t>mmed</w:t>
      </w:r>
      <w:r w:rsidR="006666B2">
        <w:fldChar w:fldCharType="begin" w:fldLock="1"/>
      </w:r>
      <w:r w:rsidR="006666B2">
        <w:instrText>ADDIN CSL_CITATION {"citationItems":[{"id":"ITEM-1","itemData":{"DOI":"10.1201/9781315371658","ISBN":"9781498705394","abstract":"Machine learning, one of the top emerging sciences, has an extremely broad range of applications. However, many books on the subject provide only a theoretical approach, making it difficult for a newcomer to grasp the subject material. This book provides a more practical approach by explaining the concepts of machine learning algorithms and describing the areas of application for each algorithm, using simple practical examples to demonstrate each algorithm and showing how different issues related to these algorithms are applied.","author":[{"dropping-particle":"","family":"Mohammed","given":"Mohssen","non-dropping-particle":"","parse-names":false,"suffix":""},{"dropping-particle":"","family":"Khan","given":"Muhammad Badruddin","non-dropping-particle":"","parse-names":false,"suffix":""},{"dropping-particle":"","family":"Bashie","given":"Eihab Bashier Mohammed","non-dropping-particle":"","parse-names":false,"suffix":""}],"container-title":"Machine Learning: Algorithms and Applications","id":"ITEM-1","issue":"July","issued":{"date-parts":[["2016"]]},"number-of-pages":"1-204","title":"Machine learning: Algorithms and applications","type":"book"},"uris":["http://www.mendeley.com/documents/?uuid=32e4ca1f-1a5c-4b71-9831-06ea68a9f59b"]}],"mendeley":{"formattedCitation":"[30]","plainTextFormattedCitation":"[30]","previouslyFormattedCitation":"[30]"},"properties":{"noteIndex":0},"schema":"https://github.com/citation-style-language/schema/raw/master/csl-citation.json"}</w:instrText>
      </w:r>
      <w:r w:rsidR="006666B2">
        <w:fldChar w:fldCharType="separate"/>
      </w:r>
      <w:r w:rsidR="006666B2" w:rsidRPr="006666B2">
        <w:rPr>
          <w:noProof/>
        </w:rPr>
        <w:t>[30]</w:t>
      </w:r>
      <w:r w:rsidR="006666B2">
        <w:fldChar w:fldCharType="end"/>
      </w:r>
      <w:r>
        <w:t xml:space="preserve"> .</w:t>
      </w:r>
    </w:p>
    <w:p w14:paraId="61ABF59B" w14:textId="77777777" w:rsidR="00EB60AC" w:rsidRPr="006666B2" w:rsidRDefault="00EB60AC" w:rsidP="00C77030">
      <w:pPr>
        <w:spacing w:line="480" w:lineRule="auto"/>
        <w:jc w:val="both"/>
        <w:rPr>
          <w:b/>
          <w:bCs/>
        </w:rPr>
      </w:pPr>
      <w:r w:rsidRPr="006666B2">
        <w:rPr>
          <w:b/>
          <w:bCs/>
        </w:rPr>
        <w:t>2.3.3 Validation and Evaluation</w:t>
      </w:r>
    </w:p>
    <w:p w14:paraId="7A846F71" w14:textId="7428AD5B" w:rsidR="006666B2" w:rsidRDefault="00EB60AC" w:rsidP="00C77030">
      <w:pPr>
        <w:spacing w:line="480" w:lineRule="auto"/>
        <w:jc w:val="both"/>
      </w:pPr>
      <w:r>
        <w:t xml:space="preserve">Assessing whether the model learnt from machine learning algorithm is good or not, needs both validation and evaluation. If one claims that for a particular training data the function fits perfectly, then for the machine learning community, this claim is not </w:t>
      </w:r>
      <w:r w:rsidR="00850E1E">
        <w:t>enough.</w:t>
      </w:r>
      <w:r>
        <w:t xml:space="preserve"> They will immediately ask about the performance of function on testing data. A function fitting perfectly on training data needs to be examined. Sometimes, it is the phenomenon of overfitting that will give best performance on training data, and when yet-unseen labeled data will be used to test them, they will fail miserably. To avoid overfitting, it is common practice to divide the labeled data into two parts:</w:t>
      </w:r>
    </w:p>
    <w:p w14:paraId="4112C417" w14:textId="77777777" w:rsidR="00EB60AC" w:rsidRDefault="00EB60AC" w:rsidP="00EB60AC">
      <w:r>
        <w:t>I.</w:t>
      </w:r>
      <w:r>
        <w:tab/>
        <w:t>Training data</w:t>
      </w:r>
    </w:p>
    <w:p w14:paraId="07F97363" w14:textId="77777777" w:rsidR="00EB60AC" w:rsidRDefault="00EB60AC" w:rsidP="00EB60AC">
      <w:r>
        <w:t>II.</w:t>
      </w:r>
      <w:r>
        <w:tab/>
        <w:t>Testing data</w:t>
      </w:r>
    </w:p>
    <w:p w14:paraId="07CC45F4" w14:textId="77777777" w:rsidR="00EB60AC" w:rsidRDefault="00EB60AC" w:rsidP="00EB60AC"/>
    <w:p w14:paraId="42A462D4" w14:textId="2E2B91B4" w:rsidR="00EB60AC" w:rsidRDefault="00EB60AC" w:rsidP="006666B2">
      <w:pPr>
        <w:spacing w:line="480" w:lineRule="auto"/>
        <w:jc w:val="both"/>
      </w:pPr>
      <w:r>
        <w:t>A training set is used to build the model and testing set is used to validate the built model. In holdout testing/ validation, one is expected to hold out part of the data for testing. Larger portion of the data is used for model training purpose, and the test metrics of the model are tested on holdout data</w:t>
      </w:r>
      <w:r w:rsidR="009D7EE7">
        <w:t xml:space="preserve"> Kim</w:t>
      </w:r>
      <w:r>
        <w:t xml:space="preserve"> </w:t>
      </w:r>
      <w:r w:rsidR="00850E1E">
        <w:fldChar w:fldCharType="begin" w:fldLock="1"/>
      </w:r>
      <w:r w:rsidR="00850E1E">
        <w:instrText>ADDIN CSL_CITATION {"citationItems":[{"id":"ITEM-1","itemData":{"DOI":"10.1109/WorldS4.2018.8611624","abstract":"Credit card fraud detection is an active field of research due to increasing fraud risk, particularly with the introduction of new credit card payment methods such as nearfield communication (NFC) enabled cards and online payments. Machine learning has shown positive results in recent years when used in credit card fraud detection; nevertheless, certain complexities exist when using machine learning in credit card fraud detection. These include the lack of fraudulent transaction data and the skewed nature of training data used in credit card fraud detection models, as well as selection of an adequate metric to measure a model's performance. This paper introduces a new unsupervised learning model based on the combination of an auto-encoder and one-class support vectors machine (OSVM), where an input is fed to an auto-encoder and a the input reconstruction error is produced and passed on to an OSVM to determine whether a transaction is fraudulent. The introduced model is compared with other models such as the individual use of OSVM, auto-encoders, and a third model based on the combination of OSVM and Auto encoder using an approach different than the one proposed in this paper. When the performance is measured using the geometric mean (GMean) and F1 score the newly proposed model shows comparable results with OSVM and improved results over the other two models.","author":[{"dropping-particle":"","family":"Jeragh","given":"Mohamad","non-dropping-particle":"","parse-names":false,"suffix":""},{"dropping-particle":"","family":"Alsulaimi","given":"Mousa","non-dropping-particle":"","parse-names":false,"suffix":""}],"container-title":"Proceedings of the 2nd World Conference on Smart Trends in Systems, Security and Sustainability, WorldS4 2018","id":"ITEM-1","issued":{"date-parts":[["2019"]]},"title":"Combining Auto Encoders and One Class Support Vectors Machine for Fraudulant Credit Card Transactions Detection","type":"paper-conference"},"uris":["http://www.mendeley.com/documents/?uuid=8f9fc06d-09aa-3391-a9b4-07c147ad07a4"]}],"mendeley":{"formattedCitation":"[33]","plainTextFormattedCitation":"[33]","previouslyFormattedCitation":"[33]"},"properties":{"noteIndex":0},"schema":"https://github.com/citation-style-language/schema/raw/master/csl-citation.json"}</w:instrText>
      </w:r>
      <w:r w:rsidR="00850E1E">
        <w:fldChar w:fldCharType="separate"/>
      </w:r>
      <w:r w:rsidR="00850E1E" w:rsidRPr="00850E1E">
        <w:rPr>
          <w:noProof/>
        </w:rPr>
        <w:t>[33]</w:t>
      </w:r>
      <w:r w:rsidR="00850E1E">
        <w:fldChar w:fldCharType="end"/>
      </w:r>
      <w:r>
        <w:t xml:space="preserve">. </w:t>
      </w:r>
    </w:p>
    <w:p w14:paraId="377039E8" w14:textId="4E9E49D5" w:rsidR="00EB60AC" w:rsidRDefault="00EB60AC" w:rsidP="006666B2">
      <w:pPr>
        <w:spacing w:line="480" w:lineRule="auto"/>
        <w:jc w:val="both"/>
      </w:pPr>
      <w:r>
        <w:t xml:space="preserve">The technique of cross-validation is useful when the available training dataset is quite small and one cannot afford to hold out part of the data just for validation purposes. In k-fold cross-validation, the </w:t>
      </w:r>
      <w:r>
        <w:lastRenderedPageBreak/>
        <w:t xml:space="preserve">available dataset is divided into k equal folds. Each of these k folds are treated as holdout datasets, and the training of the model is performed on rest of the k − 1 folds. The performance of the model is judged on the basis of holdout fold. The average of performance on all k folds is the overall performance of model </w:t>
      </w:r>
      <w:r w:rsidR="00217688">
        <w:t>as presented by</w:t>
      </w:r>
      <w:r w:rsidR="00217688" w:rsidRPr="00217688">
        <w:t xml:space="preserve"> </w:t>
      </w:r>
      <w:proofErr w:type="spellStart"/>
      <w:r w:rsidR="00217688" w:rsidRPr="00217688">
        <w:t>Фесенко</w:t>
      </w:r>
      <w:proofErr w:type="spellEnd"/>
      <w:r w:rsidR="00217688">
        <w:t xml:space="preserve"> </w:t>
      </w:r>
      <w:r w:rsidR="006666B2">
        <w:fldChar w:fldCharType="begin" w:fldLock="1"/>
      </w:r>
      <w:r w:rsidR="00850E1E">
        <w:instrText>ADDIN CSL_CITATION {"citationItems":[{"id":"ITEM-1","itemData":{"DOI":"10.18372/2410-7840.21.13769","ISSN":"2221-5212","abstract":"Financial misrepresentation is a consistently developing danger with far results in the money related industry a basic job in the discovery of Visa extortion in online exchanges. Visa misrepresentation identification, which is an information mining issue, winds up testing because of two significant reasons-first, the profiles of ordinary and false practices change continually and also, Visa extortion informational indexes are exceptionally slanted. The exhibition of misrepresentation discovery in MasterCard exchanges is incredibly influenced by the inspecting approach on dataset, determination of factors and recognition technique(s) utilized. I.INTRODUCTION Financial extortion is a regularly developing hazard with broad results in the fund business, corporate associations, and government. Misrepresentation can be characterized as criminal duplicity with plan of obtaining monetary benefit. High reliance on web innovation has delighted in expanded charge card exchanges. As Visa exchanges become the most predominant method of installment for both on the web and disconnected exchange, charge card misrepresentation rate additionally quickens. Charge card extortion can come in either inward card misrepresentation or outside card extortion. Inward card misrepresentation happens because of assent among cardholders and bank by utilizing false personality to submit extortion while the outer card extortion includes the utilization of taken charge card to get money through questionable methods. A great deal of explores have been dedicated to recognition of outer card extortion which records for greater part of charge card cheats. Recognizing deceitful exchanges utilizing conventional strategies for manual recognition is tedious and wasteful, in this manner the appearance of huge information has made manual techniques increasingly illogical. Notwithstanding, budgetary organizations have centered thoughtfulness regarding later computational strategies to deal with Visa misrepresentation issue. Information mining procedure is one eminent techniques utilized in taking care of credit misrepresentation discovery issue. Mastercard misrepresentation identification is the way toward recognizing those exchanges that are deceitful into two classes of real (certified) and false exchanges [1]. Charge card misrepresentation location depends on investigation of a card's spending conduct. Numerous systems have been applied to charge card extortion location, counterfeit neural syst…","author":[{"dropping-particle":"","family":"Фесенко","given":"Андрій Олексійович","non-dropping-particle":"","parse-names":false,"suffix":""},{"dropping-particle":"","family":"Папірна","given":"Ганна Костянтинівна","non-dropping-particle":"","parse-names":false,"suffix":""},{"dropping-particle":"","family":"Бауиржан","given":"Мадіна Бауиржанівна","non-dropping-particle":"","parse-names":false,"suffix":""}],"container-title":"Ukrainian Information Security Research Journal","id":"ITEM-1","issue":"2","issued":{"date-parts":[["2019"]]},"title":"The financial fraud detection using machine learning","type":"article-journal","volume":"21"},"uris":["http://www.mendeley.com/documents/?uuid=d88e3855-1e6a-3abf-84c0-5cbc8e91732b"]}],"mendeley":{"formattedCitation":"[34]","plainTextFormattedCitation":"[34]","previouslyFormattedCitation":"[34]"},"properties":{"noteIndex":0},"schema":"https://github.com/citation-style-language/schema/raw/master/csl-citation.json"}</w:instrText>
      </w:r>
      <w:r w:rsidR="006666B2">
        <w:fldChar w:fldCharType="separate"/>
      </w:r>
      <w:r w:rsidR="00850E1E" w:rsidRPr="00850E1E">
        <w:rPr>
          <w:noProof/>
        </w:rPr>
        <w:t>[34]</w:t>
      </w:r>
      <w:r w:rsidR="006666B2">
        <w:fldChar w:fldCharType="end"/>
      </w:r>
      <w:r>
        <w:t>.</w:t>
      </w:r>
    </w:p>
    <w:p w14:paraId="676A396B" w14:textId="77777777" w:rsidR="00EB60AC" w:rsidRPr="00850E1E" w:rsidRDefault="00EB60AC" w:rsidP="00EB60AC">
      <w:pPr>
        <w:rPr>
          <w:b/>
          <w:bCs/>
        </w:rPr>
      </w:pPr>
      <w:r w:rsidRPr="00850E1E">
        <w:rPr>
          <w:b/>
          <w:bCs/>
        </w:rPr>
        <w:t>2.3.4 Machine Learning Algorithms for Credit Card Fraud Detection Techniques</w:t>
      </w:r>
    </w:p>
    <w:p w14:paraId="7129AA4A" w14:textId="77777777" w:rsidR="00EB60AC" w:rsidRDefault="00EB60AC" w:rsidP="00251A37">
      <w:pPr>
        <w:spacing w:line="480" w:lineRule="auto"/>
      </w:pPr>
      <w:r>
        <w:t>The credit card fraud detection techniques are classified in two general categories: fraud analysis</w:t>
      </w:r>
    </w:p>
    <w:p w14:paraId="6676D2B7" w14:textId="2D89DDB1" w:rsidR="00EB60AC" w:rsidRDefault="00EB60AC" w:rsidP="00251A37">
      <w:pPr>
        <w:spacing w:line="480" w:lineRule="auto"/>
      </w:pPr>
      <w:r>
        <w:t>(</w:t>
      </w:r>
      <w:r w:rsidR="0053596D">
        <w:t>Misuse</w:t>
      </w:r>
      <w:r>
        <w:t xml:space="preserve"> detection) and user behavior analysis (anomaly detection).</w:t>
      </w:r>
    </w:p>
    <w:p w14:paraId="777E9DCE" w14:textId="77777777" w:rsidR="00EB60AC" w:rsidRDefault="00EB60AC" w:rsidP="00251A37">
      <w:pPr>
        <w:spacing w:line="480" w:lineRule="auto"/>
      </w:pPr>
      <w:r>
        <w:t>The first group of techniques deals with supervised classification task in transaction level. In these</w:t>
      </w:r>
    </w:p>
    <w:p w14:paraId="4F78D42F" w14:textId="77777777" w:rsidR="00EB60AC" w:rsidRDefault="00EB60AC" w:rsidP="00251A37">
      <w:pPr>
        <w:spacing w:line="480" w:lineRule="auto"/>
      </w:pPr>
      <w:r>
        <w:t xml:space="preserve">methods, transactions are labeled as fraudulent or normal based on previous historical data. </w:t>
      </w:r>
    </w:p>
    <w:p w14:paraId="6970DBB9" w14:textId="77777777" w:rsidR="00EB60AC" w:rsidRDefault="00EB60AC" w:rsidP="00251A37">
      <w:pPr>
        <w:spacing w:line="480" w:lineRule="auto"/>
      </w:pPr>
      <w:r>
        <w:t>This dataset is then used to create classification models which can predict the state (normal or fraud) of</w:t>
      </w:r>
    </w:p>
    <w:p w14:paraId="29AA4171" w14:textId="77777777" w:rsidR="00EB60AC" w:rsidRDefault="00EB60AC" w:rsidP="00251A37">
      <w:pPr>
        <w:spacing w:line="480" w:lineRule="auto"/>
      </w:pPr>
      <w:r>
        <w:t>new records. There are numerous model creation methods for a typical two class classification</w:t>
      </w:r>
    </w:p>
    <w:p w14:paraId="039D61D9" w14:textId="5096BB12" w:rsidR="00EB60AC" w:rsidRDefault="00EB60AC" w:rsidP="00251A37">
      <w:pPr>
        <w:spacing w:line="480" w:lineRule="auto"/>
      </w:pPr>
      <w:r>
        <w:t xml:space="preserve">task such as rule </w:t>
      </w:r>
      <w:r w:rsidR="00850E1E">
        <w:t>induction,</w:t>
      </w:r>
      <w:r>
        <w:t xml:space="preserve"> decision trees and neural </w:t>
      </w:r>
      <w:r w:rsidR="00850E1E">
        <w:t>networks.</w:t>
      </w:r>
      <w:r>
        <w:t xml:space="preserve"> This approach is proven to</w:t>
      </w:r>
    </w:p>
    <w:p w14:paraId="47BF747C" w14:textId="550D4616" w:rsidR="00EB60AC" w:rsidRDefault="00EB60AC" w:rsidP="00251A37">
      <w:pPr>
        <w:spacing w:line="480" w:lineRule="auto"/>
      </w:pPr>
      <w:r>
        <w:t xml:space="preserve">reliably detect most fraud tricks which have been observed </w:t>
      </w:r>
      <w:r w:rsidR="00850E1E">
        <w:t>before,</w:t>
      </w:r>
      <w:r>
        <w:t xml:space="preserve"> it also known as misuse</w:t>
      </w:r>
    </w:p>
    <w:p w14:paraId="16E48ACC" w14:textId="06A41F03" w:rsidR="00EB60AC" w:rsidRDefault="00EB60AC" w:rsidP="00850E1E">
      <w:pPr>
        <w:spacing w:line="480" w:lineRule="auto"/>
        <w:jc w:val="both"/>
      </w:pPr>
      <w:r>
        <w:t>detection</w:t>
      </w:r>
      <w:r w:rsidR="00217688" w:rsidRPr="00217688">
        <w:t xml:space="preserve"> </w:t>
      </w:r>
      <w:proofErr w:type="spellStart"/>
      <w:r w:rsidR="00217688" w:rsidRPr="00217688">
        <w:t>Фесенко</w:t>
      </w:r>
      <w:proofErr w:type="spellEnd"/>
      <w:r w:rsidR="00217688" w:rsidRPr="00217688">
        <w:t xml:space="preserve"> </w:t>
      </w:r>
      <w:r w:rsidR="00850E1E">
        <w:fldChar w:fldCharType="begin" w:fldLock="1"/>
      </w:r>
      <w:r w:rsidR="00850E1E">
        <w:instrText>ADDIN CSL_CITATION {"citationItems":[{"id":"ITEM-1","itemData":{"DOI":"10.18372/2410-7840.21.13769","ISSN":"2221-5212","abstract":"Financial misrepresentation is a consistently developing danger with far results in the money related industry a basic job in the discovery of Visa extortion in online exchanges. Visa misrepresentation identification, which is an information mining issue, winds up testing because of two significant reasons-first, the profiles of ordinary and false practices change continually and also, Visa extortion informational indexes are exceptionally slanted. The exhibition of misrepresentation discovery in MasterCard exchanges is incredibly influenced by the inspecting approach on dataset, determination of factors and recognition technique(s) utilized. I.INTRODUCTION Financial extortion is a regularly developing hazard with broad results in the fund business, corporate associations, and government. Misrepresentation can be characterized as criminal duplicity with plan of obtaining monetary benefit. High reliance on web innovation has delighted in expanded charge card exchanges. As Visa exchanges become the most predominant method of installment for both on the web and disconnected exchange, charge card misrepresentation rate additionally quickens. Charge card extortion can come in either inward card misrepresentation or outside card extortion. Inward card misrepresentation happens because of assent among cardholders and bank by utilizing false personality to submit extortion while the outer card extortion includes the utilization of taken charge card to get money through questionable methods. A great deal of explores have been dedicated to recognition of outer card extortion which records for greater part of charge card cheats. Recognizing deceitful exchanges utilizing conventional strategies for manual recognition is tedious and wasteful, in this manner the appearance of huge information has made manual techniques increasingly illogical. Notwithstanding, budgetary organizations have centered thoughtfulness regarding later computational strategies to deal with Visa misrepresentation issue. Information mining procedure is one eminent techniques utilized in taking care of credit misrepresentation discovery issue. Mastercard misrepresentation identification is the way toward recognizing those exchanges that are deceitful into two classes of real (certified) and false exchanges [1]. Charge card misrepresentation location depends on investigation of a card's spending conduct. Numerous systems have been applied to charge card extortion location, counterfeit neural syst…","author":[{"dropping-particle":"","family":"Фесенко","given":"Андрій Олексійович","non-dropping-particle":"","parse-names":false,"suffix":""},{"dropping-particle":"","family":"Папірна","given":"Ганна Костянтинівна","non-dropping-particle":"","parse-names":false,"suffix":""},{"dropping-particle":"","family":"Бауиржан","given":"Мадіна Бауиржанівна","non-dropping-particle":"","parse-names":false,"suffix":""}],"container-title":"Ukrainian Information Security Research Journal","id":"ITEM-1","issue":"2","issued":{"date-parts":[["2019"]]},"title":"The financial fraud detection using machine learning","type":"article-journal","volume":"21"},"uris":["http://www.mendeley.com/documents/?uuid=d88e3855-1e6a-3abf-84c0-5cbc8e91732b"]}],"mendeley":{"formattedCitation":"[34]","plainTextFormattedCitation":"[34]","previouslyFormattedCitation":"[34]"},"properties":{"noteIndex":0},"schema":"https://github.com/citation-style-language/schema/raw/master/csl-citation.json"}</w:instrText>
      </w:r>
      <w:r w:rsidR="00850E1E">
        <w:fldChar w:fldCharType="separate"/>
      </w:r>
      <w:r w:rsidR="00850E1E" w:rsidRPr="00850E1E">
        <w:rPr>
          <w:noProof/>
        </w:rPr>
        <w:t>[34]</w:t>
      </w:r>
      <w:r w:rsidR="00850E1E">
        <w:fldChar w:fldCharType="end"/>
      </w:r>
      <w:r>
        <w:t>.</w:t>
      </w:r>
    </w:p>
    <w:p w14:paraId="58AD6E1A" w14:textId="77777777" w:rsidR="00EB60AC" w:rsidRDefault="00EB60AC" w:rsidP="00850E1E">
      <w:pPr>
        <w:spacing w:line="480" w:lineRule="auto"/>
        <w:jc w:val="both"/>
      </w:pPr>
      <w:r>
        <w:t>The second approach deals with unsupervised methodologies which are based on account behavior.</w:t>
      </w:r>
    </w:p>
    <w:p w14:paraId="1065CBEA" w14:textId="77777777" w:rsidR="00EB60AC" w:rsidRDefault="00EB60AC" w:rsidP="00850E1E">
      <w:pPr>
        <w:spacing w:line="480" w:lineRule="auto"/>
        <w:jc w:val="both"/>
      </w:pPr>
      <w:r>
        <w:t>In this method a transaction is detected fraudulent if it is in contrast with user’s normal behavior.</w:t>
      </w:r>
    </w:p>
    <w:p w14:paraId="2C4C9C23" w14:textId="77777777" w:rsidR="00EB60AC" w:rsidRDefault="00EB60AC" w:rsidP="00850E1E">
      <w:pPr>
        <w:spacing w:line="480" w:lineRule="auto"/>
        <w:jc w:val="both"/>
      </w:pPr>
      <w:r>
        <w:t>This is because we don’t expect fraudsters behave the same as the account owner or be aware of the</w:t>
      </w:r>
    </w:p>
    <w:p w14:paraId="120EB32C" w14:textId="78502742" w:rsidR="00EB60AC" w:rsidRDefault="00EB60AC" w:rsidP="00850E1E">
      <w:pPr>
        <w:spacing w:line="480" w:lineRule="auto"/>
        <w:jc w:val="both"/>
      </w:pPr>
      <w:r>
        <w:t>behavior model of the owner. To this aim, we need to extract the legitimate user behavioral model</w:t>
      </w:r>
    </w:p>
    <w:p w14:paraId="12D4430B" w14:textId="1544EBA6" w:rsidR="00850E1E" w:rsidRDefault="00EB60AC" w:rsidP="00850E1E">
      <w:pPr>
        <w:spacing w:line="480" w:lineRule="auto"/>
        <w:jc w:val="both"/>
      </w:pPr>
      <w:r>
        <w:t>(e. user profile) for each account and then detect fraudulent activities according to it</w:t>
      </w:r>
      <w:r w:rsidR="00217688">
        <w:t xml:space="preserve"> Chandra</w:t>
      </w:r>
      <w:r w:rsidR="00850E1E">
        <w:t xml:space="preserve"> </w:t>
      </w:r>
      <w:r w:rsidR="00850E1E">
        <w:fldChar w:fldCharType="begin" w:fldLock="1"/>
      </w:r>
      <w:r w:rsidR="00850E1E">
        <w:instrText>ADDIN CSL_CITATION {"citationItems":[{"id":"ITEM-1","itemData":{"ISSN":"22076360","abstract":"As there is an increase in electronic payments volume, the economic stress on the fake detection of credit cards is becoming a fundamental challenge for service providers and financial institution, accordingly continuous forcing is done for enhancing the systems of fraud detection. As the e-commerce is so popular now a day, the credit card fraud is also becoming evenmore serious. Hence, the analysis on the detection of fraud is important and attractive. In view of financial services, the fraud in credit card is a critical problem because of every year there is a loss of Billion dollars. In the research studies there is a deficiency on reviewing the data of credit card owing in the real world to the problems of confidentiality. There are 2 major aspects due to the scarcity of practical concern. First one is the way and timing based on the supervised information available and the second is the measures utilized for the evaluation of the performance of fraud detection. In this paper, we suggest a methodology to construct a model which predicts fraudulent credit card transactions by making use of Machine Learning Techniques. We have applied single and ensemble classifiers to build the fraud detection model. We have developed different models by applying various Supervised Learning algorithms. And we have compared the performance of these models using Precision and Recall measure asthe accuracy is not correct measure for the imbalanced data. The class imbalance problem has been overcome by using SMOTE analysis. We have shown that the model build using Random Forest has given better performance than the other classifiers. So we conclude that this model can be used to predict credit card fraudulent transactions.","author":[{"dropping-particle":"","family":"Chandra Kala","given":"K.","non-dropping-particle":"","parse-names":false,"suffix":""},{"dropping-particle":"","family":"Ashok Kumar","given":"N.","non-dropping-particle":"","parse-names":false,"suffix":""},{"dropping-particle":"","family":"Majety","given":"Vasumathi Devi","non-dropping-particle":"","parse-names":false,"suffix":""},{"dropping-particle":"","family":"Sravanthi","given":"G. L.","non-dropping-particle":"","parse-names":false,"suffix":""},{"dropping-particle":"","family":"Laxmi Lydia","given":"E.","non-dropping-particle":"","parse-names":false,"suffix":""}],"container-title":"International Journal of Advanced Science and Technology","id":"ITEM-1","issue":"9 Special Issue","issued":{"date-parts":[["2020"]]},"title":"Constructing a model to predict fraudulent credit card transactions using machine learning techniques","type":"article-journal","volume":"29"},"uris":["http://www.mendeley.com/documents/?uuid=5a314b0b-d441-3b67-bfca-f8358cec75d8"]}],"mendeley":{"formattedCitation":"[29]","plainTextFormattedCitation":"[29]","previouslyFormattedCitation":"[29]"},"properties":{"noteIndex":0},"schema":"https://github.com/citation-style-language/schema/raw/master/csl-citation.json"}</w:instrText>
      </w:r>
      <w:r w:rsidR="00850E1E">
        <w:fldChar w:fldCharType="separate"/>
      </w:r>
      <w:r w:rsidR="00850E1E" w:rsidRPr="00850E1E">
        <w:rPr>
          <w:noProof/>
        </w:rPr>
        <w:t>[29]</w:t>
      </w:r>
      <w:r w:rsidR="00850E1E">
        <w:fldChar w:fldCharType="end"/>
      </w:r>
      <w:r>
        <w:t xml:space="preserve">. </w:t>
      </w:r>
    </w:p>
    <w:p w14:paraId="7674BB04" w14:textId="794572C0" w:rsidR="00EB60AC" w:rsidRDefault="00EB60AC" w:rsidP="00850E1E">
      <w:pPr>
        <w:spacing w:line="480" w:lineRule="auto"/>
        <w:jc w:val="both"/>
      </w:pPr>
      <w:r>
        <w:lastRenderedPageBreak/>
        <w:t>Comparing new</w:t>
      </w:r>
      <w:r w:rsidR="00850E1E">
        <w:t xml:space="preserve"> </w:t>
      </w:r>
      <w:r>
        <w:t>behaviors with this model, different enough activities are distinguished as frauds. The profiles may</w:t>
      </w:r>
      <w:r w:rsidR="00850E1E">
        <w:t xml:space="preserve"> </w:t>
      </w:r>
      <w:r>
        <w:t>contain the activity information of the account; such as merchant types, amount, location and time of</w:t>
      </w:r>
      <w:r w:rsidR="00850E1E">
        <w:t xml:space="preserve"> </w:t>
      </w:r>
      <w:r>
        <w:t>transactions. This method is also known as anomaly detection. It is important to highlight the key differences between user behavior analysis and fraud analysis approaches.</w:t>
      </w:r>
    </w:p>
    <w:p w14:paraId="7737922B" w14:textId="694B0F7F" w:rsidR="00EB60AC" w:rsidRDefault="00EB60AC" w:rsidP="00850E1E">
      <w:pPr>
        <w:spacing w:line="480" w:lineRule="auto"/>
        <w:jc w:val="both"/>
      </w:pPr>
      <w:r>
        <w:t xml:space="preserve"> The fraud analysis method can detect known fraud tricks, with a low false positive rate. These systems extract the signature and model of fraud tricks presented in oracle dataset and can then easily determine exactly which frauds; the system is currently experiencing. If the test data does not contain any fraud signatures, no alarm is raised</w:t>
      </w:r>
      <w:r w:rsidR="00217688">
        <w:t xml:space="preserve"> Ahmed</w:t>
      </w:r>
      <w:r>
        <w:t xml:space="preserve"> </w:t>
      </w:r>
      <w:r w:rsidR="00850E1E">
        <w:fldChar w:fldCharType="begin" w:fldLock="1"/>
      </w:r>
      <w:r w:rsidR="00850E1E">
        <w:instrText>ADDIN CSL_CITATION {"citationItems":[{"id":"ITEM-1","itemData":{"DOI":"10.1080/07474938.2010.481556","ISSN":"07474938","abstract":"In this work we present a large scale comparison study for the major machine learning models for time series forecasting. Specifically, we apply the models on the monthly M3 time series competition data (around a thousand time series). There have been very few, if any, large scale comparison studies for machine learning models for the regression or the time series forecasting problems, so we hope this study would fill this gap. The models considered are multilayer perceptron, Bayesian neural networks, radial basis functions, generalized regression neural networks (also called kernel regression), K-nearest neighbor regression, CART regression trees, support vector regression, and Gaussian processes. The study reveals significant differences between the different methods. The best two methods turned out to be the multilayer perceptron and the Gaussian process regression. In addition to model comparisons, we have tested different preprocessing methods and have shown that they have different impacts on the performance. © Taylor &amp; Francis Group, LLC.","author":[{"dropping-particle":"","family":"Ahmed","given":"Nesreen K.","non-dropping-particle":"","parse-names":false,"suffix":""},{"dropping-particle":"","family":"Atiya","given":"Amir F.","non-dropping-particle":"","parse-names":false,"suffix":""},{"dropping-particle":"","family":"Gayar","given":"Neamat","non-dropping-particle":"El","parse-names":false,"suffix":""},{"dropping-particle":"","family":"El-Shishiny","given":"Hisham","non-dropping-particle":"","parse-names":false,"suffix":""}],"container-title":"Econometric Reviews","id":"ITEM-1","issue":"5","issued":{"date-parts":[["2010"]]},"title":"An empirical comparison of machine learning models for time series forecasting","type":"article-journal","volume":"29"},"uris":["http://www.mendeley.com/documents/?uuid=b6f7e88e-ba1b-3c96-a121-95c018703302"]}],"mendeley":{"formattedCitation":"[35]","plainTextFormattedCitation":"[35]","previouslyFormattedCitation":"[35]"},"properties":{"noteIndex":0},"schema":"https://github.com/citation-style-language/schema/raw/master/csl-citation.json"}</w:instrText>
      </w:r>
      <w:r w:rsidR="00850E1E">
        <w:fldChar w:fldCharType="separate"/>
      </w:r>
      <w:r w:rsidR="00850E1E" w:rsidRPr="00850E1E">
        <w:rPr>
          <w:noProof/>
        </w:rPr>
        <w:t>[35]</w:t>
      </w:r>
      <w:r w:rsidR="00850E1E">
        <w:fldChar w:fldCharType="end"/>
      </w:r>
      <w:r>
        <w:t xml:space="preserve">. </w:t>
      </w:r>
    </w:p>
    <w:p w14:paraId="29EF766E" w14:textId="77777777" w:rsidR="00EB60AC" w:rsidRDefault="00EB60AC" w:rsidP="00850E1E">
      <w:pPr>
        <w:spacing w:line="480" w:lineRule="auto"/>
        <w:jc w:val="both"/>
      </w:pPr>
      <w:r>
        <w:t>Thus, the false positive rate can be reduced extremely. However, since learning of a fraud analysis system (i.e., classifier) is based on limited and specific fraud records, it cannot detect novel frauds. As a result, the false negatives rate may be extremely high depending on how ingenious are the fraudsters. User</w:t>
      </w:r>
    </w:p>
    <w:p w14:paraId="099A0899" w14:textId="43104F7A" w:rsidR="00EB60AC" w:rsidRDefault="00EB60AC" w:rsidP="00850E1E">
      <w:pPr>
        <w:spacing w:line="480" w:lineRule="auto"/>
        <w:jc w:val="both"/>
      </w:pPr>
      <w:r>
        <w:t>Behavior analysis, on the other hand, greatly addresses the problem of detecting novel frauds. These methods do not search for specific fraud patterns, but rather compare incoming activities with the constructed model of legitimate user behavior. Any activity that is enough different from the model will be considered as a possible fraud</w:t>
      </w:r>
      <w:r w:rsidR="00217688">
        <w:t xml:space="preserve"> </w:t>
      </w:r>
      <w:proofErr w:type="spellStart"/>
      <w:r w:rsidR="00217688">
        <w:t>Niu</w:t>
      </w:r>
      <w:proofErr w:type="spellEnd"/>
      <w:r w:rsidR="00217688">
        <w:t xml:space="preserve"> </w:t>
      </w:r>
      <w:r w:rsidR="00850E1E">
        <w:fldChar w:fldCharType="begin" w:fldLock="1"/>
      </w:r>
      <w:r w:rsidR="00850E1E">
        <w:instrText>ADDIN CSL_CITATION {"citationItems":[{"id":"ITEM-1","itemData":{"ISSN":"23318422","abstract":"Credit card has become popular mode of payment for both online and offline purchase, which leads to increasing daily fraud transactions. An Efficient fraud detection methodology is therefore essential to maintain the reliability of the payment system. In this study, we perform a comparison study of credit card fraud detection by using various supervised and unsupervised approaches. Specifically, 6 supervised classification models, i.e., Logistic Regression (LR), K-Nearest Neighbors (KNN), Support Vector Machines (SVM), Decision Tree (DT), Random Forest (RF), Extreme Gradient Boosting (XGB), as well as 4 unsupervised anomaly detection models, i.e., One-Class SVM (OCSVM), Auto-Encoder (AE), Restricted Boltzmann Machine (RBM), and Generative Adversarial Networks (GAN), are explored in this study. We train all these models on a public credit card transaction dataset from Kaggle website, which contains 492 frauds out of 284,807 transactions. The labels of the transactions are used for supervised learning models only. The performance of each model is evaluated through 5-fold cross validation in terms of Area Under the Receiver Operating Curves (AUROC). Within supervised approaches, XGB and RF obtain the best performance with AUROC = 0.989 and AUROC = 0.988, respectively. While for unsupervised approaches, RBM achieves the best performance with AUROC = 0.961, followed by GAN with AUROC = 0.954. The experimental results show that supervised models perform slightly better than unsupervised models in this study. Anyway, unsupervised approaches are still promising for credit card fraud transaction detection due to the insufficient annotation and the data imbalance issue in real-world applications.","author":[{"dropping-particle":"","family":"Niu","given":"Xuetong","non-dropping-particle":"","parse-names":false,"suffix":""},{"dropping-particle":"","family":"Wang","given":"Li","non-dropping-particle":"","parse-names":false,"suffix":""},{"dropping-particle":"","family":"Yang","given":"Xulei","non-dropping-particle":"","parse-names":false,"suffix":""}],"container-title":"arXiv","id":"ITEM-1","issued":{"date-parts":[["2019"]]},"title":"A comparison study of credit card fraud detection: Supervised versus unsupervised","type":"article"},"uris":["http://www.mendeley.com/documents/?uuid=926c216b-1455-399a-b14c-662758ae6054"]}],"mendeley":{"formattedCitation":"[28]","plainTextFormattedCitation":"[28]","previouslyFormattedCitation":"[28]"},"properties":{"noteIndex":0},"schema":"https://github.com/citation-style-language/schema/raw/master/csl-citation.json"}</w:instrText>
      </w:r>
      <w:r w:rsidR="00850E1E">
        <w:fldChar w:fldCharType="separate"/>
      </w:r>
      <w:r w:rsidR="00850E1E" w:rsidRPr="00850E1E">
        <w:rPr>
          <w:noProof/>
        </w:rPr>
        <w:t>[28]</w:t>
      </w:r>
      <w:r w:rsidR="00850E1E">
        <w:fldChar w:fldCharType="end"/>
      </w:r>
      <w:r>
        <w:t xml:space="preserve">. </w:t>
      </w:r>
    </w:p>
    <w:p w14:paraId="75489172" w14:textId="19A859B1" w:rsidR="00EB60AC" w:rsidRDefault="00EB60AC" w:rsidP="00850E1E">
      <w:pPr>
        <w:spacing w:line="480" w:lineRule="auto"/>
        <w:jc w:val="both"/>
      </w:pPr>
      <w:r>
        <w:t xml:space="preserve">Though, user behavior analysis approaches are powerful in detecting innovative frauds, they really suffer from high rates of false alarm. Moreover, if a fraud occurs during the training phase, this fraudulent behavior will be entered in baseline mode and is assumed to be normal in further analysis </w:t>
      </w:r>
      <w:proofErr w:type="spellStart"/>
      <w:r w:rsidR="00217688">
        <w:t>Jeragh</w:t>
      </w:r>
      <w:proofErr w:type="spellEnd"/>
      <w:r w:rsidR="00251A37">
        <w:t xml:space="preserve"> </w:t>
      </w:r>
      <w:r w:rsidR="00850E1E">
        <w:fldChar w:fldCharType="begin" w:fldLock="1"/>
      </w:r>
      <w:r w:rsidR="00850E1E">
        <w:instrText>ADDIN CSL_CITATION {"citationItems":[{"id":"ITEM-1","itemData":{"DOI":"10.1109/WorldS4.2018.8611624","abstract":"Credit card fraud detection is an active field of research due to increasing fraud risk, particularly with the introduction of new credit card payment methods such as nearfield communication (NFC) enabled cards and online payments. Machine learning has shown positive results in recent years when used in credit card fraud detection; nevertheless, certain complexities exist when using machine learning in credit card fraud detection. These include the lack of fraudulent transaction data and the skewed nature of training data used in credit card fraud detection models, as well as selection of an adequate metric to measure a model's performance. This paper introduces a new unsupervised learning model based on the combination of an auto-encoder and one-class support vectors machine (OSVM), where an input is fed to an auto-encoder and a the input reconstruction error is produced and passed on to an OSVM to determine whether a transaction is fraudulent. The introduced model is compared with other models such as the individual use of OSVM, auto-encoders, and a third model based on the combination of OSVM and Auto encoder using an approach different than the one proposed in this paper. When the performance is measured using the geometric mean (GMean) and F1 score the newly proposed model shows comparable results with OSVM and improved results over the other two models.","author":[{"dropping-particle":"","family":"Jeragh","given":"Mohamad","non-dropping-particle":"","parse-names":false,"suffix":""},{"dropping-particle":"","family":"Alsulaimi","given":"Mousa","non-dropping-particle":"","parse-names":false,"suffix":""}],"container-title":"Proceedings of the 2nd World Conference on Smart Trends in Systems, Security and Sustainability, WorldS4 2018","id":"ITEM-1","issued":{"date-parts":[["2019"]]},"title":"Combining Auto Encoders and One Class Support Vectors Machine for Fraudulant Credit Card Transactions Detection","type":"paper-conference"},"uris":["http://www.mendeley.com/documents/?uuid=8f9fc06d-09aa-3391-a9b4-07c147ad07a4"]}],"mendeley":{"formattedCitation":"[33]","plainTextFormattedCitation":"[33]","previouslyFormattedCitation":"[33]"},"properties":{"noteIndex":0},"schema":"https://github.com/citation-style-language/schema/raw/master/csl-citation.json"}</w:instrText>
      </w:r>
      <w:r w:rsidR="00850E1E">
        <w:fldChar w:fldCharType="separate"/>
      </w:r>
      <w:r w:rsidR="00850E1E" w:rsidRPr="00850E1E">
        <w:rPr>
          <w:noProof/>
        </w:rPr>
        <w:t>[33]</w:t>
      </w:r>
      <w:r w:rsidR="00850E1E">
        <w:fldChar w:fldCharType="end"/>
      </w:r>
      <w:r>
        <w:t xml:space="preserve">. </w:t>
      </w:r>
    </w:p>
    <w:p w14:paraId="7C00C7A2" w14:textId="77777777" w:rsidR="00EB60AC" w:rsidRDefault="00EB60AC" w:rsidP="00850E1E">
      <w:pPr>
        <w:spacing w:line="480" w:lineRule="auto"/>
        <w:jc w:val="both"/>
      </w:pPr>
      <w:r>
        <w:t>In this section we will briefly introduce some current fraud detection techniques which are applied to credit card fraud detection tasks, also main advantage and disadvantage of each approach will be discussed.</w:t>
      </w:r>
    </w:p>
    <w:p w14:paraId="44F7908E" w14:textId="6BCA502D" w:rsidR="00EB60AC" w:rsidRDefault="00EB60AC" w:rsidP="00850E1E">
      <w:pPr>
        <w:spacing w:line="480" w:lineRule="auto"/>
        <w:jc w:val="both"/>
      </w:pPr>
      <w:r>
        <w:lastRenderedPageBreak/>
        <w:t xml:space="preserve">I. Artificial Neural Network: An artificial neural network (ANN) is a set of interconnected nodes designed to imitate the functioning of the human </w:t>
      </w:r>
      <w:r w:rsidR="00850E1E">
        <w:t>brain.</w:t>
      </w:r>
      <w:r>
        <w:t xml:space="preserve"> Each node has a weighted connection to several other nodes in adjacent layers. Individual nodes take the input received from connected nodes and use the weights together with a simple function to compute output values. Neural networks come in many shapes and architectures. The Neural network architecture, including the number of hidden layers, the number of nodes within a specific hidden layer and their connectivity, most be specified by user based on the</w:t>
      </w:r>
    </w:p>
    <w:p w14:paraId="6871776B" w14:textId="77777777" w:rsidR="00EB60AC" w:rsidRDefault="00EB60AC" w:rsidP="00850E1E">
      <w:pPr>
        <w:spacing w:line="480" w:lineRule="auto"/>
        <w:jc w:val="both"/>
      </w:pPr>
      <w:r>
        <w:t>complexity of the problem. ANNs can be configured by supervised, unsupervised or hybrid learning</w:t>
      </w:r>
    </w:p>
    <w:p w14:paraId="63FF29EC" w14:textId="6A859EBC" w:rsidR="00EB60AC" w:rsidRDefault="00EB60AC" w:rsidP="00850E1E">
      <w:pPr>
        <w:spacing w:line="480" w:lineRule="auto"/>
        <w:jc w:val="both"/>
      </w:pPr>
      <w:r>
        <w:t>methods</w:t>
      </w:r>
      <w:r w:rsidR="00217688">
        <w:t xml:space="preserve"> Atiya</w:t>
      </w:r>
      <w:r w:rsidR="00850E1E">
        <w:fldChar w:fldCharType="begin" w:fldLock="1"/>
      </w:r>
      <w:r w:rsidR="009149B2">
        <w:instrText>ADDIN CSL_CITATION {"citationItems":[{"id":"ITEM-1","itemData":{"DOI":"10.1080/07474938.2010.481556","ISSN":"07474938","abstract":"In this work we present a large scale comparison study for the major machine learning models for time series forecasting. Specifically, we apply the models on the monthly M3 time series competition data (around a thousand time series). There have been very few, if any, large scale comparison studies for machine learning models for the regression or the time series forecasting problems, so we hope this study would fill this gap. The models considered are multilayer perceptron, Bayesian neural networks, radial basis functions, generalized regression neural networks (also called kernel regression), K-nearest neighbor regression, CART regression trees, support vector regression, and Gaussian processes. The study reveals significant differences between the different methods. The best two methods turned out to be the multilayer perceptron and the Gaussian process regression. In addition to model comparisons, we have tested different preprocessing methods and have shown that they have different impacts on the performance. © Taylor &amp; Francis Group, LLC.","author":[{"dropping-particle":"","family":"Ahmed","given":"Nesreen K.","non-dropping-particle":"","parse-names":false,"suffix":""},{"dropping-particle":"","family":"Atiya","given":"Amir F.","non-dropping-particle":"","parse-names":false,"suffix":""},{"dropping-particle":"","family":"Gayar","given":"Neamat","non-dropping-particle":"El","parse-names":false,"suffix":""},{"dropping-particle":"","family":"El-Shishiny","given":"Hisham","non-dropping-particle":"","parse-names":false,"suffix":""}],"container-title":"Econometric Reviews","id":"ITEM-1","issue":"5","issued":{"date-parts":[["2010"]]},"title":"An empirical comparison of machine learning models for time series forecasting","type":"article-journal","volume":"29"},"uris":["http://www.mendeley.com/documents/?uuid=b6f7e88e-ba1b-3c96-a121-95c018703302"]}],"mendeley":{"formattedCitation":"[35]","plainTextFormattedCitation":"[35]","previouslyFormattedCitation":"[35]"},"properties":{"noteIndex":0},"schema":"https://github.com/citation-style-language/schema/raw/master/csl-citation.json"}</w:instrText>
      </w:r>
      <w:r w:rsidR="00850E1E">
        <w:fldChar w:fldCharType="separate"/>
      </w:r>
      <w:r w:rsidR="00251A37">
        <w:t xml:space="preserve"> </w:t>
      </w:r>
      <w:r w:rsidR="00850E1E" w:rsidRPr="00850E1E">
        <w:rPr>
          <w:noProof/>
        </w:rPr>
        <w:t>[35]</w:t>
      </w:r>
      <w:r w:rsidR="00850E1E">
        <w:fldChar w:fldCharType="end"/>
      </w:r>
      <w:r>
        <w:t>.</w:t>
      </w:r>
    </w:p>
    <w:p w14:paraId="4FD544ED" w14:textId="43C209B2" w:rsidR="009149B2" w:rsidRDefault="009149B2" w:rsidP="00850E1E">
      <w:pPr>
        <w:spacing w:line="480" w:lineRule="auto"/>
        <w:jc w:val="both"/>
      </w:pPr>
    </w:p>
    <w:p w14:paraId="05FAC417" w14:textId="00415258" w:rsidR="009149B2" w:rsidRDefault="009149B2" w:rsidP="00850E1E">
      <w:pPr>
        <w:spacing w:line="480" w:lineRule="auto"/>
        <w:jc w:val="both"/>
      </w:pPr>
    </w:p>
    <w:p w14:paraId="65009EFB" w14:textId="63DFF90C" w:rsidR="009149B2" w:rsidRDefault="009149B2" w:rsidP="00850E1E">
      <w:pPr>
        <w:spacing w:line="480" w:lineRule="auto"/>
        <w:jc w:val="both"/>
      </w:pPr>
    </w:p>
    <w:p w14:paraId="22621EDF" w14:textId="29471EDD" w:rsidR="009149B2" w:rsidRDefault="009149B2" w:rsidP="00850E1E">
      <w:pPr>
        <w:spacing w:line="480" w:lineRule="auto"/>
        <w:jc w:val="both"/>
      </w:pPr>
    </w:p>
    <w:p w14:paraId="2877D390" w14:textId="17FBF589" w:rsidR="009149B2" w:rsidRDefault="009149B2" w:rsidP="00850E1E">
      <w:pPr>
        <w:spacing w:line="480" w:lineRule="auto"/>
        <w:jc w:val="both"/>
      </w:pPr>
    </w:p>
    <w:p w14:paraId="3807416B" w14:textId="096565A4" w:rsidR="009149B2" w:rsidRDefault="009149B2" w:rsidP="00850E1E">
      <w:pPr>
        <w:spacing w:line="480" w:lineRule="auto"/>
        <w:jc w:val="both"/>
      </w:pPr>
    </w:p>
    <w:p w14:paraId="11F8E7CC" w14:textId="14E13ED3" w:rsidR="009149B2" w:rsidRDefault="009149B2" w:rsidP="00850E1E">
      <w:pPr>
        <w:spacing w:line="480" w:lineRule="auto"/>
        <w:jc w:val="both"/>
      </w:pPr>
    </w:p>
    <w:p w14:paraId="2033E398" w14:textId="01AF07E1" w:rsidR="009149B2" w:rsidRDefault="009149B2" w:rsidP="00850E1E">
      <w:pPr>
        <w:spacing w:line="480" w:lineRule="auto"/>
        <w:jc w:val="both"/>
      </w:pPr>
    </w:p>
    <w:p w14:paraId="32CDE50E" w14:textId="1FD92B46" w:rsidR="009149B2" w:rsidRDefault="009149B2" w:rsidP="00850E1E">
      <w:pPr>
        <w:spacing w:line="480" w:lineRule="auto"/>
        <w:jc w:val="both"/>
      </w:pPr>
    </w:p>
    <w:p w14:paraId="695DD719" w14:textId="5011BC8A" w:rsidR="009149B2" w:rsidRDefault="009149B2" w:rsidP="00850E1E">
      <w:pPr>
        <w:spacing w:line="480" w:lineRule="auto"/>
        <w:jc w:val="both"/>
      </w:pPr>
    </w:p>
    <w:p w14:paraId="537AC788" w14:textId="0D42F623" w:rsidR="009149B2" w:rsidRDefault="009149B2" w:rsidP="00850E1E">
      <w:pPr>
        <w:spacing w:line="480" w:lineRule="auto"/>
        <w:jc w:val="both"/>
      </w:pPr>
    </w:p>
    <w:p w14:paraId="5CE94639" w14:textId="7C37EAAB" w:rsidR="009149B2" w:rsidRDefault="009149B2" w:rsidP="00850E1E">
      <w:pPr>
        <w:spacing w:line="480" w:lineRule="auto"/>
        <w:jc w:val="both"/>
      </w:pPr>
    </w:p>
    <w:p w14:paraId="0832ACE4" w14:textId="77777777" w:rsidR="009149B2" w:rsidRDefault="009149B2" w:rsidP="00850E1E">
      <w:pPr>
        <w:spacing w:line="480" w:lineRule="auto"/>
        <w:jc w:val="both"/>
      </w:pPr>
    </w:p>
    <w:p w14:paraId="21B1AAF4" w14:textId="1F2299A1" w:rsidR="00EB60AC" w:rsidRDefault="009149B2" w:rsidP="00850E1E">
      <w:pPr>
        <w:spacing w:line="480" w:lineRule="auto"/>
        <w:jc w:val="both"/>
      </w:pPr>
      <w:r>
        <w:rPr>
          <w:noProof/>
        </w:rPr>
        <w:drawing>
          <wp:inline distT="0" distB="0" distL="0" distR="0" wp14:anchorId="4ACD1333" wp14:editId="51C69FC0">
            <wp:extent cx="5718810" cy="36887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8810" cy="3688715"/>
                    </a:xfrm>
                    <a:prstGeom prst="rect">
                      <a:avLst/>
                    </a:prstGeom>
                    <a:noFill/>
                  </pic:spPr>
                </pic:pic>
              </a:graphicData>
            </a:graphic>
          </wp:inline>
        </w:drawing>
      </w:r>
      <w:r w:rsidR="00EB60AC">
        <w:tab/>
      </w:r>
    </w:p>
    <w:p w14:paraId="37F81135" w14:textId="6592D6CC" w:rsidR="00EB60AC" w:rsidRDefault="00EB60AC" w:rsidP="00850E1E">
      <w:pPr>
        <w:spacing w:line="480" w:lineRule="auto"/>
        <w:jc w:val="both"/>
        <w:rPr>
          <w:b/>
          <w:bCs/>
        </w:rPr>
      </w:pPr>
      <w:r w:rsidRPr="009149B2">
        <w:rPr>
          <w:b/>
          <w:bCs/>
        </w:rPr>
        <w:t>Figure 2.5 Network topology number of hidden layers and number of nodes in each layer</w:t>
      </w:r>
      <w:r w:rsidR="00217688">
        <w:rPr>
          <w:b/>
          <w:bCs/>
        </w:rPr>
        <w:t xml:space="preserve"> Atiya</w:t>
      </w:r>
      <w:r w:rsidRPr="009149B2">
        <w:rPr>
          <w:b/>
          <w:bCs/>
        </w:rPr>
        <w:t xml:space="preserve"> [</w:t>
      </w:r>
      <w:r w:rsidR="00850E1E" w:rsidRPr="009149B2">
        <w:rPr>
          <w:b/>
          <w:bCs/>
        </w:rPr>
        <w:t>35</w:t>
      </w:r>
      <w:r w:rsidRPr="009149B2">
        <w:rPr>
          <w:b/>
          <w:bCs/>
        </w:rPr>
        <w:t>]</w:t>
      </w:r>
    </w:p>
    <w:p w14:paraId="4D473051" w14:textId="3F1575F5" w:rsidR="007D207B" w:rsidRDefault="007D207B" w:rsidP="00850E1E">
      <w:pPr>
        <w:spacing w:line="480" w:lineRule="auto"/>
        <w:jc w:val="both"/>
        <w:rPr>
          <w:b/>
          <w:bCs/>
        </w:rPr>
      </w:pPr>
    </w:p>
    <w:p w14:paraId="355B0C60" w14:textId="00F68696" w:rsidR="007D207B" w:rsidRDefault="007D207B" w:rsidP="00850E1E">
      <w:pPr>
        <w:spacing w:line="480" w:lineRule="auto"/>
        <w:jc w:val="both"/>
        <w:rPr>
          <w:b/>
          <w:bCs/>
        </w:rPr>
      </w:pPr>
    </w:p>
    <w:p w14:paraId="0C95D574" w14:textId="6B2A7604" w:rsidR="007D207B" w:rsidRDefault="007D207B" w:rsidP="00850E1E">
      <w:pPr>
        <w:spacing w:line="480" w:lineRule="auto"/>
        <w:jc w:val="both"/>
        <w:rPr>
          <w:b/>
          <w:bCs/>
        </w:rPr>
      </w:pPr>
    </w:p>
    <w:p w14:paraId="78110144" w14:textId="3F6A8643" w:rsidR="007D207B" w:rsidRDefault="007D207B" w:rsidP="00850E1E">
      <w:pPr>
        <w:spacing w:line="480" w:lineRule="auto"/>
        <w:jc w:val="both"/>
        <w:rPr>
          <w:b/>
          <w:bCs/>
        </w:rPr>
      </w:pPr>
    </w:p>
    <w:p w14:paraId="4635B657" w14:textId="15A101AC" w:rsidR="007D207B" w:rsidRDefault="007D207B" w:rsidP="00850E1E">
      <w:pPr>
        <w:spacing w:line="480" w:lineRule="auto"/>
        <w:jc w:val="both"/>
        <w:rPr>
          <w:b/>
          <w:bCs/>
        </w:rPr>
      </w:pPr>
    </w:p>
    <w:p w14:paraId="010C987D" w14:textId="77777777" w:rsidR="00A17F98" w:rsidRDefault="00A17F98" w:rsidP="007D207B">
      <w:pPr>
        <w:spacing w:line="480" w:lineRule="auto"/>
        <w:ind w:left="360"/>
        <w:jc w:val="center"/>
        <w:rPr>
          <w:rFonts w:ascii="Times New Roman" w:hAnsi="Times New Roman" w:cs="Times New Roman"/>
          <w:b/>
          <w:bCs/>
          <w:sz w:val="24"/>
          <w:szCs w:val="24"/>
        </w:rPr>
      </w:pPr>
    </w:p>
    <w:p w14:paraId="23CA6984" w14:textId="77777777" w:rsidR="00A17F98" w:rsidRDefault="00A17F98" w:rsidP="007D207B">
      <w:pPr>
        <w:spacing w:line="480" w:lineRule="auto"/>
        <w:ind w:left="360"/>
        <w:jc w:val="center"/>
        <w:rPr>
          <w:rFonts w:ascii="Times New Roman" w:hAnsi="Times New Roman" w:cs="Times New Roman"/>
          <w:b/>
          <w:bCs/>
          <w:sz w:val="24"/>
          <w:szCs w:val="24"/>
        </w:rPr>
      </w:pPr>
    </w:p>
    <w:p w14:paraId="2A8617A6" w14:textId="77777777" w:rsidR="00A17F98" w:rsidRDefault="00A17F98" w:rsidP="007D207B">
      <w:pPr>
        <w:spacing w:line="480" w:lineRule="auto"/>
        <w:ind w:left="360"/>
        <w:jc w:val="center"/>
        <w:rPr>
          <w:rFonts w:ascii="Times New Roman" w:hAnsi="Times New Roman" w:cs="Times New Roman"/>
          <w:b/>
          <w:bCs/>
          <w:sz w:val="24"/>
          <w:szCs w:val="24"/>
        </w:rPr>
      </w:pPr>
    </w:p>
    <w:p w14:paraId="476AF2B4" w14:textId="273EAD2B" w:rsidR="007D207B" w:rsidRPr="005072E2" w:rsidRDefault="007D207B" w:rsidP="007D207B">
      <w:pPr>
        <w:spacing w:line="480" w:lineRule="auto"/>
        <w:ind w:left="360"/>
        <w:jc w:val="center"/>
        <w:rPr>
          <w:rFonts w:ascii="Times New Roman" w:hAnsi="Times New Roman" w:cs="Times New Roman"/>
          <w:b/>
          <w:bCs/>
          <w:sz w:val="24"/>
          <w:szCs w:val="24"/>
        </w:rPr>
      </w:pPr>
      <w:r w:rsidRPr="005072E2">
        <w:rPr>
          <w:rFonts w:ascii="Times New Roman" w:hAnsi="Times New Roman" w:cs="Times New Roman"/>
          <w:b/>
          <w:bCs/>
          <w:sz w:val="24"/>
          <w:szCs w:val="24"/>
        </w:rPr>
        <w:lastRenderedPageBreak/>
        <w:t xml:space="preserve">CHAPTER </w:t>
      </w:r>
      <w:r>
        <w:rPr>
          <w:rFonts w:ascii="Times New Roman" w:hAnsi="Times New Roman" w:cs="Times New Roman"/>
          <w:b/>
          <w:bCs/>
          <w:sz w:val="24"/>
          <w:szCs w:val="24"/>
        </w:rPr>
        <w:t>THREE</w:t>
      </w:r>
    </w:p>
    <w:p w14:paraId="6CEDB49C" w14:textId="77777777" w:rsidR="007D207B" w:rsidRDefault="007D207B" w:rsidP="0053596D">
      <w:pPr>
        <w:spacing w:line="480" w:lineRule="auto"/>
        <w:jc w:val="center"/>
        <w:rPr>
          <w:rFonts w:ascii="Times New Roman" w:hAnsi="Times New Roman" w:cs="Times New Roman"/>
          <w:b/>
          <w:bCs/>
          <w:sz w:val="24"/>
          <w:szCs w:val="24"/>
        </w:rPr>
      </w:pPr>
      <w:r w:rsidRPr="005072E2">
        <w:rPr>
          <w:rFonts w:ascii="Times New Roman" w:hAnsi="Times New Roman" w:cs="Times New Roman"/>
          <w:b/>
          <w:bCs/>
          <w:sz w:val="24"/>
          <w:szCs w:val="24"/>
        </w:rPr>
        <w:t>MATERIALS AND METHODS</w:t>
      </w:r>
    </w:p>
    <w:p w14:paraId="7636C0FA" w14:textId="77777777" w:rsidR="007D207B" w:rsidRPr="005072E2" w:rsidRDefault="007D207B" w:rsidP="007D207B">
      <w:pPr>
        <w:spacing w:line="480" w:lineRule="auto"/>
        <w:ind w:left="360"/>
        <w:rPr>
          <w:rFonts w:ascii="Times New Roman" w:hAnsi="Times New Roman" w:cs="Times New Roman"/>
          <w:b/>
          <w:sz w:val="24"/>
          <w:szCs w:val="24"/>
        </w:rPr>
      </w:pPr>
      <w:r w:rsidRPr="005072E2">
        <w:rPr>
          <w:rFonts w:ascii="Times New Roman" w:hAnsi="Times New Roman" w:cs="Times New Roman"/>
          <w:b/>
          <w:bCs/>
          <w:sz w:val="24"/>
          <w:szCs w:val="24"/>
        </w:rPr>
        <w:t>3.1</w:t>
      </w:r>
      <w:r w:rsidRPr="005072E2">
        <w:rPr>
          <w:rFonts w:ascii="Times New Roman" w:hAnsi="Times New Roman" w:cs="Times New Roman"/>
          <w:sz w:val="24"/>
          <w:szCs w:val="24"/>
        </w:rPr>
        <w:t xml:space="preserve"> </w:t>
      </w:r>
      <w:r w:rsidRPr="00450863">
        <w:rPr>
          <w:rFonts w:ascii="Times New Roman" w:hAnsi="Times New Roman" w:cs="Times New Roman"/>
          <w:b/>
          <w:sz w:val="24"/>
          <w:szCs w:val="24"/>
        </w:rPr>
        <w:t>Methodology</w:t>
      </w:r>
    </w:p>
    <w:p w14:paraId="2D961DD9" w14:textId="6888BAD1"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 xml:space="preserve">The use of effective and appropriate methods in facilitating projects enhances effectiveness and efficiency. The method applied in this research is the Object-Oriented System Analysis and Design method (OOAD) where an existing system is studied from the perspective of objects and similar objects are grouped as classes and their properties are handled as fields while their </w:t>
      </w:r>
      <w:r w:rsidR="002A4B98" w:rsidRPr="00EF4E2F">
        <w:rPr>
          <w:rFonts w:ascii="Times New Roman" w:hAnsi="Times New Roman" w:cs="Times New Roman"/>
          <w:sz w:val="24"/>
          <w:szCs w:val="24"/>
        </w:rPr>
        <w:t>behaviors</w:t>
      </w:r>
      <w:r w:rsidRPr="00EF4E2F">
        <w:rPr>
          <w:rFonts w:ascii="Times New Roman" w:hAnsi="Times New Roman" w:cs="Times New Roman"/>
          <w:sz w:val="24"/>
          <w:szCs w:val="24"/>
        </w:rPr>
        <w:t xml:space="preserve"> are treated as the actions or methods within the same bundle of object.  The choice of this methodology is clear since it is a method developed in Software Engineering during the last decades to develop computational models of reality and it is a type of tool needed when one deal with the development of complex computational applications like biological systems. This software development methodology is made up of three aspects, which are Object Oriented Analysis (OOA) that deals with the design requirements and overall architecture of a system which is focused on describing what the system should do as regards to key objects in the problem domain; the second one is the object oriented design (OOD) that translates the system architecture interfaces and classes; and the third one is the object oriented programming (OOP) that implements these programming constructs.</w:t>
      </w:r>
    </w:p>
    <w:p w14:paraId="7303DE61" w14:textId="77777777" w:rsidR="007D207B" w:rsidRPr="00EF4E2F" w:rsidRDefault="007D207B" w:rsidP="007D207B">
      <w:pPr>
        <w:spacing w:line="480" w:lineRule="auto"/>
        <w:ind w:left="360"/>
        <w:rPr>
          <w:rFonts w:ascii="Times New Roman" w:hAnsi="Times New Roman" w:cs="Times New Roman"/>
          <w:b/>
          <w:bCs/>
          <w:sz w:val="24"/>
          <w:szCs w:val="24"/>
        </w:rPr>
      </w:pPr>
      <w:r w:rsidRPr="00EF4E2F">
        <w:rPr>
          <w:rFonts w:ascii="Times New Roman" w:hAnsi="Times New Roman" w:cs="Times New Roman"/>
          <w:b/>
          <w:bCs/>
          <w:sz w:val="24"/>
          <w:szCs w:val="24"/>
        </w:rPr>
        <w:t>3.1.1 Justification of Methodology</w:t>
      </w:r>
    </w:p>
    <w:p w14:paraId="76771331" w14:textId="77777777"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 xml:space="preserve">First, the use of this methodology helps us to exploit the expressive power of object-based and object-oriented programming languages. Significant improvements in productivity and code quality have consistently been achieved using JAVA, R and Python with a bit of data abstraction thrown in where it is clearly useful. However, further and noticeably larger </w:t>
      </w:r>
      <w:r w:rsidRPr="00EF4E2F">
        <w:rPr>
          <w:rFonts w:ascii="Times New Roman" w:hAnsi="Times New Roman" w:cs="Times New Roman"/>
          <w:sz w:val="24"/>
          <w:szCs w:val="24"/>
        </w:rPr>
        <w:lastRenderedPageBreak/>
        <w:t>improvements have been achieved by taking advantage of class hierarchies in the design process. This is often called object-oriented design and this is where the greatest benefits of using Java, Python and R have been found. The experience has been that, without the application of the elements of the object model, the more powerful features of languages such as Smalltalk, C++, Java, Python, R and so forth are either ignored or greatly miss used.</w:t>
      </w:r>
    </w:p>
    <w:p w14:paraId="512824A1" w14:textId="77777777"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Second, the use of the object model encourages the reuse not only of software but of entire designs, leading to the creation of reusable application frameworks. We have found that object-oriented systems are often smaller than equivalent non-object-oriented implementations. Not only does this mean less code to write and maintain, but greater reuse of software also translates into cost and schedule benefits. However, reuse does not just happen. If reuse is not a primary goal of your project, it is unlikely that it will be achieved. Plus, designing for reuse may cost you more when initially implementing the reusable component. The good news is that the initial cost will be recovered in the subsequent uses of that component.</w:t>
      </w:r>
    </w:p>
    <w:p w14:paraId="0C1208A3" w14:textId="77777777"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Third, the use of this methodology produces systems that are built on stable intermediate forms, which are more resilient to change. This also means that such systems can be allowed to evolve over time, rather than be abandoned or completely redesigned in response to the first major change in requirements.</w:t>
      </w:r>
    </w:p>
    <w:p w14:paraId="3C5A6123" w14:textId="6073D118" w:rsidR="007D207B" w:rsidRDefault="007D207B" w:rsidP="0053596D">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This fourth benefit accrues primarily because integration is spread out across the lifecycle rather than occurring as one major event. The object model’s guidance in designing an intelligent separation of concerns also reduces development risk and increases our confidence in the correctness of our design.</w:t>
      </w:r>
    </w:p>
    <w:p w14:paraId="56297882" w14:textId="77777777" w:rsidR="002A4B98" w:rsidRPr="00EF4E2F" w:rsidRDefault="002A4B98" w:rsidP="0053596D">
      <w:pPr>
        <w:spacing w:line="480" w:lineRule="auto"/>
        <w:ind w:left="360"/>
        <w:jc w:val="both"/>
        <w:rPr>
          <w:rFonts w:ascii="Times New Roman" w:hAnsi="Times New Roman" w:cs="Times New Roman"/>
          <w:sz w:val="24"/>
          <w:szCs w:val="24"/>
        </w:rPr>
      </w:pPr>
    </w:p>
    <w:p w14:paraId="724D53D4" w14:textId="77777777" w:rsidR="007D207B" w:rsidRPr="00EF4E2F" w:rsidRDefault="007D207B" w:rsidP="007D207B">
      <w:pPr>
        <w:spacing w:line="480" w:lineRule="auto"/>
        <w:ind w:left="360"/>
        <w:jc w:val="both"/>
        <w:rPr>
          <w:rFonts w:ascii="Times New Roman" w:hAnsi="Times New Roman" w:cs="Times New Roman"/>
          <w:b/>
          <w:bCs/>
          <w:sz w:val="24"/>
          <w:szCs w:val="24"/>
        </w:rPr>
      </w:pPr>
      <w:r w:rsidRPr="00EF4E2F">
        <w:rPr>
          <w:rFonts w:ascii="Times New Roman" w:hAnsi="Times New Roman" w:cs="Times New Roman"/>
          <w:b/>
          <w:sz w:val="24"/>
          <w:szCs w:val="24"/>
        </w:rPr>
        <w:lastRenderedPageBreak/>
        <w:t>3.2</w:t>
      </w:r>
      <w:r w:rsidRPr="00EF4E2F">
        <w:rPr>
          <w:rFonts w:ascii="Times New Roman" w:hAnsi="Times New Roman" w:cs="Times New Roman"/>
          <w:sz w:val="24"/>
          <w:szCs w:val="24"/>
        </w:rPr>
        <w:t xml:space="preserve"> </w:t>
      </w:r>
      <w:r w:rsidRPr="00EF4E2F">
        <w:rPr>
          <w:rFonts w:ascii="Times New Roman" w:hAnsi="Times New Roman" w:cs="Times New Roman"/>
          <w:b/>
          <w:bCs/>
          <w:sz w:val="24"/>
          <w:szCs w:val="24"/>
        </w:rPr>
        <w:t>Data Collection</w:t>
      </w:r>
    </w:p>
    <w:p w14:paraId="1B95DD3C" w14:textId="77777777" w:rsidR="007D207B" w:rsidRPr="00EF4E2F" w:rsidRDefault="007D207B" w:rsidP="007D207B">
      <w:pPr>
        <w:spacing w:line="480" w:lineRule="auto"/>
        <w:ind w:left="360"/>
        <w:jc w:val="both"/>
        <w:rPr>
          <w:rFonts w:ascii="Times New Roman" w:hAnsi="Times New Roman" w:cs="Times New Roman"/>
          <w:bCs/>
          <w:sz w:val="24"/>
          <w:szCs w:val="24"/>
        </w:rPr>
      </w:pPr>
      <w:r w:rsidRPr="00EF4E2F">
        <w:rPr>
          <w:rFonts w:ascii="Times New Roman" w:hAnsi="Times New Roman" w:cs="Times New Roman"/>
          <w:bCs/>
          <w:sz w:val="24"/>
          <w:szCs w:val="24"/>
        </w:rPr>
        <w:t xml:space="preserve">The underlying need for Data collection is to capture quality evidence that seeks to answer all the questions that have been posed. Through data collection business or management can deduce quality information that is a prerequisite for making informed decisions. </w:t>
      </w:r>
    </w:p>
    <w:p w14:paraId="5F550BF4" w14:textId="1C043C4B"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bCs/>
          <w:sz w:val="24"/>
          <w:szCs w:val="24"/>
        </w:rPr>
        <w:t xml:space="preserve">Data collection is a structured and systematic process that is compiled on the basis of scientific knowledge to gather information needed especially in answering research objectives. It can also be seen as a methodical process of gathering and </w:t>
      </w:r>
      <w:r w:rsidR="002B2CA0" w:rsidRPr="00EF4E2F">
        <w:rPr>
          <w:rFonts w:ascii="Times New Roman" w:hAnsi="Times New Roman" w:cs="Times New Roman"/>
          <w:bCs/>
          <w:sz w:val="24"/>
          <w:szCs w:val="24"/>
        </w:rPr>
        <w:t>analyzing</w:t>
      </w:r>
      <w:r w:rsidRPr="00EF4E2F">
        <w:rPr>
          <w:rFonts w:ascii="Times New Roman" w:hAnsi="Times New Roman" w:cs="Times New Roman"/>
          <w:bCs/>
          <w:sz w:val="24"/>
          <w:szCs w:val="24"/>
        </w:rPr>
        <w:t xml:space="preserve"> specific information to proffer solutions to relevant questions and evaluate the results. It focuses on finding out all there is to a particular subject matter. This research made used of some samples of Credit/Debit Cards data from Access Bank with strict and entrusted supervision so as to protect customer’s transaction details. The data set is </w:t>
      </w:r>
      <w:r w:rsidRPr="00EF4E2F">
        <w:rPr>
          <w:rFonts w:ascii="Times New Roman" w:hAnsi="Times New Roman" w:cs="Times New Roman"/>
          <w:sz w:val="24"/>
          <w:szCs w:val="24"/>
        </w:rPr>
        <w:t>available on request and have undergone proper organization ethics approval processes and available freely for research purposes.</w:t>
      </w:r>
    </w:p>
    <w:p w14:paraId="5CB88294" w14:textId="77777777" w:rsidR="007D207B" w:rsidRPr="00EF4E2F" w:rsidRDefault="007D207B" w:rsidP="007D207B">
      <w:pPr>
        <w:spacing w:line="480" w:lineRule="auto"/>
        <w:ind w:left="360"/>
        <w:rPr>
          <w:rFonts w:ascii="Times New Roman" w:hAnsi="Times New Roman" w:cs="Times New Roman"/>
          <w:b/>
          <w:bCs/>
          <w:sz w:val="24"/>
          <w:szCs w:val="24"/>
        </w:rPr>
      </w:pPr>
      <w:r w:rsidRPr="00EF4E2F">
        <w:rPr>
          <w:rFonts w:ascii="Times New Roman" w:hAnsi="Times New Roman" w:cs="Times New Roman"/>
          <w:b/>
          <w:sz w:val="24"/>
          <w:szCs w:val="24"/>
        </w:rPr>
        <w:t>3.2.1</w:t>
      </w:r>
      <w:r w:rsidRPr="00EF4E2F">
        <w:rPr>
          <w:rFonts w:ascii="Times New Roman" w:hAnsi="Times New Roman" w:cs="Times New Roman"/>
          <w:b/>
          <w:bCs/>
          <w:sz w:val="24"/>
          <w:szCs w:val="24"/>
        </w:rPr>
        <w:t xml:space="preserve"> Dataset</w:t>
      </w:r>
    </w:p>
    <w:p w14:paraId="2D765A08" w14:textId="6ADC607E" w:rsidR="007D207B" w:rsidRPr="00EF4E2F"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bCs/>
          <w:sz w:val="24"/>
          <w:szCs w:val="24"/>
        </w:rPr>
        <w:t xml:space="preserve">The Credit/Debit card data set consists of 37,097 observations of 16 attributes. </w:t>
      </w:r>
      <w:r w:rsidR="005F237D">
        <w:rPr>
          <w:rFonts w:ascii="Times New Roman" w:hAnsi="Times New Roman" w:cs="Times New Roman"/>
          <w:bCs/>
          <w:sz w:val="24"/>
          <w:szCs w:val="24"/>
        </w:rPr>
        <w:t>Below is the first five observation of the data set with the first eight variables.</w:t>
      </w:r>
    </w:p>
    <w:p w14:paraId="0D531937" w14:textId="77777777" w:rsidR="0053596D" w:rsidRDefault="0053596D" w:rsidP="007D207B">
      <w:pPr>
        <w:spacing w:line="480" w:lineRule="auto"/>
        <w:ind w:left="360"/>
        <w:rPr>
          <w:rFonts w:ascii="Times New Roman" w:hAnsi="Times New Roman" w:cs="Times New Roman"/>
          <w:b/>
          <w:bCs/>
          <w:i/>
          <w:sz w:val="24"/>
          <w:szCs w:val="24"/>
        </w:rPr>
      </w:pPr>
    </w:p>
    <w:p w14:paraId="05643A79" w14:textId="77777777" w:rsidR="0053596D" w:rsidRDefault="0053596D" w:rsidP="007D207B">
      <w:pPr>
        <w:spacing w:line="480" w:lineRule="auto"/>
        <w:ind w:left="360"/>
        <w:rPr>
          <w:rFonts w:ascii="Times New Roman" w:hAnsi="Times New Roman" w:cs="Times New Roman"/>
          <w:b/>
          <w:bCs/>
          <w:i/>
          <w:sz w:val="24"/>
          <w:szCs w:val="24"/>
        </w:rPr>
      </w:pPr>
    </w:p>
    <w:p w14:paraId="0727F962" w14:textId="77777777" w:rsidR="0053596D" w:rsidRDefault="0053596D" w:rsidP="007D207B">
      <w:pPr>
        <w:spacing w:line="480" w:lineRule="auto"/>
        <w:ind w:left="360"/>
        <w:rPr>
          <w:rFonts w:ascii="Times New Roman" w:hAnsi="Times New Roman" w:cs="Times New Roman"/>
          <w:b/>
          <w:bCs/>
          <w:i/>
          <w:sz w:val="24"/>
          <w:szCs w:val="24"/>
        </w:rPr>
      </w:pPr>
    </w:p>
    <w:p w14:paraId="6C624F25" w14:textId="77777777" w:rsidR="0053596D" w:rsidRDefault="0053596D" w:rsidP="007D207B">
      <w:pPr>
        <w:spacing w:line="480" w:lineRule="auto"/>
        <w:ind w:left="360"/>
        <w:rPr>
          <w:rFonts w:ascii="Times New Roman" w:hAnsi="Times New Roman" w:cs="Times New Roman"/>
          <w:b/>
          <w:bCs/>
          <w:i/>
          <w:sz w:val="24"/>
          <w:szCs w:val="24"/>
        </w:rPr>
      </w:pPr>
    </w:p>
    <w:p w14:paraId="4B1C0A55" w14:textId="77777777" w:rsidR="0053596D" w:rsidRDefault="0053596D" w:rsidP="007D207B">
      <w:pPr>
        <w:spacing w:line="480" w:lineRule="auto"/>
        <w:ind w:left="360"/>
        <w:rPr>
          <w:rFonts w:ascii="Times New Roman" w:hAnsi="Times New Roman" w:cs="Times New Roman"/>
          <w:b/>
          <w:bCs/>
          <w:i/>
          <w:sz w:val="24"/>
          <w:szCs w:val="24"/>
        </w:rPr>
      </w:pPr>
    </w:p>
    <w:p w14:paraId="63628DE6" w14:textId="77777777" w:rsidR="0053596D" w:rsidRDefault="0053596D" w:rsidP="007D207B">
      <w:pPr>
        <w:spacing w:line="480" w:lineRule="auto"/>
        <w:ind w:left="360"/>
        <w:rPr>
          <w:rFonts w:ascii="Times New Roman" w:hAnsi="Times New Roman" w:cs="Times New Roman"/>
          <w:b/>
          <w:bCs/>
          <w:i/>
          <w:sz w:val="24"/>
          <w:szCs w:val="24"/>
        </w:rPr>
      </w:pPr>
    </w:p>
    <w:p w14:paraId="03AE7E1C" w14:textId="77777777" w:rsidR="0053596D" w:rsidRDefault="0053596D" w:rsidP="007D207B">
      <w:pPr>
        <w:spacing w:line="480" w:lineRule="auto"/>
        <w:ind w:left="360"/>
        <w:rPr>
          <w:rFonts w:ascii="Times New Roman" w:hAnsi="Times New Roman" w:cs="Times New Roman"/>
          <w:b/>
          <w:bCs/>
          <w:i/>
          <w:sz w:val="24"/>
          <w:szCs w:val="24"/>
        </w:rPr>
      </w:pPr>
    </w:p>
    <w:p w14:paraId="2CCC1FC7" w14:textId="77777777" w:rsidR="0053596D" w:rsidRDefault="0053596D" w:rsidP="007D207B">
      <w:pPr>
        <w:spacing w:line="480" w:lineRule="auto"/>
        <w:ind w:left="360"/>
        <w:rPr>
          <w:rFonts w:ascii="Times New Roman" w:hAnsi="Times New Roman" w:cs="Times New Roman"/>
          <w:b/>
          <w:bCs/>
          <w:i/>
          <w:sz w:val="24"/>
          <w:szCs w:val="24"/>
        </w:rPr>
      </w:pPr>
    </w:p>
    <w:p w14:paraId="3068BED2" w14:textId="5828B59D" w:rsidR="007D207B" w:rsidRPr="001C1B77" w:rsidRDefault="007D207B" w:rsidP="007D207B">
      <w:pPr>
        <w:spacing w:line="480" w:lineRule="auto"/>
        <w:ind w:left="360"/>
        <w:rPr>
          <w:rFonts w:ascii="Times New Roman" w:hAnsi="Times New Roman" w:cs="Times New Roman"/>
          <w:b/>
          <w:bCs/>
          <w:iCs/>
          <w:sz w:val="24"/>
          <w:szCs w:val="24"/>
        </w:rPr>
      </w:pPr>
      <w:r w:rsidRPr="001C1B77">
        <w:rPr>
          <w:rFonts w:ascii="Times New Roman" w:hAnsi="Times New Roman" w:cs="Times New Roman"/>
          <w:b/>
          <w:bCs/>
          <w:iCs/>
          <w:sz w:val="24"/>
          <w:szCs w:val="24"/>
        </w:rPr>
        <w:t>Table 3.1 shows the first five observations and eight attributes of the data set.</w:t>
      </w:r>
    </w:p>
    <w:p w14:paraId="3D6D56EE" w14:textId="77777777" w:rsidR="007D207B" w:rsidRPr="00EF4E2F"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noProof/>
        </w:rPr>
        <w:drawing>
          <wp:inline distT="0" distB="0" distL="0" distR="0" wp14:anchorId="42F1029F" wp14:editId="50D01CF8">
            <wp:extent cx="5943600" cy="22764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276475"/>
                    </a:xfrm>
                    <a:prstGeom prst="rect">
                      <a:avLst/>
                    </a:prstGeom>
                  </pic:spPr>
                </pic:pic>
              </a:graphicData>
            </a:graphic>
          </wp:inline>
        </w:drawing>
      </w:r>
    </w:p>
    <w:p w14:paraId="26ACBDBB" w14:textId="77777777" w:rsidR="007D207B" w:rsidRPr="00EF4E2F" w:rsidRDefault="007D207B" w:rsidP="007D207B">
      <w:pPr>
        <w:spacing w:line="480" w:lineRule="auto"/>
        <w:ind w:left="360"/>
        <w:rPr>
          <w:rFonts w:ascii="Times New Roman" w:hAnsi="Times New Roman" w:cs="Times New Roman"/>
          <w:bCs/>
          <w:sz w:val="24"/>
          <w:szCs w:val="24"/>
        </w:rPr>
      </w:pPr>
    </w:p>
    <w:p w14:paraId="4BF77D88" w14:textId="5AF4473C" w:rsidR="007D207B" w:rsidRDefault="007D207B" w:rsidP="007D207B">
      <w:pPr>
        <w:spacing w:line="480" w:lineRule="auto"/>
        <w:ind w:left="360"/>
        <w:rPr>
          <w:rFonts w:ascii="Times New Roman" w:hAnsi="Times New Roman" w:cs="Times New Roman"/>
          <w:b/>
          <w:bCs/>
          <w:sz w:val="24"/>
          <w:szCs w:val="24"/>
        </w:rPr>
      </w:pPr>
    </w:p>
    <w:p w14:paraId="685DAD46" w14:textId="6CCD4685" w:rsidR="0053596D" w:rsidRDefault="0053596D" w:rsidP="007D207B">
      <w:pPr>
        <w:spacing w:line="480" w:lineRule="auto"/>
        <w:ind w:left="360"/>
        <w:rPr>
          <w:rFonts w:ascii="Times New Roman" w:hAnsi="Times New Roman" w:cs="Times New Roman"/>
          <w:b/>
          <w:bCs/>
          <w:sz w:val="24"/>
          <w:szCs w:val="24"/>
        </w:rPr>
      </w:pPr>
    </w:p>
    <w:p w14:paraId="1A175255" w14:textId="0BBE3DA8" w:rsidR="0053596D" w:rsidRDefault="0053596D" w:rsidP="007D207B">
      <w:pPr>
        <w:spacing w:line="480" w:lineRule="auto"/>
        <w:ind w:left="360"/>
        <w:rPr>
          <w:rFonts w:ascii="Times New Roman" w:hAnsi="Times New Roman" w:cs="Times New Roman"/>
          <w:b/>
          <w:bCs/>
          <w:sz w:val="24"/>
          <w:szCs w:val="24"/>
        </w:rPr>
      </w:pPr>
    </w:p>
    <w:p w14:paraId="1C50010B" w14:textId="4444C083" w:rsidR="0053596D" w:rsidRDefault="0053596D" w:rsidP="007D207B">
      <w:pPr>
        <w:spacing w:line="480" w:lineRule="auto"/>
        <w:ind w:left="360"/>
        <w:rPr>
          <w:rFonts w:ascii="Times New Roman" w:hAnsi="Times New Roman" w:cs="Times New Roman"/>
          <w:b/>
          <w:bCs/>
          <w:sz w:val="24"/>
          <w:szCs w:val="24"/>
        </w:rPr>
      </w:pPr>
    </w:p>
    <w:p w14:paraId="1C9A404D" w14:textId="64A1943A" w:rsidR="0053596D" w:rsidRDefault="0053596D" w:rsidP="007D207B">
      <w:pPr>
        <w:spacing w:line="480" w:lineRule="auto"/>
        <w:ind w:left="360"/>
        <w:rPr>
          <w:rFonts w:ascii="Times New Roman" w:hAnsi="Times New Roman" w:cs="Times New Roman"/>
          <w:b/>
          <w:bCs/>
          <w:sz w:val="24"/>
          <w:szCs w:val="24"/>
        </w:rPr>
      </w:pPr>
    </w:p>
    <w:p w14:paraId="25C04F23" w14:textId="5DA8B1ED" w:rsidR="0053596D" w:rsidRDefault="0053596D" w:rsidP="007D207B">
      <w:pPr>
        <w:spacing w:line="480" w:lineRule="auto"/>
        <w:ind w:left="360"/>
        <w:rPr>
          <w:rFonts w:ascii="Times New Roman" w:hAnsi="Times New Roman" w:cs="Times New Roman"/>
          <w:b/>
          <w:bCs/>
          <w:sz w:val="24"/>
          <w:szCs w:val="24"/>
        </w:rPr>
      </w:pPr>
    </w:p>
    <w:p w14:paraId="2BBEC47D" w14:textId="5084BEC2" w:rsidR="0053596D" w:rsidRDefault="0053596D" w:rsidP="007D207B">
      <w:pPr>
        <w:spacing w:line="480" w:lineRule="auto"/>
        <w:ind w:left="360"/>
        <w:rPr>
          <w:rFonts w:ascii="Times New Roman" w:hAnsi="Times New Roman" w:cs="Times New Roman"/>
          <w:b/>
          <w:bCs/>
          <w:sz w:val="24"/>
          <w:szCs w:val="24"/>
        </w:rPr>
      </w:pPr>
    </w:p>
    <w:p w14:paraId="0F970008" w14:textId="2EE8E76F" w:rsidR="0053596D" w:rsidRDefault="0053596D" w:rsidP="007D207B">
      <w:pPr>
        <w:spacing w:line="480" w:lineRule="auto"/>
        <w:ind w:left="360"/>
        <w:rPr>
          <w:rFonts w:ascii="Times New Roman" w:hAnsi="Times New Roman" w:cs="Times New Roman"/>
          <w:b/>
          <w:bCs/>
          <w:sz w:val="24"/>
          <w:szCs w:val="24"/>
        </w:rPr>
      </w:pPr>
    </w:p>
    <w:p w14:paraId="38034D77" w14:textId="71BF9449" w:rsidR="0053596D" w:rsidRDefault="0053596D" w:rsidP="007D207B">
      <w:pPr>
        <w:spacing w:line="480" w:lineRule="auto"/>
        <w:ind w:left="360"/>
        <w:rPr>
          <w:rFonts w:ascii="Times New Roman" w:hAnsi="Times New Roman" w:cs="Times New Roman"/>
          <w:b/>
          <w:bCs/>
          <w:sz w:val="24"/>
          <w:szCs w:val="24"/>
        </w:rPr>
      </w:pPr>
    </w:p>
    <w:p w14:paraId="5DA8AE5A" w14:textId="77777777" w:rsidR="0053596D" w:rsidRPr="00EF4E2F" w:rsidRDefault="0053596D" w:rsidP="007D207B">
      <w:pPr>
        <w:spacing w:line="480" w:lineRule="auto"/>
        <w:ind w:left="360"/>
        <w:rPr>
          <w:rFonts w:ascii="Times New Roman" w:hAnsi="Times New Roman" w:cs="Times New Roman"/>
          <w:b/>
          <w:bCs/>
          <w:sz w:val="24"/>
          <w:szCs w:val="24"/>
        </w:rPr>
      </w:pPr>
    </w:p>
    <w:p w14:paraId="7097B8FF" w14:textId="77777777" w:rsidR="007D207B" w:rsidRPr="00EF4E2F" w:rsidRDefault="007D207B" w:rsidP="007D207B">
      <w:pPr>
        <w:spacing w:line="480" w:lineRule="auto"/>
        <w:ind w:left="360"/>
        <w:rPr>
          <w:rFonts w:ascii="Times New Roman" w:hAnsi="Times New Roman" w:cs="Times New Roman"/>
          <w:b/>
          <w:bCs/>
          <w:sz w:val="24"/>
          <w:szCs w:val="24"/>
        </w:rPr>
      </w:pPr>
      <w:r w:rsidRPr="00EF4E2F">
        <w:rPr>
          <w:rFonts w:ascii="Times New Roman" w:hAnsi="Times New Roman" w:cs="Times New Roman"/>
          <w:b/>
          <w:bCs/>
          <w:sz w:val="24"/>
          <w:szCs w:val="24"/>
        </w:rPr>
        <w:t>3.2.2 Samples of Credit/Debit Cards</w:t>
      </w:r>
    </w:p>
    <w:p w14:paraId="07A112BD" w14:textId="77777777" w:rsidR="007D207B" w:rsidRPr="00EF4E2F"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bCs/>
          <w:sz w:val="24"/>
          <w:szCs w:val="24"/>
        </w:rPr>
        <w:t>Access bank debit cards: The Access Bank Debit Verve Card allows you make payments directly from your account (only in Nigeria).</w:t>
      </w:r>
    </w:p>
    <w:p w14:paraId="49589921" w14:textId="77777777" w:rsidR="007D207B" w:rsidRPr="00EF4E2F"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noProof/>
        </w:rPr>
        <w:drawing>
          <wp:inline distT="0" distB="0" distL="0" distR="0" wp14:anchorId="65BF4645" wp14:editId="75F7AE0A">
            <wp:extent cx="3038475" cy="1943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38475" cy="1943100"/>
                    </a:xfrm>
                    <a:prstGeom prst="rect">
                      <a:avLst/>
                    </a:prstGeom>
                  </pic:spPr>
                </pic:pic>
              </a:graphicData>
            </a:graphic>
          </wp:inline>
        </w:drawing>
      </w:r>
    </w:p>
    <w:p w14:paraId="66F750DE" w14:textId="77777777" w:rsidR="007D207B" w:rsidRPr="001C1B77" w:rsidRDefault="007D207B" w:rsidP="007D207B">
      <w:pPr>
        <w:spacing w:line="480" w:lineRule="auto"/>
        <w:ind w:left="360"/>
        <w:rPr>
          <w:rFonts w:ascii="Times New Roman" w:hAnsi="Times New Roman" w:cs="Times New Roman"/>
          <w:b/>
          <w:bCs/>
          <w:iCs/>
          <w:sz w:val="24"/>
          <w:szCs w:val="24"/>
        </w:rPr>
      </w:pPr>
      <w:r w:rsidRPr="001C1B77">
        <w:rPr>
          <w:rFonts w:ascii="Times New Roman" w:hAnsi="Times New Roman" w:cs="Times New Roman"/>
          <w:b/>
          <w:bCs/>
          <w:iCs/>
          <w:sz w:val="24"/>
          <w:szCs w:val="24"/>
        </w:rPr>
        <w:t>Fig 3.2 Access Bank Debit Card (Source”:</w:t>
      </w:r>
      <w:r w:rsidRPr="001C1B77">
        <w:rPr>
          <w:rFonts w:ascii="Times New Roman" w:hAnsi="Times New Roman" w:cs="Times New Roman"/>
          <w:b/>
          <w:iCs/>
        </w:rPr>
        <w:t xml:space="preserve"> </w:t>
      </w:r>
      <w:hyperlink r:id="rId16" w:history="1">
        <w:r w:rsidRPr="001C1B77">
          <w:rPr>
            <w:rStyle w:val="Hyperlink"/>
            <w:rFonts w:ascii="Times New Roman" w:hAnsi="Times New Roman" w:cs="Times New Roman"/>
            <w:b/>
            <w:bCs/>
            <w:iCs/>
            <w:sz w:val="24"/>
            <w:szCs w:val="24"/>
          </w:rPr>
          <w:t>https://www.accessbankplc.com/Ways-To-Bank/Cards.aspx</w:t>
        </w:r>
      </w:hyperlink>
      <w:r w:rsidRPr="001C1B77">
        <w:rPr>
          <w:rFonts w:ascii="Times New Roman" w:hAnsi="Times New Roman" w:cs="Times New Roman"/>
          <w:b/>
          <w:bCs/>
          <w:iCs/>
          <w:sz w:val="24"/>
          <w:szCs w:val="24"/>
        </w:rPr>
        <w:t>)</w:t>
      </w:r>
    </w:p>
    <w:p w14:paraId="38E6323C" w14:textId="2B359A06" w:rsidR="007D207B"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bCs/>
          <w:sz w:val="24"/>
          <w:szCs w:val="24"/>
        </w:rPr>
        <w:t>Access bank credit cards: The Access Bank Credit Visa card is a dual-currency denominated payment card which allows you spend and settle in naira for domestic transactions while all your international transactions are billed and settled in US dollars.</w:t>
      </w:r>
    </w:p>
    <w:p w14:paraId="42629E2A" w14:textId="5C5A7DC2" w:rsidR="0053596D" w:rsidRDefault="0053596D" w:rsidP="007D207B">
      <w:pPr>
        <w:spacing w:line="480" w:lineRule="auto"/>
        <w:ind w:left="360"/>
        <w:rPr>
          <w:rFonts w:ascii="Times New Roman" w:hAnsi="Times New Roman" w:cs="Times New Roman"/>
          <w:bCs/>
          <w:sz w:val="24"/>
          <w:szCs w:val="24"/>
        </w:rPr>
      </w:pPr>
    </w:p>
    <w:p w14:paraId="169766C7" w14:textId="77777777" w:rsidR="0053596D" w:rsidRPr="00EF4E2F" w:rsidRDefault="0053596D" w:rsidP="007D207B">
      <w:pPr>
        <w:spacing w:line="480" w:lineRule="auto"/>
        <w:ind w:left="360"/>
        <w:rPr>
          <w:rFonts w:ascii="Times New Roman" w:hAnsi="Times New Roman" w:cs="Times New Roman"/>
          <w:bCs/>
          <w:sz w:val="24"/>
          <w:szCs w:val="24"/>
        </w:rPr>
      </w:pPr>
    </w:p>
    <w:p w14:paraId="7221FC9D" w14:textId="77777777" w:rsidR="007D207B" w:rsidRPr="00EF4E2F"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bCs/>
          <w:sz w:val="24"/>
          <w:szCs w:val="24"/>
        </w:rPr>
        <w:lastRenderedPageBreak/>
        <w:tab/>
      </w: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noProof/>
        </w:rPr>
        <w:drawing>
          <wp:inline distT="0" distB="0" distL="0" distR="0" wp14:anchorId="39DCA1D4" wp14:editId="603926F1">
            <wp:extent cx="3067050" cy="1866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7050" cy="1866900"/>
                    </a:xfrm>
                    <a:prstGeom prst="rect">
                      <a:avLst/>
                    </a:prstGeom>
                  </pic:spPr>
                </pic:pic>
              </a:graphicData>
            </a:graphic>
          </wp:inline>
        </w:drawing>
      </w:r>
    </w:p>
    <w:p w14:paraId="1CE5048E" w14:textId="77777777" w:rsidR="007D207B" w:rsidRPr="001C1B77" w:rsidRDefault="007D207B" w:rsidP="007D207B">
      <w:pPr>
        <w:spacing w:line="480" w:lineRule="auto"/>
        <w:ind w:left="360"/>
        <w:rPr>
          <w:rFonts w:ascii="Times New Roman" w:hAnsi="Times New Roman" w:cs="Times New Roman"/>
          <w:b/>
          <w:bCs/>
          <w:iCs/>
          <w:sz w:val="24"/>
          <w:szCs w:val="24"/>
        </w:rPr>
      </w:pPr>
      <w:r w:rsidRPr="001C1B77">
        <w:rPr>
          <w:rFonts w:ascii="Times New Roman" w:hAnsi="Times New Roman" w:cs="Times New Roman"/>
          <w:b/>
          <w:bCs/>
          <w:iCs/>
          <w:sz w:val="24"/>
          <w:szCs w:val="24"/>
        </w:rPr>
        <w:t>Fig 3.3 Access Bank Credit Card (Source”:</w:t>
      </w:r>
      <w:r w:rsidRPr="001C1B77">
        <w:rPr>
          <w:rFonts w:ascii="Times New Roman" w:hAnsi="Times New Roman" w:cs="Times New Roman"/>
          <w:b/>
          <w:iCs/>
        </w:rPr>
        <w:t xml:space="preserve"> </w:t>
      </w:r>
      <w:hyperlink r:id="rId18" w:history="1">
        <w:r w:rsidRPr="001C1B77">
          <w:rPr>
            <w:rStyle w:val="Hyperlink"/>
            <w:rFonts w:ascii="Times New Roman" w:hAnsi="Times New Roman" w:cs="Times New Roman"/>
            <w:b/>
            <w:bCs/>
            <w:iCs/>
            <w:sz w:val="24"/>
            <w:szCs w:val="24"/>
          </w:rPr>
          <w:t>https://www.accessbankplc.com/Ways-To-Bank/Cards.aspx</w:t>
        </w:r>
      </w:hyperlink>
      <w:r w:rsidRPr="001C1B77">
        <w:rPr>
          <w:rFonts w:ascii="Times New Roman" w:hAnsi="Times New Roman" w:cs="Times New Roman"/>
          <w:b/>
          <w:bCs/>
          <w:iCs/>
          <w:sz w:val="24"/>
          <w:szCs w:val="24"/>
        </w:rPr>
        <w:t>)</w:t>
      </w:r>
    </w:p>
    <w:p w14:paraId="18EC7642" w14:textId="77777777" w:rsidR="007D207B" w:rsidRPr="00EF4E2F" w:rsidRDefault="007D207B" w:rsidP="007D207B">
      <w:pPr>
        <w:spacing w:line="480" w:lineRule="auto"/>
        <w:ind w:left="360"/>
        <w:rPr>
          <w:rFonts w:ascii="Times New Roman" w:hAnsi="Times New Roman" w:cs="Times New Roman"/>
          <w:b/>
          <w:bCs/>
          <w:i/>
          <w:sz w:val="24"/>
          <w:szCs w:val="24"/>
        </w:rPr>
      </w:pPr>
      <w:r w:rsidRPr="00EF4E2F">
        <w:rPr>
          <w:rFonts w:ascii="Times New Roman" w:hAnsi="Times New Roman" w:cs="Times New Roman"/>
          <w:bCs/>
          <w:sz w:val="24"/>
          <w:szCs w:val="24"/>
        </w:rPr>
        <w:t>Access bank prepaid cards: The Access Bank Prepaid Card is a multi-currency reloadable payment card used for transactions across multiple channels. The card is available in four currencies; NGN, GBP, USD and Euro, and is accepted globally.</w:t>
      </w:r>
    </w:p>
    <w:p w14:paraId="42817E12" w14:textId="77777777" w:rsidR="007D207B" w:rsidRPr="00EF4E2F" w:rsidRDefault="007D207B" w:rsidP="007D207B">
      <w:pPr>
        <w:spacing w:line="480" w:lineRule="auto"/>
        <w:ind w:left="360"/>
        <w:rPr>
          <w:rFonts w:ascii="Times New Roman" w:hAnsi="Times New Roman" w:cs="Times New Roman"/>
          <w:bCs/>
          <w:sz w:val="24"/>
          <w:szCs w:val="24"/>
        </w:rPr>
      </w:pP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bCs/>
          <w:sz w:val="24"/>
          <w:szCs w:val="24"/>
        </w:rPr>
        <w:tab/>
      </w:r>
      <w:r w:rsidRPr="00EF4E2F">
        <w:rPr>
          <w:rFonts w:ascii="Times New Roman" w:hAnsi="Times New Roman" w:cs="Times New Roman"/>
          <w:noProof/>
        </w:rPr>
        <w:drawing>
          <wp:inline distT="0" distB="0" distL="0" distR="0" wp14:anchorId="0B97DF18" wp14:editId="5C5652A4">
            <wp:extent cx="3190875" cy="1905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0875" cy="1905000"/>
                    </a:xfrm>
                    <a:prstGeom prst="rect">
                      <a:avLst/>
                    </a:prstGeom>
                  </pic:spPr>
                </pic:pic>
              </a:graphicData>
            </a:graphic>
          </wp:inline>
        </w:drawing>
      </w:r>
    </w:p>
    <w:p w14:paraId="7CCE45F0" w14:textId="494E97F7" w:rsidR="007D207B" w:rsidRDefault="007D207B" w:rsidP="007D207B">
      <w:pPr>
        <w:spacing w:line="480" w:lineRule="auto"/>
        <w:ind w:left="360"/>
        <w:rPr>
          <w:rFonts w:ascii="Times New Roman" w:hAnsi="Times New Roman" w:cs="Times New Roman"/>
          <w:b/>
          <w:bCs/>
          <w:i/>
          <w:sz w:val="24"/>
          <w:szCs w:val="24"/>
        </w:rPr>
      </w:pPr>
      <w:r w:rsidRPr="001C1B77">
        <w:rPr>
          <w:rFonts w:ascii="Times New Roman" w:hAnsi="Times New Roman" w:cs="Times New Roman"/>
          <w:b/>
          <w:bCs/>
          <w:iCs/>
          <w:sz w:val="24"/>
          <w:szCs w:val="24"/>
        </w:rPr>
        <w:t xml:space="preserve">Fig 3.4 Access Bank Prepaid Card (Source”: </w:t>
      </w:r>
      <w:hyperlink r:id="rId20" w:history="1">
        <w:r w:rsidRPr="001C1B77">
          <w:rPr>
            <w:rStyle w:val="Hyperlink"/>
            <w:rFonts w:ascii="Times New Roman" w:hAnsi="Times New Roman" w:cs="Times New Roman"/>
            <w:b/>
            <w:bCs/>
            <w:iCs/>
            <w:sz w:val="24"/>
            <w:szCs w:val="24"/>
          </w:rPr>
          <w:t>https://www.accessbankplc.com/Ways-To-Bank/Cards.aspx</w:t>
        </w:r>
      </w:hyperlink>
      <w:r w:rsidRPr="00EF4E2F">
        <w:rPr>
          <w:rFonts w:ascii="Times New Roman" w:hAnsi="Times New Roman" w:cs="Times New Roman"/>
          <w:b/>
          <w:bCs/>
          <w:i/>
          <w:sz w:val="24"/>
          <w:szCs w:val="24"/>
        </w:rPr>
        <w:t>)</w:t>
      </w:r>
    </w:p>
    <w:p w14:paraId="6728B6FE" w14:textId="20012D6E" w:rsidR="0053596D" w:rsidRDefault="0053596D" w:rsidP="007D207B">
      <w:pPr>
        <w:spacing w:line="480" w:lineRule="auto"/>
        <w:ind w:left="360"/>
        <w:rPr>
          <w:rFonts w:ascii="Times New Roman" w:hAnsi="Times New Roman" w:cs="Times New Roman"/>
          <w:b/>
          <w:bCs/>
          <w:i/>
          <w:sz w:val="24"/>
          <w:szCs w:val="24"/>
        </w:rPr>
      </w:pPr>
    </w:p>
    <w:p w14:paraId="683891CD" w14:textId="5D3E5231" w:rsidR="0053596D" w:rsidRDefault="0053596D" w:rsidP="007D207B">
      <w:pPr>
        <w:spacing w:line="480" w:lineRule="auto"/>
        <w:ind w:left="360"/>
        <w:rPr>
          <w:rFonts w:ascii="Times New Roman" w:hAnsi="Times New Roman" w:cs="Times New Roman"/>
          <w:b/>
          <w:bCs/>
          <w:i/>
          <w:sz w:val="24"/>
          <w:szCs w:val="24"/>
        </w:rPr>
      </w:pPr>
    </w:p>
    <w:p w14:paraId="77E9EB42" w14:textId="77777777" w:rsidR="0053596D" w:rsidRPr="00EF4E2F" w:rsidRDefault="0053596D" w:rsidP="007D207B">
      <w:pPr>
        <w:spacing w:line="480" w:lineRule="auto"/>
        <w:ind w:left="360"/>
        <w:rPr>
          <w:rFonts w:ascii="Times New Roman" w:hAnsi="Times New Roman" w:cs="Times New Roman"/>
          <w:b/>
          <w:bCs/>
          <w:i/>
          <w:sz w:val="24"/>
          <w:szCs w:val="24"/>
        </w:rPr>
      </w:pPr>
    </w:p>
    <w:p w14:paraId="105DFA62" w14:textId="77777777" w:rsidR="007D207B" w:rsidRPr="00EF4E2F" w:rsidRDefault="007D207B" w:rsidP="007D207B">
      <w:pPr>
        <w:spacing w:line="480" w:lineRule="auto"/>
        <w:ind w:left="360"/>
        <w:rPr>
          <w:rFonts w:ascii="Times New Roman" w:hAnsi="Times New Roman" w:cs="Times New Roman"/>
          <w:b/>
          <w:bCs/>
          <w:sz w:val="24"/>
          <w:szCs w:val="24"/>
        </w:rPr>
      </w:pPr>
      <w:r w:rsidRPr="00EF4E2F">
        <w:rPr>
          <w:rFonts w:ascii="Times New Roman" w:hAnsi="Times New Roman" w:cs="Times New Roman"/>
          <w:b/>
          <w:sz w:val="24"/>
          <w:szCs w:val="24"/>
        </w:rPr>
        <w:lastRenderedPageBreak/>
        <w:t>3.3</w:t>
      </w:r>
      <w:r w:rsidRPr="00EF4E2F">
        <w:rPr>
          <w:rFonts w:ascii="Times New Roman" w:hAnsi="Times New Roman" w:cs="Times New Roman"/>
          <w:b/>
          <w:bCs/>
          <w:sz w:val="24"/>
          <w:szCs w:val="24"/>
        </w:rPr>
        <w:t xml:space="preserve"> System Analysis</w:t>
      </w:r>
    </w:p>
    <w:p w14:paraId="005B2E30" w14:textId="77777777" w:rsidR="007D207B" w:rsidRPr="00EF4E2F" w:rsidRDefault="007D207B" w:rsidP="007D207B">
      <w:pPr>
        <w:spacing w:line="480" w:lineRule="auto"/>
        <w:ind w:left="360"/>
        <w:jc w:val="both"/>
        <w:rPr>
          <w:rFonts w:ascii="Times New Roman" w:hAnsi="Times New Roman" w:cs="Times New Roman"/>
          <w:bCs/>
          <w:sz w:val="24"/>
          <w:szCs w:val="24"/>
        </w:rPr>
      </w:pPr>
      <w:r w:rsidRPr="00EF4E2F">
        <w:rPr>
          <w:rFonts w:ascii="Times New Roman" w:hAnsi="Times New Roman" w:cs="Times New Roman"/>
          <w:bCs/>
          <w:sz w:val="24"/>
          <w:szCs w:val="24"/>
        </w:rPr>
        <w:t>Analysis is an important phase in system development life cycle where factual data are collected in view of understanding the process involved, identifying problems and recommending solutions in order to improve the system functionality. It is an attempt to give birth to new ideas that satisfy the current needs of the user and provide a basis for future improvements. A system is an organized and purposeful collection of components, parts, or elements. These elements are interrelated to make up an integrated whole. Systems have basic components, which are input, processing, and output. The detailed examination of a complex entity and the resulting breaking down of the entity into its constituent parts is termed analysis. The analysis of a system can then be described as a logical reasoning technique that divides the system into its component pieces to evaluate how well these component pieces operate and interact to accomplish their intended purpose. It is a type of system examination which helps an individual understand and make excellently-informed system-related decisions and is also utilized in the production environment. For adequate operational preparation, a form of component examination is often necessary, without appropriate background reviews on the systems used prior to release or deployment, setbacks and shortcomings are bound to arise.</w:t>
      </w:r>
    </w:p>
    <w:p w14:paraId="45079DD6" w14:textId="77777777" w:rsidR="007D207B" w:rsidRPr="00EF4E2F" w:rsidRDefault="007D207B" w:rsidP="007D207B">
      <w:pPr>
        <w:spacing w:line="480" w:lineRule="auto"/>
        <w:ind w:left="360"/>
        <w:jc w:val="both"/>
        <w:rPr>
          <w:rFonts w:ascii="Times New Roman" w:hAnsi="Times New Roman" w:cs="Times New Roman"/>
          <w:b/>
          <w:bCs/>
          <w:sz w:val="24"/>
          <w:szCs w:val="24"/>
        </w:rPr>
      </w:pPr>
      <w:r w:rsidRPr="00EF4E2F">
        <w:rPr>
          <w:rFonts w:ascii="Times New Roman" w:hAnsi="Times New Roman" w:cs="Times New Roman"/>
          <w:b/>
          <w:bCs/>
          <w:sz w:val="24"/>
          <w:szCs w:val="24"/>
        </w:rPr>
        <w:t>3.3.1 Analysis of the Proposed Systems</w:t>
      </w:r>
    </w:p>
    <w:p w14:paraId="503EEFA3" w14:textId="03852E92" w:rsidR="007D207B" w:rsidRPr="00EF4E2F" w:rsidRDefault="007D207B" w:rsidP="007D207B">
      <w:pPr>
        <w:spacing w:line="480" w:lineRule="auto"/>
        <w:ind w:left="360"/>
        <w:jc w:val="both"/>
        <w:rPr>
          <w:rFonts w:ascii="Times New Roman" w:hAnsi="Times New Roman" w:cs="Times New Roman"/>
          <w:bCs/>
          <w:sz w:val="24"/>
          <w:szCs w:val="24"/>
        </w:rPr>
      </w:pPr>
      <w:r w:rsidRPr="00EF4E2F">
        <w:rPr>
          <w:rFonts w:ascii="Times New Roman" w:hAnsi="Times New Roman" w:cs="Times New Roman"/>
          <w:bCs/>
          <w:sz w:val="24"/>
          <w:szCs w:val="24"/>
        </w:rPr>
        <w:t xml:space="preserve">The proposed system is a complete systematic approach to fraud prevention in credit/debit card systems using </w:t>
      </w:r>
      <w:r w:rsidR="0053596D" w:rsidRPr="00EF4E2F">
        <w:rPr>
          <w:rFonts w:ascii="Times New Roman" w:hAnsi="Times New Roman" w:cs="Times New Roman"/>
          <w:bCs/>
          <w:sz w:val="24"/>
          <w:szCs w:val="24"/>
        </w:rPr>
        <w:t>Random Forest</w:t>
      </w:r>
      <w:r w:rsidRPr="00EF4E2F">
        <w:rPr>
          <w:rFonts w:ascii="Times New Roman" w:hAnsi="Times New Roman" w:cs="Times New Roman"/>
          <w:bCs/>
          <w:sz w:val="24"/>
          <w:szCs w:val="24"/>
        </w:rPr>
        <w:t xml:space="preserve"> algorithm. The system is subsequently trained with the data set mention in 3.2.1 and launched in a real credit card transaction network. The system now relies on customer’s fraud feedback reports and fraud investigator analysis to learn new fraud patterns and solve the problem of class imbalance and concept drift in the system. These fraud feedback and reports are important and are used in two ways;</w:t>
      </w:r>
    </w:p>
    <w:p w14:paraId="197C20BA" w14:textId="77777777" w:rsidR="007D207B" w:rsidRPr="00EF4E2F" w:rsidRDefault="007D207B" w:rsidP="007D207B">
      <w:pPr>
        <w:pStyle w:val="ListParagraph"/>
        <w:numPr>
          <w:ilvl w:val="0"/>
          <w:numId w:val="7"/>
        </w:numPr>
        <w:spacing w:line="480" w:lineRule="auto"/>
        <w:jc w:val="both"/>
        <w:rPr>
          <w:rFonts w:ascii="Times New Roman" w:hAnsi="Times New Roman" w:cs="Times New Roman"/>
          <w:bCs/>
          <w:sz w:val="24"/>
          <w:szCs w:val="24"/>
        </w:rPr>
      </w:pPr>
      <w:r w:rsidRPr="00EF4E2F">
        <w:rPr>
          <w:rFonts w:ascii="Times New Roman" w:hAnsi="Times New Roman" w:cs="Times New Roman"/>
          <w:bCs/>
          <w:sz w:val="24"/>
          <w:szCs w:val="24"/>
        </w:rPr>
        <w:lastRenderedPageBreak/>
        <w:t>To tune the samples for a new insight towards discovering new fraud pattern, thereby solving the class imbalance and the concept drift problem,</w:t>
      </w:r>
    </w:p>
    <w:p w14:paraId="4A00313F" w14:textId="77777777" w:rsidR="007D207B" w:rsidRPr="00EF4E2F" w:rsidRDefault="007D207B" w:rsidP="007D207B">
      <w:pPr>
        <w:pStyle w:val="ListParagraph"/>
        <w:numPr>
          <w:ilvl w:val="0"/>
          <w:numId w:val="7"/>
        </w:numPr>
        <w:spacing w:line="480" w:lineRule="auto"/>
        <w:jc w:val="both"/>
        <w:rPr>
          <w:rFonts w:ascii="Times New Roman" w:hAnsi="Times New Roman" w:cs="Times New Roman"/>
          <w:bCs/>
          <w:sz w:val="24"/>
          <w:szCs w:val="24"/>
        </w:rPr>
      </w:pPr>
      <w:r w:rsidRPr="00EF4E2F">
        <w:rPr>
          <w:rFonts w:ascii="Times New Roman" w:hAnsi="Times New Roman" w:cs="Times New Roman"/>
          <w:bCs/>
          <w:sz w:val="24"/>
          <w:szCs w:val="24"/>
        </w:rPr>
        <w:t>To tune and update the learning algorithm, thereby solving the problem of concept drift in the learning algorithm which leads to misclassification.</w:t>
      </w:r>
    </w:p>
    <w:p w14:paraId="046E2824" w14:textId="77777777" w:rsidR="007D207B" w:rsidRPr="00EF4E2F" w:rsidRDefault="007D207B" w:rsidP="007D207B">
      <w:pPr>
        <w:spacing w:line="480" w:lineRule="auto"/>
        <w:ind w:left="360"/>
        <w:jc w:val="both"/>
        <w:rPr>
          <w:rFonts w:ascii="Times New Roman" w:hAnsi="Times New Roman" w:cs="Times New Roman"/>
          <w:b/>
          <w:bCs/>
          <w:sz w:val="24"/>
          <w:szCs w:val="24"/>
        </w:rPr>
      </w:pPr>
      <w:r w:rsidRPr="00EF4E2F">
        <w:rPr>
          <w:rFonts w:ascii="Times New Roman" w:hAnsi="Times New Roman" w:cs="Times New Roman"/>
          <w:b/>
          <w:bCs/>
          <w:sz w:val="24"/>
          <w:szCs w:val="24"/>
        </w:rPr>
        <w:t>3.3.2 System Design</w:t>
      </w:r>
    </w:p>
    <w:p w14:paraId="43CC15F8" w14:textId="27583DDB" w:rsidR="007D207B" w:rsidRPr="00EF4E2F" w:rsidRDefault="007D207B" w:rsidP="0053596D">
      <w:pPr>
        <w:spacing w:line="480" w:lineRule="auto"/>
        <w:ind w:left="360"/>
        <w:jc w:val="both"/>
        <w:rPr>
          <w:rFonts w:ascii="Times New Roman" w:hAnsi="Times New Roman" w:cs="Times New Roman"/>
          <w:bCs/>
          <w:sz w:val="24"/>
          <w:szCs w:val="24"/>
        </w:rPr>
      </w:pPr>
      <w:r w:rsidRPr="00EF4E2F">
        <w:rPr>
          <w:rFonts w:ascii="Times New Roman" w:hAnsi="Times New Roman" w:cs="Times New Roman"/>
          <w:sz w:val="24"/>
          <w:szCs w:val="24"/>
        </w:rPr>
        <w:t>The system design phase is the process of defining the elements that make up the system using pictures or diagrams to portray the functional and non-functional part of the system so as to enable it to be implemented as a proposed working system as desired.</w:t>
      </w:r>
      <w:r w:rsidRPr="00EF4E2F">
        <w:rPr>
          <w:rFonts w:ascii="Times New Roman" w:hAnsi="Times New Roman" w:cs="Times New Roman"/>
          <w:bCs/>
          <w:sz w:val="24"/>
          <w:szCs w:val="24"/>
        </w:rPr>
        <w:t xml:space="preserve"> The object-oriented approach to system design was used in this work.</w:t>
      </w:r>
    </w:p>
    <w:p w14:paraId="07739EA4" w14:textId="77777777" w:rsidR="007D207B" w:rsidRPr="00EF4E2F" w:rsidRDefault="007D207B" w:rsidP="007D207B">
      <w:pPr>
        <w:spacing w:line="480" w:lineRule="auto"/>
        <w:ind w:left="360"/>
        <w:jc w:val="both"/>
        <w:rPr>
          <w:rFonts w:ascii="Times New Roman" w:hAnsi="Times New Roman" w:cs="Times New Roman"/>
          <w:b/>
          <w:bCs/>
          <w:sz w:val="24"/>
          <w:szCs w:val="24"/>
        </w:rPr>
      </w:pPr>
      <w:r w:rsidRPr="00EF4E2F">
        <w:rPr>
          <w:rFonts w:ascii="Times New Roman" w:hAnsi="Times New Roman" w:cs="Times New Roman"/>
          <w:b/>
          <w:bCs/>
          <w:sz w:val="24"/>
          <w:szCs w:val="24"/>
        </w:rPr>
        <w:t xml:space="preserve">3.3.3 Detailed Design of the Proposed System </w:t>
      </w:r>
    </w:p>
    <w:p w14:paraId="7999C15B" w14:textId="77777777" w:rsidR="007D207B" w:rsidRPr="00EF4E2F" w:rsidRDefault="007D207B" w:rsidP="007D207B">
      <w:pPr>
        <w:spacing w:line="480" w:lineRule="auto"/>
        <w:ind w:left="360"/>
        <w:jc w:val="both"/>
        <w:rPr>
          <w:rFonts w:ascii="Times New Roman" w:hAnsi="Times New Roman" w:cs="Times New Roman"/>
          <w:bCs/>
          <w:sz w:val="24"/>
          <w:szCs w:val="24"/>
        </w:rPr>
      </w:pPr>
      <w:r w:rsidRPr="00EF4E2F">
        <w:rPr>
          <w:rFonts w:ascii="Times New Roman" w:hAnsi="Times New Roman" w:cs="Times New Roman"/>
          <w:bCs/>
          <w:sz w:val="24"/>
          <w:szCs w:val="24"/>
        </w:rPr>
        <w:t>The proposed system design and model has been structured into three subsystems namely;</w:t>
      </w:r>
    </w:p>
    <w:p w14:paraId="1A9BC0B7" w14:textId="77777777" w:rsidR="007D207B" w:rsidRPr="00EF4E2F" w:rsidRDefault="007D207B" w:rsidP="007D207B">
      <w:pPr>
        <w:pStyle w:val="ListParagraph"/>
        <w:numPr>
          <w:ilvl w:val="0"/>
          <w:numId w:val="8"/>
        </w:numPr>
        <w:spacing w:line="480" w:lineRule="auto"/>
        <w:jc w:val="both"/>
        <w:rPr>
          <w:rFonts w:ascii="Times New Roman" w:hAnsi="Times New Roman" w:cs="Times New Roman"/>
          <w:sz w:val="24"/>
          <w:szCs w:val="24"/>
        </w:rPr>
      </w:pPr>
      <w:r w:rsidRPr="00EF4E2F">
        <w:rPr>
          <w:rFonts w:ascii="Times New Roman" w:hAnsi="Times New Roman" w:cs="Times New Roman"/>
          <w:sz w:val="24"/>
          <w:szCs w:val="24"/>
        </w:rPr>
        <w:t>Synthetic data generation subsystem</w:t>
      </w:r>
    </w:p>
    <w:p w14:paraId="643CDB4F" w14:textId="77777777" w:rsidR="007D207B" w:rsidRPr="00EF4E2F" w:rsidRDefault="007D207B" w:rsidP="007D207B">
      <w:pPr>
        <w:pStyle w:val="ListParagraph"/>
        <w:numPr>
          <w:ilvl w:val="0"/>
          <w:numId w:val="8"/>
        </w:numPr>
        <w:spacing w:line="480" w:lineRule="auto"/>
        <w:jc w:val="both"/>
        <w:rPr>
          <w:rFonts w:ascii="Times New Roman" w:hAnsi="Times New Roman" w:cs="Times New Roman"/>
          <w:sz w:val="24"/>
          <w:szCs w:val="24"/>
        </w:rPr>
      </w:pPr>
      <w:r w:rsidRPr="00EF4E2F">
        <w:rPr>
          <w:rFonts w:ascii="Times New Roman" w:hAnsi="Times New Roman" w:cs="Times New Roman"/>
          <w:sz w:val="24"/>
          <w:szCs w:val="24"/>
        </w:rPr>
        <w:t>System training and optimization subsystem</w:t>
      </w:r>
    </w:p>
    <w:p w14:paraId="0DB653B3" w14:textId="77777777" w:rsidR="007D207B" w:rsidRPr="00EF4E2F" w:rsidRDefault="007D207B" w:rsidP="007D207B">
      <w:pPr>
        <w:pStyle w:val="ListParagraph"/>
        <w:numPr>
          <w:ilvl w:val="0"/>
          <w:numId w:val="8"/>
        </w:numPr>
        <w:spacing w:line="480" w:lineRule="auto"/>
        <w:jc w:val="both"/>
        <w:rPr>
          <w:rFonts w:ascii="Times New Roman" w:hAnsi="Times New Roman" w:cs="Times New Roman"/>
          <w:sz w:val="24"/>
          <w:szCs w:val="24"/>
        </w:rPr>
      </w:pPr>
      <w:r w:rsidRPr="00EF4E2F">
        <w:rPr>
          <w:rFonts w:ascii="Times New Roman" w:hAnsi="Times New Roman" w:cs="Times New Roman"/>
          <w:sz w:val="24"/>
          <w:szCs w:val="24"/>
        </w:rPr>
        <w:t>Classification, feedback/update subsystem</w:t>
      </w:r>
    </w:p>
    <w:p w14:paraId="26B5A005" w14:textId="77777777"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In the synthetic data generation subsystem, a sample of the credit card transaction data is supplied to the system as input. Some parameters (cumulative distribution function, mean of a distribution, variance, covariance and correlation) are extracted from the data set using suitable data analysis tools and software and are used to model and generate synthetic data that will be used in the training of the system. This will be referred to as Real-to- Synthetic-Real approach to data generation in this work.</w:t>
      </w:r>
    </w:p>
    <w:p w14:paraId="20C896D1" w14:textId="77777777" w:rsidR="007D207B" w:rsidRPr="00EF4E2F"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lastRenderedPageBreak/>
        <w:t>In the system training and optimization subsystem, the essence of the optimization is to produce optimal and more accurate trees in the forest and to reduce the time needed for the algorithm to converge to a solution.</w:t>
      </w:r>
    </w:p>
    <w:p w14:paraId="4A4E8FD7" w14:textId="14B20A59" w:rsidR="007D207B" w:rsidRDefault="007D207B" w:rsidP="007D207B">
      <w:pPr>
        <w:spacing w:line="480" w:lineRule="auto"/>
        <w:ind w:left="360"/>
        <w:jc w:val="both"/>
        <w:rPr>
          <w:rFonts w:ascii="Times New Roman" w:hAnsi="Times New Roman" w:cs="Times New Roman"/>
          <w:sz w:val="24"/>
          <w:szCs w:val="24"/>
        </w:rPr>
      </w:pPr>
      <w:r w:rsidRPr="00EF4E2F">
        <w:rPr>
          <w:rFonts w:ascii="Times New Roman" w:hAnsi="Times New Roman" w:cs="Times New Roman"/>
          <w:sz w:val="24"/>
          <w:szCs w:val="24"/>
        </w:rPr>
        <w:t>In the classification and feedback/update subsystem, the system classifies incoming transaction request into fraudulent or non-fraudulent transaction as the case may be. It also receives customers’ feedback and report. The general architecture of the proposed system is given in figure 3.5</w:t>
      </w:r>
      <w:r w:rsidR="004804D1">
        <w:rPr>
          <w:rFonts w:ascii="Times New Roman" w:hAnsi="Times New Roman" w:cs="Times New Roman"/>
          <w:sz w:val="24"/>
          <w:szCs w:val="24"/>
        </w:rPr>
        <w:t>.</w:t>
      </w:r>
      <w:r w:rsidR="00ED1873">
        <w:rPr>
          <w:rFonts w:ascii="Times New Roman" w:hAnsi="Times New Roman" w:cs="Times New Roman"/>
          <w:sz w:val="24"/>
          <w:szCs w:val="24"/>
        </w:rPr>
        <w:t xml:space="preserve"> </w:t>
      </w:r>
    </w:p>
    <w:p w14:paraId="0D43A1EC" w14:textId="0D4E5F95" w:rsidR="00ED1873" w:rsidRDefault="00ED1873" w:rsidP="007D207B">
      <w:pPr>
        <w:spacing w:line="480" w:lineRule="auto"/>
        <w:ind w:left="360"/>
        <w:jc w:val="both"/>
        <w:rPr>
          <w:rFonts w:ascii="Times New Roman" w:hAnsi="Times New Roman" w:cs="Times New Roman"/>
          <w:sz w:val="24"/>
          <w:szCs w:val="24"/>
        </w:rPr>
      </w:pPr>
      <w:r w:rsidRPr="00836F50">
        <w:rPr>
          <w:rFonts w:ascii="Times New Roman" w:hAnsi="Times New Roman" w:cs="Times New Roman"/>
          <w:b/>
          <w:bCs/>
          <w:sz w:val="24"/>
          <w:szCs w:val="24"/>
        </w:rPr>
        <w:t>Data Collection</w:t>
      </w:r>
      <w:r>
        <w:rPr>
          <w:rFonts w:ascii="Times New Roman" w:hAnsi="Times New Roman" w:cs="Times New Roman"/>
          <w:sz w:val="24"/>
          <w:szCs w:val="24"/>
        </w:rPr>
        <w:t>: The first step in analyzing or building a machine learning algorithm is to import the data set either real operational or transactional data or simulated data.</w:t>
      </w:r>
    </w:p>
    <w:p w14:paraId="12B5879C" w14:textId="24D9FFBC" w:rsidR="00836F50" w:rsidRDefault="00836F50" w:rsidP="007D207B">
      <w:pPr>
        <w:spacing w:line="480" w:lineRule="auto"/>
        <w:ind w:left="360"/>
        <w:jc w:val="both"/>
        <w:rPr>
          <w:rFonts w:ascii="Times New Roman" w:hAnsi="Times New Roman" w:cs="Times New Roman"/>
          <w:sz w:val="24"/>
          <w:szCs w:val="24"/>
        </w:rPr>
      </w:pPr>
      <w:r w:rsidRPr="00836F50">
        <w:rPr>
          <w:rFonts w:ascii="Times New Roman" w:hAnsi="Times New Roman" w:cs="Times New Roman"/>
          <w:b/>
          <w:bCs/>
          <w:sz w:val="24"/>
          <w:szCs w:val="24"/>
        </w:rPr>
        <w:t>Exploratory Analysis</w:t>
      </w:r>
      <w:r>
        <w:rPr>
          <w:rFonts w:ascii="Times New Roman" w:hAnsi="Times New Roman" w:cs="Times New Roman"/>
          <w:sz w:val="24"/>
          <w:szCs w:val="24"/>
        </w:rPr>
        <w:t xml:space="preserve">: This </w:t>
      </w:r>
      <w:r w:rsidRPr="00836F50">
        <w:rPr>
          <w:rFonts w:ascii="Times New Roman" w:hAnsi="Times New Roman" w:cs="Times New Roman"/>
          <w:sz w:val="24"/>
          <w:szCs w:val="24"/>
        </w:rPr>
        <w:t>refers to the critical process of performing initial investigations on data so as to discover patterns, to spot anomalies, to test hypothesis and to check assumptions with the help of summary statistics and graphical representations.</w:t>
      </w:r>
    </w:p>
    <w:p w14:paraId="37DB2425" w14:textId="5A34A517" w:rsidR="00ED1873" w:rsidRDefault="00ED1873" w:rsidP="007D207B">
      <w:pPr>
        <w:spacing w:line="480" w:lineRule="auto"/>
        <w:ind w:left="360"/>
        <w:jc w:val="both"/>
        <w:rPr>
          <w:rFonts w:ascii="Times New Roman" w:hAnsi="Times New Roman" w:cs="Times New Roman"/>
          <w:sz w:val="24"/>
          <w:szCs w:val="24"/>
        </w:rPr>
      </w:pPr>
      <w:r w:rsidRPr="00836F50">
        <w:rPr>
          <w:rFonts w:ascii="Times New Roman" w:hAnsi="Times New Roman" w:cs="Times New Roman"/>
          <w:b/>
          <w:bCs/>
          <w:sz w:val="24"/>
          <w:szCs w:val="24"/>
        </w:rPr>
        <w:t>Data Preprocessing</w:t>
      </w:r>
      <w:r>
        <w:rPr>
          <w:rFonts w:ascii="Times New Roman" w:hAnsi="Times New Roman" w:cs="Times New Roman"/>
          <w:sz w:val="24"/>
          <w:szCs w:val="24"/>
        </w:rPr>
        <w:t xml:space="preserve">: </w:t>
      </w:r>
      <w:r w:rsidRPr="00ED1873">
        <w:rPr>
          <w:rFonts w:ascii="Times New Roman" w:hAnsi="Times New Roman" w:cs="Times New Roman"/>
          <w:sz w:val="24"/>
          <w:szCs w:val="24"/>
        </w:rPr>
        <w:t xml:space="preserve">is a data mining technique which is used to transform the raw data in a useful and efficient </w:t>
      </w:r>
      <w:r w:rsidR="00836F50" w:rsidRPr="00ED1873">
        <w:rPr>
          <w:rFonts w:ascii="Times New Roman" w:hAnsi="Times New Roman" w:cs="Times New Roman"/>
          <w:sz w:val="24"/>
          <w:szCs w:val="24"/>
        </w:rPr>
        <w:t>format. To</w:t>
      </w:r>
      <w:r w:rsidRPr="00ED1873">
        <w:rPr>
          <w:rFonts w:ascii="Times New Roman" w:hAnsi="Times New Roman" w:cs="Times New Roman"/>
          <w:sz w:val="24"/>
          <w:szCs w:val="24"/>
        </w:rPr>
        <w:t xml:space="preserve"> handle this part, data cleaning is done. It involves handling of missing data, noisy data </w:t>
      </w:r>
      <w:r w:rsidR="00836F50" w:rsidRPr="00ED1873">
        <w:rPr>
          <w:rFonts w:ascii="Times New Roman" w:hAnsi="Times New Roman" w:cs="Times New Roman"/>
          <w:sz w:val="24"/>
          <w:szCs w:val="24"/>
        </w:rPr>
        <w:t>etc.</w:t>
      </w:r>
    </w:p>
    <w:p w14:paraId="30AE3C5F" w14:textId="69C928E0" w:rsidR="00836F50" w:rsidRDefault="00836F50" w:rsidP="007D207B">
      <w:pPr>
        <w:spacing w:line="480" w:lineRule="auto"/>
        <w:ind w:left="360"/>
        <w:jc w:val="both"/>
        <w:rPr>
          <w:rFonts w:ascii="Times New Roman" w:hAnsi="Times New Roman" w:cs="Times New Roman"/>
          <w:sz w:val="24"/>
          <w:szCs w:val="24"/>
        </w:rPr>
      </w:pPr>
      <w:r w:rsidRPr="00836F50">
        <w:rPr>
          <w:rFonts w:ascii="Times New Roman" w:hAnsi="Times New Roman" w:cs="Times New Roman"/>
          <w:b/>
          <w:bCs/>
          <w:sz w:val="24"/>
          <w:szCs w:val="24"/>
        </w:rPr>
        <w:t>Data Splitting</w:t>
      </w:r>
      <w:r>
        <w:rPr>
          <w:rFonts w:ascii="Times New Roman" w:hAnsi="Times New Roman" w:cs="Times New Roman"/>
          <w:sz w:val="24"/>
          <w:szCs w:val="24"/>
        </w:rPr>
        <w:t xml:space="preserve">: </w:t>
      </w:r>
      <w:r w:rsidRPr="00836F50">
        <w:rPr>
          <w:rFonts w:ascii="Times New Roman" w:hAnsi="Times New Roman" w:cs="Times New Roman"/>
          <w:sz w:val="24"/>
          <w:szCs w:val="24"/>
        </w:rPr>
        <w:t>is the act of partitioning available data into. two portions, usually for cross-validatory purposes. One</w:t>
      </w:r>
      <w:r>
        <w:rPr>
          <w:rFonts w:ascii="Times New Roman" w:hAnsi="Times New Roman" w:cs="Times New Roman"/>
          <w:sz w:val="24"/>
          <w:szCs w:val="24"/>
        </w:rPr>
        <w:t xml:space="preserve"> </w:t>
      </w:r>
      <w:r w:rsidRPr="00836F50">
        <w:rPr>
          <w:rFonts w:ascii="Times New Roman" w:hAnsi="Times New Roman" w:cs="Times New Roman"/>
          <w:sz w:val="24"/>
          <w:szCs w:val="24"/>
        </w:rPr>
        <w:t>portion of the data is used to develop a predictive model. and the other to evaluate the model's performance</w:t>
      </w:r>
      <w:r>
        <w:rPr>
          <w:rFonts w:ascii="Times New Roman" w:hAnsi="Times New Roman" w:cs="Times New Roman"/>
          <w:sz w:val="24"/>
          <w:szCs w:val="24"/>
        </w:rPr>
        <w:t>.</w:t>
      </w:r>
    </w:p>
    <w:p w14:paraId="653207E4" w14:textId="3DDC6D64" w:rsidR="00836F50" w:rsidRDefault="00836F50" w:rsidP="007D207B">
      <w:pPr>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Building Machine Learning Algorithms</w:t>
      </w:r>
      <w:r w:rsidRPr="00836F50">
        <w:rPr>
          <w:rFonts w:ascii="Times New Roman" w:hAnsi="Times New Roman" w:cs="Times New Roman"/>
          <w:sz w:val="24"/>
          <w:szCs w:val="24"/>
        </w:rPr>
        <w:t>:</w:t>
      </w:r>
      <w:r>
        <w:rPr>
          <w:rFonts w:ascii="Times New Roman" w:hAnsi="Times New Roman" w:cs="Times New Roman"/>
          <w:sz w:val="24"/>
          <w:szCs w:val="24"/>
        </w:rPr>
        <w:t xml:space="preserve"> </w:t>
      </w:r>
      <w:r w:rsidRPr="00836F50">
        <w:rPr>
          <w:rFonts w:ascii="Times New Roman" w:hAnsi="Times New Roman" w:cs="Times New Roman"/>
          <w:sz w:val="24"/>
          <w:szCs w:val="24"/>
        </w:rPr>
        <w:t xml:space="preserve">A machine learning model is built by learning and generalizing from training data, then applying that acquired knowledge to new data it has never seen before to make predictions and fulfill its purpose. Lack of data will prevent you from </w:t>
      </w:r>
      <w:r w:rsidRPr="00836F50">
        <w:rPr>
          <w:rFonts w:ascii="Times New Roman" w:hAnsi="Times New Roman" w:cs="Times New Roman"/>
          <w:sz w:val="24"/>
          <w:szCs w:val="24"/>
        </w:rPr>
        <w:lastRenderedPageBreak/>
        <w:t>building the model, and access to data isn't enough. Useful data needs to be clean and in a good shap</w:t>
      </w:r>
      <w:r>
        <w:rPr>
          <w:rFonts w:ascii="Times New Roman" w:hAnsi="Times New Roman" w:cs="Times New Roman"/>
          <w:sz w:val="24"/>
          <w:szCs w:val="24"/>
        </w:rPr>
        <w:t>e.</w:t>
      </w:r>
    </w:p>
    <w:p w14:paraId="4C5D5D7C" w14:textId="1A5E7678" w:rsidR="00836F50" w:rsidRDefault="00836F50" w:rsidP="007D207B">
      <w:pPr>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Prediction </w:t>
      </w:r>
      <w:r w:rsidR="0049549C">
        <w:rPr>
          <w:rFonts w:ascii="Times New Roman" w:hAnsi="Times New Roman" w:cs="Times New Roman"/>
          <w:b/>
          <w:bCs/>
          <w:sz w:val="24"/>
          <w:szCs w:val="24"/>
        </w:rPr>
        <w:t>Model:</w:t>
      </w:r>
      <w:r>
        <w:rPr>
          <w:rFonts w:ascii="Times New Roman" w:hAnsi="Times New Roman" w:cs="Times New Roman"/>
          <w:sz w:val="24"/>
          <w:szCs w:val="24"/>
        </w:rPr>
        <w:t xml:space="preserve"> </w:t>
      </w:r>
      <w:r w:rsidR="0049549C">
        <w:rPr>
          <w:rFonts w:ascii="Times New Roman" w:hAnsi="Times New Roman" w:cs="Times New Roman"/>
          <w:sz w:val="24"/>
          <w:szCs w:val="24"/>
        </w:rPr>
        <w:t xml:space="preserve">This </w:t>
      </w:r>
      <w:r w:rsidR="0049549C" w:rsidRPr="0049549C">
        <w:rPr>
          <w:rFonts w:ascii="Times New Roman" w:hAnsi="Times New Roman" w:cs="Times New Roman"/>
          <w:sz w:val="24"/>
          <w:szCs w:val="24"/>
        </w:rPr>
        <w:t>is the subpart of data analytics that uses data mining and probability to predict results. Each model is built up by the number of predictors that are highly favorable to determine future decisions. Once the data is received for a specific predictor, an analytical model is formulated.</w:t>
      </w:r>
    </w:p>
    <w:p w14:paraId="34F38940" w14:textId="0965D055" w:rsidR="0049549C" w:rsidRDefault="0049549C" w:rsidP="007D207B">
      <w:pPr>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Model Optimization:</w:t>
      </w:r>
      <w:r>
        <w:rPr>
          <w:rFonts w:ascii="Times New Roman" w:hAnsi="Times New Roman" w:cs="Times New Roman"/>
          <w:sz w:val="24"/>
          <w:szCs w:val="24"/>
        </w:rPr>
        <w:t xml:space="preserve"> </w:t>
      </w:r>
      <w:r w:rsidRPr="0049549C">
        <w:rPr>
          <w:rFonts w:ascii="Times New Roman" w:hAnsi="Times New Roman" w:cs="Times New Roman"/>
          <w:sz w:val="24"/>
          <w:szCs w:val="24"/>
        </w:rPr>
        <w:t>Hyperparameter optimization in machine learning intends to find the hyperparameters of a given machine learning algorithm that deliver the best performance as measured on a validation set. Hyperparameters, in contrast to model parameters, are set by the machine learning engineer before training</w:t>
      </w:r>
      <w:r>
        <w:rPr>
          <w:rFonts w:ascii="Times New Roman" w:hAnsi="Times New Roman" w:cs="Times New Roman"/>
          <w:sz w:val="24"/>
          <w:szCs w:val="24"/>
        </w:rPr>
        <w:t>.</w:t>
      </w:r>
    </w:p>
    <w:p w14:paraId="21F613C3" w14:textId="3776013B" w:rsidR="0049549C" w:rsidRDefault="0049549C" w:rsidP="007D207B">
      <w:pPr>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Model Deployment:</w:t>
      </w:r>
      <w:r>
        <w:rPr>
          <w:rFonts w:ascii="Times New Roman" w:hAnsi="Times New Roman" w:cs="Times New Roman"/>
          <w:sz w:val="24"/>
          <w:szCs w:val="24"/>
        </w:rPr>
        <w:t xml:space="preserve"> </w:t>
      </w:r>
      <w:r w:rsidRPr="0049549C">
        <w:rPr>
          <w:rFonts w:ascii="Times New Roman" w:hAnsi="Times New Roman" w:cs="Times New Roman"/>
          <w:sz w:val="24"/>
          <w:szCs w:val="24"/>
        </w:rPr>
        <w:t>Deployment is the method by which you integrate a machine learning model into an existing production environment to make practical business decisions based on data. It is one of the last stages in the machine learning life cycle and can be one of the most cumbersome</w:t>
      </w:r>
      <w:r>
        <w:rPr>
          <w:rFonts w:ascii="Times New Roman" w:hAnsi="Times New Roman" w:cs="Times New Roman"/>
          <w:sz w:val="24"/>
          <w:szCs w:val="24"/>
        </w:rPr>
        <w:t>.</w:t>
      </w:r>
    </w:p>
    <w:p w14:paraId="451A1730" w14:textId="671C4F62" w:rsidR="0049549C" w:rsidRDefault="0049549C" w:rsidP="007D207B">
      <w:pPr>
        <w:spacing w:line="480" w:lineRule="auto"/>
        <w:ind w:left="360"/>
        <w:jc w:val="both"/>
        <w:rPr>
          <w:rFonts w:ascii="Times New Roman" w:hAnsi="Times New Roman" w:cs="Times New Roman"/>
          <w:sz w:val="24"/>
          <w:szCs w:val="24"/>
        </w:rPr>
      </w:pPr>
      <w:r>
        <w:rPr>
          <w:rFonts w:ascii="Times New Roman" w:hAnsi="Times New Roman" w:cs="Times New Roman"/>
          <w:b/>
          <w:bCs/>
          <w:sz w:val="24"/>
          <w:szCs w:val="24"/>
        </w:rPr>
        <w:t xml:space="preserve">Web </w:t>
      </w:r>
      <w:r w:rsidR="000B3E39">
        <w:rPr>
          <w:rFonts w:ascii="Times New Roman" w:hAnsi="Times New Roman" w:cs="Times New Roman"/>
          <w:b/>
          <w:bCs/>
          <w:sz w:val="24"/>
          <w:szCs w:val="24"/>
        </w:rPr>
        <w:t>Application:</w:t>
      </w:r>
      <w:r>
        <w:rPr>
          <w:rFonts w:ascii="Times New Roman" w:hAnsi="Times New Roman" w:cs="Times New Roman"/>
          <w:sz w:val="24"/>
          <w:szCs w:val="24"/>
        </w:rPr>
        <w:t xml:space="preserve"> </w:t>
      </w:r>
      <w:r w:rsidRPr="0049549C">
        <w:rPr>
          <w:rFonts w:ascii="Times New Roman" w:hAnsi="Times New Roman" w:cs="Times New Roman"/>
          <w:sz w:val="24"/>
          <w:szCs w:val="24"/>
        </w:rPr>
        <w:t>A Web application (Web app) is an application program that is stored on a remote server and delivered over the Internet through a browser interface.</w:t>
      </w:r>
      <w:r>
        <w:rPr>
          <w:rFonts w:ascii="Times New Roman" w:hAnsi="Times New Roman" w:cs="Times New Roman"/>
          <w:sz w:val="24"/>
          <w:szCs w:val="24"/>
        </w:rPr>
        <w:t xml:space="preserve"> This research Graphical User </w:t>
      </w:r>
      <w:r w:rsidR="000B3E39">
        <w:rPr>
          <w:rFonts w:ascii="Times New Roman" w:hAnsi="Times New Roman" w:cs="Times New Roman"/>
          <w:sz w:val="24"/>
          <w:szCs w:val="24"/>
        </w:rPr>
        <w:t>Interferes</w:t>
      </w:r>
      <w:r>
        <w:rPr>
          <w:rFonts w:ascii="Times New Roman" w:hAnsi="Times New Roman" w:cs="Times New Roman"/>
          <w:sz w:val="24"/>
          <w:szCs w:val="24"/>
        </w:rPr>
        <w:t xml:space="preserve"> (GUI) was built through the aid of CSS and JAVA script.</w:t>
      </w:r>
    </w:p>
    <w:p w14:paraId="2E6EC004" w14:textId="77777777" w:rsidR="00836F50" w:rsidRDefault="00836F50" w:rsidP="007D207B">
      <w:pPr>
        <w:spacing w:line="480" w:lineRule="auto"/>
        <w:ind w:left="360"/>
        <w:jc w:val="both"/>
        <w:rPr>
          <w:rFonts w:ascii="Times New Roman" w:hAnsi="Times New Roman" w:cs="Times New Roman"/>
          <w:sz w:val="24"/>
          <w:szCs w:val="24"/>
        </w:rPr>
      </w:pPr>
    </w:p>
    <w:p w14:paraId="6F40356C" w14:textId="77777777" w:rsidR="00836F50" w:rsidRDefault="00836F50" w:rsidP="007D207B">
      <w:pPr>
        <w:spacing w:line="480" w:lineRule="auto"/>
        <w:ind w:left="360"/>
        <w:jc w:val="both"/>
        <w:rPr>
          <w:rFonts w:ascii="Times New Roman" w:hAnsi="Times New Roman" w:cs="Times New Roman"/>
          <w:sz w:val="24"/>
          <w:szCs w:val="24"/>
        </w:rPr>
      </w:pPr>
    </w:p>
    <w:p w14:paraId="0AFFD5E4" w14:textId="77777777" w:rsidR="00ED1873" w:rsidRDefault="00ED1873" w:rsidP="007D207B">
      <w:pPr>
        <w:spacing w:line="480" w:lineRule="auto"/>
        <w:ind w:left="360"/>
        <w:jc w:val="both"/>
        <w:rPr>
          <w:rFonts w:ascii="Times New Roman" w:hAnsi="Times New Roman" w:cs="Times New Roman"/>
          <w:sz w:val="24"/>
          <w:szCs w:val="24"/>
        </w:rPr>
      </w:pPr>
    </w:p>
    <w:p w14:paraId="65A551DC" w14:textId="28044E5C" w:rsidR="00A24CC6" w:rsidRDefault="00A24CC6" w:rsidP="007D207B">
      <w:pPr>
        <w:spacing w:line="480" w:lineRule="auto"/>
        <w:ind w:left="360"/>
        <w:jc w:val="both"/>
        <w:rPr>
          <w:rFonts w:ascii="Times New Roman" w:hAnsi="Times New Roman" w:cs="Times New Roman"/>
          <w:sz w:val="24"/>
          <w:szCs w:val="24"/>
        </w:rPr>
      </w:pPr>
    </w:p>
    <w:p w14:paraId="0149B298" w14:textId="53457A24" w:rsidR="00A24CC6" w:rsidRDefault="00A24CC6" w:rsidP="000B3E3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D1873">
        <w:rPr>
          <w:noProof/>
        </w:rPr>
        <w:drawing>
          <wp:inline distT="0" distB="0" distL="0" distR="0" wp14:anchorId="431303A1" wp14:editId="4B7F11B4">
            <wp:extent cx="5038725" cy="4886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8725" cy="4886325"/>
                    </a:xfrm>
                    <a:prstGeom prst="rect">
                      <a:avLst/>
                    </a:prstGeom>
                  </pic:spPr>
                </pic:pic>
              </a:graphicData>
            </a:graphic>
          </wp:inline>
        </w:drawing>
      </w:r>
    </w:p>
    <w:p w14:paraId="656927B9" w14:textId="77777777" w:rsidR="00ED1873" w:rsidRPr="00ED1873" w:rsidRDefault="00ED1873" w:rsidP="00ED1873">
      <w:pPr>
        <w:spacing w:line="480" w:lineRule="auto"/>
        <w:ind w:left="1080" w:firstLine="360"/>
        <w:jc w:val="both"/>
        <w:rPr>
          <w:rFonts w:ascii="Times New Roman" w:hAnsi="Times New Roman" w:cs="Times New Roman"/>
          <w:b/>
          <w:iCs/>
          <w:sz w:val="24"/>
          <w:szCs w:val="24"/>
        </w:rPr>
      </w:pPr>
      <w:r w:rsidRPr="00ED1873">
        <w:rPr>
          <w:rFonts w:ascii="Times New Roman" w:hAnsi="Times New Roman" w:cs="Times New Roman"/>
          <w:b/>
          <w:iCs/>
          <w:sz w:val="24"/>
          <w:szCs w:val="24"/>
        </w:rPr>
        <w:t>Fig 3.5 The general architecture of the proposed system</w:t>
      </w:r>
    </w:p>
    <w:p w14:paraId="1291FA60" w14:textId="77777777" w:rsidR="00ED1873" w:rsidRDefault="00ED1873" w:rsidP="007D207B">
      <w:pPr>
        <w:spacing w:line="480" w:lineRule="auto"/>
        <w:ind w:left="360"/>
        <w:jc w:val="both"/>
        <w:rPr>
          <w:rFonts w:ascii="Times New Roman" w:hAnsi="Times New Roman" w:cs="Times New Roman"/>
          <w:sz w:val="24"/>
          <w:szCs w:val="24"/>
        </w:rPr>
      </w:pPr>
    </w:p>
    <w:p w14:paraId="2513049B" w14:textId="65A462AE" w:rsidR="005F237D" w:rsidRDefault="005F237D" w:rsidP="007D207B">
      <w:pPr>
        <w:spacing w:line="480" w:lineRule="auto"/>
        <w:ind w:left="360"/>
        <w:jc w:val="both"/>
        <w:rPr>
          <w:rFonts w:ascii="Times New Roman" w:hAnsi="Times New Roman" w:cs="Times New Roman"/>
          <w:sz w:val="24"/>
          <w:szCs w:val="24"/>
        </w:rPr>
      </w:pPr>
    </w:p>
    <w:p w14:paraId="6E6AAC23" w14:textId="0D5AAF62" w:rsidR="005F237D" w:rsidRDefault="005F237D" w:rsidP="007D207B">
      <w:pPr>
        <w:spacing w:line="480" w:lineRule="auto"/>
        <w:ind w:left="360"/>
        <w:jc w:val="both"/>
        <w:rPr>
          <w:rFonts w:ascii="Times New Roman" w:hAnsi="Times New Roman" w:cs="Times New Roman"/>
          <w:sz w:val="24"/>
          <w:szCs w:val="24"/>
        </w:rPr>
      </w:pPr>
    </w:p>
    <w:p w14:paraId="6B06EF08" w14:textId="2B6B9CD5" w:rsidR="005F237D" w:rsidRDefault="005F237D" w:rsidP="007D207B">
      <w:pPr>
        <w:spacing w:line="480" w:lineRule="auto"/>
        <w:ind w:left="360"/>
        <w:jc w:val="both"/>
        <w:rPr>
          <w:rFonts w:ascii="Times New Roman" w:hAnsi="Times New Roman" w:cs="Times New Roman"/>
          <w:sz w:val="24"/>
          <w:szCs w:val="24"/>
        </w:rPr>
      </w:pPr>
    </w:p>
    <w:p w14:paraId="5A6C647B" w14:textId="77777777" w:rsidR="000B3E39" w:rsidRDefault="000B3E39" w:rsidP="007D207B">
      <w:pPr>
        <w:spacing w:line="480" w:lineRule="auto"/>
        <w:ind w:left="360"/>
        <w:jc w:val="both"/>
        <w:rPr>
          <w:rFonts w:ascii="Times New Roman" w:hAnsi="Times New Roman" w:cs="Times New Roman"/>
          <w:sz w:val="24"/>
          <w:szCs w:val="24"/>
        </w:rPr>
      </w:pPr>
    </w:p>
    <w:p w14:paraId="4E51D047" w14:textId="77777777" w:rsidR="005F237D" w:rsidRDefault="005F237D" w:rsidP="00ED1873">
      <w:pPr>
        <w:spacing w:line="480" w:lineRule="auto"/>
        <w:jc w:val="both"/>
        <w:rPr>
          <w:rFonts w:ascii="Times New Roman" w:hAnsi="Times New Roman" w:cs="Times New Roman"/>
          <w:sz w:val="24"/>
          <w:szCs w:val="24"/>
        </w:rPr>
      </w:pPr>
    </w:p>
    <w:p w14:paraId="68F6BA0F" w14:textId="69C4CC9C" w:rsidR="0073672B" w:rsidRDefault="0073672B" w:rsidP="00ED1873">
      <w:pPr>
        <w:spacing w:line="480" w:lineRule="auto"/>
        <w:jc w:val="both"/>
        <w:rPr>
          <w:rFonts w:ascii="Times New Roman" w:hAnsi="Times New Roman" w:cs="Times New Roman"/>
          <w:b/>
          <w:bCs/>
          <w:sz w:val="24"/>
          <w:szCs w:val="24"/>
        </w:rPr>
      </w:pPr>
      <w:r w:rsidRPr="0035213B">
        <w:rPr>
          <w:rFonts w:ascii="Times New Roman" w:hAnsi="Times New Roman" w:cs="Times New Roman"/>
          <w:b/>
          <w:bCs/>
          <w:sz w:val="24"/>
          <w:szCs w:val="24"/>
        </w:rPr>
        <w:lastRenderedPageBreak/>
        <w:t>Flowchart</w:t>
      </w:r>
    </w:p>
    <w:p w14:paraId="1D7CA358" w14:textId="77777777" w:rsidR="00ED1873" w:rsidRDefault="0073672B" w:rsidP="00ED1873">
      <w:pPr>
        <w:spacing w:line="480" w:lineRule="auto"/>
        <w:ind w:left="720"/>
        <w:jc w:val="both"/>
        <w:rPr>
          <w:b/>
          <w:bCs/>
        </w:rPr>
      </w:pPr>
      <w:r>
        <w:rPr>
          <w:noProof/>
        </w:rPr>
        <w:drawing>
          <wp:inline distT="0" distB="0" distL="0" distR="0" wp14:anchorId="3162E8BE" wp14:editId="24766A07">
            <wp:extent cx="5352415" cy="5549017"/>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77457" cy="5574979"/>
                    </a:xfrm>
                    <a:prstGeom prst="rect">
                      <a:avLst/>
                    </a:prstGeom>
                  </pic:spPr>
                </pic:pic>
              </a:graphicData>
            </a:graphic>
          </wp:inline>
        </w:drawing>
      </w:r>
      <w:r w:rsidR="00ED1873">
        <w:rPr>
          <w:b/>
          <w:bCs/>
        </w:rPr>
        <w:t xml:space="preserve">   </w:t>
      </w:r>
    </w:p>
    <w:p w14:paraId="1F067E41" w14:textId="6DCE46BD" w:rsidR="0073672B" w:rsidRPr="00ED1873" w:rsidRDefault="0073672B" w:rsidP="00ED1873">
      <w:pPr>
        <w:spacing w:line="480" w:lineRule="auto"/>
        <w:ind w:left="1440"/>
        <w:jc w:val="both"/>
        <w:rPr>
          <w:b/>
          <w:bCs/>
        </w:rPr>
      </w:pPr>
      <w:r w:rsidRPr="001C1B77">
        <w:rPr>
          <w:rFonts w:ascii="Times New Roman" w:hAnsi="Times New Roman" w:cs="Times New Roman"/>
          <w:b/>
          <w:iCs/>
          <w:sz w:val="24"/>
          <w:szCs w:val="24"/>
        </w:rPr>
        <w:t>Fig 3.</w:t>
      </w:r>
      <w:r w:rsidR="004804D1">
        <w:rPr>
          <w:rFonts w:ascii="Times New Roman" w:hAnsi="Times New Roman" w:cs="Times New Roman"/>
          <w:b/>
          <w:iCs/>
          <w:sz w:val="24"/>
          <w:szCs w:val="24"/>
        </w:rPr>
        <w:t>6</w:t>
      </w:r>
      <w:r w:rsidRPr="001C1B77">
        <w:rPr>
          <w:rFonts w:ascii="Times New Roman" w:hAnsi="Times New Roman" w:cs="Times New Roman"/>
          <w:b/>
          <w:iCs/>
          <w:sz w:val="24"/>
          <w:szCs w:val="24"/>
        </w:rPr>
        <w:t xml:space="preserve"> Flow chart of the credit/debit card fraud detection</w:t>
      </w:r>
    </w:p>
    <w:p w14:paraId="6728CC43" w14:textId="23310CD8" w:rsidR="007D207B" w:rsidRDefault="007D207B" w:rsidP="00850E1E">
      <w:pPr>
        <w:spacing w:line="480" w:lineRule="auto"/>
        <w:jc w:val="both"/>
        <w:rPr>
          <w:b/>
          <w:bCs/>
        </w:rPr>
      </w:pPr>
    </w:p>
    <w:p w14:paraId="2BC68087" w14:textId="793D8E83" w:rsidR="007D207B" w:rsidRDefault="007D207B" w:rsidP="00850E1E">
      <w:pPr>
        <w:spacing w:line="480" w:lineRule="auto"/>
        <w:jc w:val="both"/>
        <w:rPr>
          <w:b/>
          <w:bCs/>
        </w:rPr>
      </w:pPr>
    </w:p>
    <w:p w14:paraId="49911EC4" w14:textId="5F5623B0" w:rsidR="007D207B" w:rsidRDefault="007D207B" w:rsidP="00850E1E">
      <w:pPr>
        <w:spacing w:line="480" w:lineRule="auto"/>
        <w:jc w:val="both"/>
        <w:rPr>
          <w:b/>
          <w:bCs/>
        </w:rPr>
      </w:pPr>
    </w:p>
    <w:p w14:paraId="06A3F2A7" w14:textId="5AA0B0BB" w:rsidR="007D207B" w:rsidRDefault="007D207B" w:rsidP="00850E1E">
      <w:pPr>
        <w:spacing w:line="480" w:lineRule="auto"/>
        <w:jc w:val="both"/>
        <w:rPr>
          <w:b/>
          <w:bCs/>
        </w:rPr>
      </w:pPr>
    </w:p>
    <w:p w14:paraId="22AF4A0C" w14:textId="30BA59FD" w:rsidR="0073672B" w:rsidRDefault="0073672B" w:rsidP="0073672B">
      <w:pPr>
        <w:pStyle w:val="ListParagraph"/>
        <w:numPr>
          <w:ilvl w:val="2"/>
          <w:numId w:val="8"/>
        </w:numPr>
        <w:spacing w:line="480" w:lineRule="auto"/>
        <w:jc w:val="both"/>
        <w:rPr>
          <w:rFonts w:ascii="Times New Roman" w:hAnsi="Times New Roman" w:cs="Times New Roman"/>
          <w:b/>
          <w:bCs/>
          <w:sz w:val="24"/>
          <w:szCs w:val="24"/>
        </w:rPr>
      </w:pPr>
      <w:r w:rsidRPr="00751D88">
        <w:rPr>
          <w:rFonts w:ascii="Times New Roman" w:hAnsi="Times New Roman" w:cs="Times New Roman"/>
          <w:b/>
          <w:bCs/>
          <w:sz w:val="24"/>
          <w:szCs w:val="24"/>
        </w:rPr>
        <w:lastRenderedPageBreak/>
        <w:t>Random Forest Algorithm</w:t>
      </w:r>
    </w:p>
    <w:p w14:paraId="63A2D4FF" w14:textId="77777777" w:rsidR="0073672B" w:rsidRDefault="0073672B" w:rsidP="0073672B">
      <w:pPr>
        <w:spacing w:line="480" w:lineRule="auto"/>
        <w:ind w:left="360"/>
        <w:jc w:val="both"/>
        <w:rPr>
          <w:rFonts w:ascii="Times New Roman" w:hAnsi="Times New Roman" w:cs="Times New Roman"/>
          <w:bCs/>
          <w:sz w:val="24"/>
          <w:szCs w:val="24"/>
        </w:rPr>
      </w:pPr>
      <w:r w:rsidRPr="00751D88">
        <w:rPr>
          <w:rFonts w:ascii="Times New Roman" w:hAnsi="Times New Roman" w:cs="Times New Roman"/>
          <w:bCs/>
          <w:sz w:val="24"/>
          <w:szCs w:val="24"/>
        </w:rPr>
        <w:t>Random Forest is a tree-based ensemble with each tree depending on a collection of random variables. More formally, for a p-d</w:t>
      </w:r>
      <w:r>
        <w:rPr>
          <w:rFonts w:ascii="Times New Roman" w:hAnsi="Times New Roman" w:cs="Times New Roman"/>
          <w:bCs/>
          <w:sz w:val="24"/>
          <w:szCs w:val="24"/>
        </w:rPr>
        <w:t>imensional random vector X = (X</w:t>
      </w:r>
      <w:proofErr w:type="gramStart"/>
      <w:r>
        <w:rPr>
          <w:rFonts w:ascii="Times New Roman" w:hAnsi="Times New Roman" w:cs="Times New Roman"/>
          <w:bCs/>
          <w:sz w:val="24"/>
          <w:szCs w:val="24"/>
          <w:vertAlign w:val="subscript"/>
        </w:rPr>
        <w:t>1</w:t>
      </w:r>
      <w:r w:rsidRPr="00751D88">
        <w:rPr>
          <w:rFonts w:ascii="Times New Roman" w:hAnsi="Times New Roman" w:cs="Times New Roman"/>
          <w:bCs/>
          <w:sz w:val="24"/>
          <w:szCs w:val="24"/>
        </w:rPr>
        <w:t>,.</w:t>
      </w:r>
      <w:r>
        <w:rPr>
          <w:rFonts w:ascii="Times New Roman" w:hAnsi="Times New Roman" w:cs="Times New Roman"/>
          <w:bCs/>
          <w:sz w:val="24"/>
          <w:szCs w:val="24"/>
        </w:rPr>
        <w:t>..</w:t>
      </w:r>
      <w:proofErr w:type="gramEnd"/>
      <w:r>
        <w:rPr>
          <w:rFonts w:ascii="Times New Roman" w:hAnsi="Times New Roman" w:cs="Times New Roman"/>
          <w:bCs/>
          <w:sz w:val="24"/>
          <w:szCs w:val="24"/>
        </w:rPr>
        <w:t>,</w:t>
      </w:r>
      <w:proofErr w:type="spellStart"/>
      <w:r>
        <w:rPr>
          <w:rFonts w:ascii="Times New Roman" w:hAnsi="Times New Roman" w:cs="Times New Roman"/>
          <w:bCs/>
          <w:sz w:val="24"/>
          <w:szCs w:val="24"/>
        </w:rPr>
        <w:t>X</w:t>
      </w:r>
      <w:r>
        <w:rPr>
          <w:rFonts w:ascii="Times New Roman" w:hAnsi="Times New Roman" w:cs="Times New Roman"/>
          <w:bCs/>
          <w:sz w:val="24"/>
          <w:szCs w:val="24"/>
          <w:vertAlign w:val="subscript"/>
        </w:rPr>
        <w:t>p</w:t>
      </w:r>
      <w:proofErr w:type="spellEnd"/>
      <w:r>
        <w:rPr>
          <w:rFonts w:ascii="Times New Roman" w:hAnsi="Times New Roman" w:cs="Times New Roman"/>
          <w:bCs/>
          <w:sz w:val="24"/>
          <w:szCs w:val="24"/>
        </w:rPr>
        <w:t>)</w:t>
      </w:r>
      <w:r>
        <w:rPr>
          <w:rFonts w:ascii="Times New Roman" w:hAnsi="Times New Roman" w:cs="Times New Roman"/>
          <w:bCs/>
          <w:sz w:val="24"/>
          <w:szCs w:val="24"/>
          <w:vertAlign w:val="superscript"/>
        </w:rPr>
        <w:t xml:space="preserve">T </w:t>
      </w:r>
      <w:r w:rsidRPr="00751D88">
        <w:rPr>
          <w:rFonts w:ascii="Times New Roman" w:hAnsi="Times New Roman" w:cs="Times New Roman"/>
          <w:bCs/>
          <w:sz w:val="24"/>
          <w:szCs w:val="24"/>
        </w:rPr>
        <w:t>representing the real-valued input or predictor variables and a random variable Y representing the real-valued response, we assume an unknown joint distribution P</w:t>
      </w:r>
      <w:r>
        <w:rPr>
          <w:rFonts w:ascii="Times New Roman" w:hAnsi="Times New Roman" w:cs="Times New Roman"/>
          <w:bCs/>
          <w:sz w:val="24"/>
          <w:szCs w:val="24"/>
          <w:vertAlign w:val="subscript"/>
        </w:rPr>
        <w:t>XY</w:t>
      </w:r>
      <w:r w:rsidRPr="00751D88">
        <w:rPr>
          <w:rFonts w:ascii="Times New Roman" w:hAnsi="Times New Roman" w:cs="Times New Roman"/>
          <w:bCs/>
          <w:sz w:val="24"/>
          <w:szCs w:val="24"/>
        </w:rPr>
        <w:t>(X,Y). The goal is to find a prediction function f(X) for predicting Y. The prediction function is determined by a loss function L(Y, f(X)) and defined to minimize the expected value of the loss</w:t>
      </w:r>
    </w:p>
    <w:p w14:paraId="78D23717" w14:textId="77777777" w:rsidR="0073672B" w:rsidRDefault="0073672B" w:rsidP="0073672B">
      <w:pPr>
        <w:spacing w:line="480" w:lineRule="auto"/>
        <w:ind w:left="2520" w:firstLine="360"/>
        <w:jc w:val="both"/>
        <w:rPr>
          <w:rFonts w:ascii="Times New Roman" w:hAnsi="Times New Roman" w:cs="Times New Roman"/>
          <w:bCs/>
          <w:sz w:val="24"/>
          <w:szCs w:val="24"/>
        </w:rPr>
      </w:pPr>
      <w:r>
        <w:rPr>
          <w:rFonts w:ascii="Times New Roman" w:hAnsi="Times New Roman" w:cs="Times New Roman"/>
          <w:bCs/>
          <w:sz w:val="24"/>
          <w:szCs w:val="24"/>
        </w:rPr>
        <w:t xml:space="preserve"> E</w:t>
      </w:r>
      <w:r>
        <w:rPr>
          <w:rFonts w:ascii="Times New Roman" w:hAnsi="Times New Roman" w:cs="Times New Roman"/>
          <w:bCs/>
          <w:sz w:val="24"/>
          <w:szCs w:val="24"/>
          <w:vertAlign w:val="subscript"/>
        </w:rPr>
        <w:t>XY</w:t>
      </w:r>
      <w:r w:rsidRPr="00751D88">
        <w:rPr>
          <w:rFonts w:ascii="Times New Roman" w:hAnsi="Times New Roman" w:cs="Times New Roman"/>
          <w:bCs/>
          <w:sz w:val="24"/>
          <w:szCs w:val="24"/>
        </w:rPr>
        <w:t xml:space="preserve"> (L(Y, f(X)))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751D88">
        <w:rPr>
          <w:rFonts w:ascii="Times New Roman" w:hAnsi="Times New Roman" w:cs="Times New Roman"/>
          <w:bCs/>
          <w:sz w:val="24"/>
          <w:szCs w:val="24"/>
        </w:rPr>
        <w:t xml:space="preserve">(1) </w:t>
      </w:r>
    </w:p>
    <w:p w14:paraId="3398623F" w14:textId="77777777" w:rsidR="0073672B" w:rsidRDefault="0073672B" w:rsidP="0073672B">
      <w:pPr>
        <w:spacing w:line="480" w:lineRule="auto"/>
        <w:ind w:left="360"/>
        <w:jc w:val="both"/>
        <w:rPr>
          <w:rFonts w:ascii="Times New Roman" w:hAnsi="Times New Roman" w:cs="Times New Roman"/>
          <w:bCs/>
          <w:sz w:val="24"/>
          <w:szCs w:val="24"/>
        </w:rPr>
      </w:pPr>
      <w:r w:rsidRPr="00751D88">
        <w:rPr>
          <w:rFonts w:ascii="Times New Roman" w:hAnsi="Times New Roman" w:cs="Times New Roman"/>
          <w:bCs/>
          <w:sz w:val="24"/>
          <w:szCs w:val="24"/>
        </w:rPr>
        <w:t xml:space="preserve">where the subscripts denote expectation with respect to the joint distribution of X and Y. Intuitively, L(Y, f(X)) is a measure of how close f(X) is to Y; it penalizes values of f(X) that are a long way from Y. </w:t>
      </w:r>
    </w:p>
    <w:p w14:paraId="77FDCC25" w14:textId="77777777" w:rsidR="0073672B" w:rsidRDefault="0073672B" w:rsidP="0073672B">
      <w:pPr>
        <w:spacing w:line="480" w:lineRule="auto"/>
        <w:ind w:left="360"/>
        <w:jc w:val="both"/>
        <w:rPr>
          <w:rFonts w:ascii="Times New Roman" w:hAnsi="Times New Roman" w:cs="Times New Roman"/>
          <w:bCs/>
          <w:sz w:val="24"/>
          <w:szCs w:val="24"/>
        </w:rPr>
      </w:pPr>
      <w:r w:rsidRPr="00751D88">
        <w:rPr>
          <w:rFonts w:ascii="Times New Roman" w:hAnsi="Times New Roman" w:cs="Times New Roman"/>
          <w:bCs/>
          <w:sz w:val="24"/>
          <w:szCs w:val="24"/>
        </w:rPr>
        <w:t>Typical choices of L are squared erro</w:t>
      </w:r>
      <w:r>
        <w:rPr>
          <w:rFonts w:ascii="Times New Roman" w:hAnsi="Times New Roman" w:cs="Times New Roman"/>
          <w:bCs/>
          <w:sz w:val="24"/>
          <w:szCs w:val="24"/>
        </w:rPr>
        <w:t>r loss L(Y, f(X)) = (Y − f(X))</w:t>
      </w:r>
      <w:r>
        <w:rPr>
          <w:rFonts w:ascii="Times New Roman" w:hAnsi="Times New Roman" w:cs="Times New Roman"/>
          <w:bCs/>
          <w:sz w:val="24"/>
          <w:szCs w:val="24"/>
          <w:vertAlign w:val="superscript"/>
        </w:rPr>
        <w:t xml:space="preserve">2 </w:t>
      </w:r>
      <w:r w:rsidRPr="00751D88">
        <w:rPr>
          <w:rFonts w:ascii="Times New Roman" w:hAnsi="Times New Roman" w:cs="Times New Roman"/>
          <w:bCs/>
          <w:sz w:val="24"/>
          <w:szCs w:val="24"/>
        </w:rPr>
        <w:t>for regression and zero-one loss for classification:</w:t>
      </w:r>
    </w:p>
    <w:p w14:paraId="5E8DAFA9" w14:textId="77777777" w:rsidR="0073672B" w:rsidRDefault="0073672B" w:rsidP="0073672B">
      <w:pPr>
        <w:spacing w:line="480" w:lineRule="auto"/>
        <w:ind w:left="360"/>
        <w:jc w:val="both"/>
        <w:rPr>
          <w:rFonts w:ascii="Times New Roman" w:hAnsi="Times New Roman" w:cs="Times New Roman"/>
          <w:bCs/>
          <w:sz w:val="24"/>
          <w:szCs w:val="24"/>
        </w:rPr>
      </w:pPr>
      <w:r>
        <w:rPr>
          <w:rFonts w:ascii="Times New Roman" w:hAnsi="Times New Roman" w:cs="Times New Roman"/>
          <w:bCs/>
          <w:sz w:val="24"/>
          <w:szCs w:val="24"/>
        </w:rPr>
        <w:t xml:space="preserve">                       </w:t>
      </w:r>
      <m:oMath>
        <m:r>
          <w:rPr>
            <w:rFonts w:ascii="Cambria Math" w:hAnsi="Cambria Math" w:cs="Times New Roman"/>
            <w:sz w:val="24"/>
            <w:szCs w:val="24"/>
          </w:rPr>
          <m:t>L(Y,f(X)=I(Y≠f(X)=</m:t>
        </m:r>
        <m:d>
          <m:dPr>
            <m:begChr m:val="{"/>
            <m:endChr m:val=""/>
            <m:ctrlPr>
              <w:rPr>
                <w:rFonts w:ascii="Cambria Math" w:hAnsi="Cambria Math" w:cs="Times New Roman"/>
                <w:bCs/>
                <w:i/>
                <w:sz w:val="24"/>
                <w:szCs w:val="24"/>
              </w:rPr>
            </m:ctrlPr>
          </m:dPr>
          <m:e>
            <m:eqArr>
              <m:eqArrPr>
                <m:ctrlPr>
                  <w:rPr>
                    <w:rFonts w:ascii="Cambria Math" w:hAnsi="Cambria Math" w:cs="Times New Roman"/>
                    <w:bCs/>
                    <w:i/>
                    <w:sz w:val="24"/>
                    <w:szCs w:val="24"/>
                  </w:rPr>
                </m:ctrlPr>
              </m:eqArrPr>
              <m:e>
                <m:r>
                  <w:rPr>
                    <w:rFonts w:ascii="Cambria Math" w:hAnsi="Cambria Math" w:cs="Times New Roman"/>
                    <w:sz w:val="24"/>
                    <w:szCs w:val="24"/>
                  </w:rPr>
                  <m:t>0 if Y=f(X)</m:t>
                </m:r>
              </m:e>
              <m:e>
                <m:r>
                  <w:rPr>
                    <w:rFonts w:ascii="Cambria Math" w:hAnsi="Cambria Math" w:cs="Times New Roman"/>
                    <w:sz w:val="24"/>
                    <w:szCs w:val="24"/>
                  </w:rPr>
                  <m:t>1 other wise</m:t>
                </m:r>
              </m:e>
            </m:eqArr>
          </m:e>
        </m:d>
      </m:oMath>
      <w:r w:rsidRPr="00751D88">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sidRPr="00751D88">
        <w:rPr>
          <w:rFonts w:ascii="Times New Roman" w:hAnsi="Times New Roman" w:cs="Times New Roman"/>
          <w:bCs/>
          <w:sz w:val="24"/>
          <w:szCs w:val="24"/>
        </w:rPr>
        <w:t>(2)</w:t>
      </w:r>
    </w:p>
    <w:p w14:paraId="7C98C8EC" w14:textId="77777777" w:rsidR="0073672B" w:rsidRDefault="0073672B" w:rsidP="0073672B">
      <w:pPr>
        <w:spacing w:line="480" w:lineRule="auto"/>
        <w:ind w:left="360"/>
        <w:jc w:val="both"/>
        <w:rPr>
          <w:rFonts w:ascii="Times New Roman" w:hAnsi="Times New Roman" w:cs="Times New Roman"/>
          <w:bCs/>
          <w:sz w:val="24"/>
          <w:szCs w:val="24"/>
        </w:rPr>
      </w:pPr>
      <w:r w:rsidRPr="00751D88">
        <w:rPr>
          <w:rFonts w:ascii="Times New Roman" w:hAnsi="Times New Roman" w:cs="Times New Roman"/>
          <w:bCs/>
          <w:sz w:val="24"/>
          <w:szCs w:val="24"/>
        </w:rPr>
        <w:t xml:space="preserve"> It turns out that minimizing EXY (L(Y, f(X))) for squared error loss gives the conditional expectation </w:t>
      </w:r>
    </w:p>
    <w:p w14:paraId="0C610078" w14:textId="77777777" w:rsidR="0073672B" w:rsidRDefault="0073672B" w:rsidP="0073672B">
      <w:pPr>
        <w:spacing w:line="480" w:lineRule="auto"/>
        <w:ind w:left="1800" w:firstLine="360"/>
        <w:jc w:val="both"/>
        <w:rPr>
          <w:rFonts w:ascii="Times New Roman" w:hAnsi="Times New Roman" w:cs="Times New Roman"/>
          <w:bCs/>
          <w:sz w:val="24"/>
          <w:szCs w:val="24"/>
        </w:rPr>
      </w:pPr>
      <w:r w:rsidRPr="00751D88">
        <w:rPr>
          <w:rFonts w:ascii="Times New Roman" w:hAnsi="Times New Roman" w:cs="Times New Roman"/>
          <w:bCs/>
          <w:sz w:val="24"/>
          <w:szCs w:val="24"/>
        </w:rPr>
        <w:t xml:space="preserve">f(x) = E(Y|X = x)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r w:rsidRPr="00751D88">
        <w:rPr>
          <w:rFonts w:ascii="Times New Roman" w:hAnsi="Times New Roman" w:cs="Times New Roman"/>
          <w:bCs/>
          <w:sz w:val="24"/>
          <w:szCs w:val="24"/>
        </w:rPr>
        <w:t xml:space="preserve">3) </w:t>
      </w:r>
    </w:p>
    <w:p w14:paraId="005BC374" w14:textId="77777777" w:rsidR="0073672B" w:rsidRDefault="0073672B" w:rsidP="0073672B">
      <w:pPr>
        <w:spacing w:line="480" w:lineRule="auto"/>
        <w:ind w:left="360"/>
        <w:jc w:val="both"/>
        <w:rPr>
          <w:rFonts w:ascii="Times New Roman" w:hAnsi="Times New Roman" w:cs="Times New Roman"/>
          <w:bCs/>
          <w:sz w:val="24"/>
          <w:szCs w:val="24"/>
        </w:rPr>
      </w:pPr>
      <w:r w:rsidRPr="00751D88">
        <w:rPr>
          <w:rFonts w:ascii="Times New Roman" w:hAnsi="Times New Roman" w:cs="Times New Roman"/>
          <w:bCs/>
          <w:sz w:val="24"/>
          <w:szCs w:val="24"/>
        </w:rPr>
        <w:t xml:space="preserve">otherwise known as the regression function. In the classification situation, if the set of possible values of Y is denoted by Y , minimizing EXY (L(Y, f(X))) for zero-one loss gives </w:t>
      </w:r>
    </w:p>
    <w:p w14:paraId="5B65F408" w14:textId="77777777" w:rsidR="0073672B" w:rsidRDefault="0073672B" w:rsidP="0073672B">
      <w:pPr>
        <w:spacing w:line="480" w:lineRule="auto"/>
        <w:ind w:left="360"/>
        <w:jc w:val="both"/>
        <w:rPr>
          <w:rFonts w:ascii="Times New Roman" w:hAnsi="Times New Roman" w:cs="Times New Roman"/>
          <w:bCs/>
          <w:sz w:val="24"/>
          <w:szCs w:val="24"/>
        </w:rPr>
      </w:pPr>
      <m:oMath>
        <m:r>
          <w:rPr>
            <w:rFonts w:ascii="Cambria Math" w:hAnsi="Cambria Math" w:cs="Times New Roman"/>
            <w:sz w:val="24"/>
            <w:szCs w:val="24"/>
          </w:rPr>
          <m:t>f</m:t>
        </m:r>
        <m:d>
          <m:dPr>
            <m:ctrlPr>
              <w:rPr>
                <w:rFonts w:ascii="Cambria Math" w:hAnsi="Cambria Math" w:cs="Times New Roman"/>
                <w:bCs/>
                <w:i/>
                <w:sz w:val="24"/>
                <w:szCs w:val="24"/>
              </w:rPr>
            </m:ctrlPr>
          </m:dPr>
          <m:e>
            <m:r>
              <w:rPr>
                <w:rFonts w:ascii="Cambria Math" w:hAnsi="Cambria Math" w:cs="Times New Roman"/>
                <w:sz w:val="24"/>
                <w:szCs w:val="24"/>
              </w:rPr>
              <m:t>x</m:t>
            </m:r>
          </m:e>
        </m:d>
        <m:r>
          <w:rPr>
            <w:rFonts w:ascii="Cambria Math" w:hAnsi="Cambria Math" w:cs="Times New Roman"/>
            <w:sz w:val="24"/>
            <w:szCs w:val="24"/>
          </w:rPr>
          <m:t>=</m:t>
        </m:r>
        <m:func>
          <m:funcPr>
            <m:ctrlPr>
              <w:rPr>
                <w:rFonts w:ascii="Cambria Math" w:hAnsi="Cambria Math" w:cs="Times New Roman"/>
                <w:bCs/>
                <w:i/>
                <w:sz w:val="24"/>
                <w:szCs w:val="24"/>
              </w:rPr>
            </m:ctrlPr>
          </m:funcPr>
          <m:fName>
            <m:r>
              <m:rPr>
                <m:sty m:val="p"/>
              </m:rPr>
              <w:rPr>
                <w:rFonts w:ascii="Cambria Math" w:hAnsi="Cambria Math" w:cs="Times New Roman"/>
                <w:sz w:val="24"/>
                <w:szCs w:val="24"/>
              </w:rPr>
              <m:t>arg</m:t>
            </m:r>
          </m:fName>
          <m:e>
            <m:func>
              <m:funcPr>
                <m:ctrlPr>
                  <w:rPr>
                    <w:rFonts w:ascii="Cambria Math" w:hAnsi="Cambria Math" w:cs="Times New Roman"/>
                    <w:bCs/>
                    <w:i/>
                    <w:sz w:val="24"/>
                    <w:szCs w:val="24"/>
                  </w:rPr>
                </m:ctrlPr>
              </m:funcPr>
              <m:fName>
                <m:r>
                  <m:rPr>
                    <m:sty m:val="p"/>
                  </m:rPr>
                  <w:rPr>
                    <w:rFonts w:ascii="Cambria Math" w:hAnsi="Cambria Math" w:cs="Times New Roman"/>
                    <w:sz w:val="24"/>
                    <w:szCs w:val="24"/>
                  </w:rPr>
                  <m:t>max</m:t>
                </m:r>
              </m:fName>
              <m:e>
                <m:r>
                  <w:rPr>
                    <w:rFonts w:ascii="Cambria Math" w:hAnsi="Cambria Math" w:cs="Times New Roman"/>
                    <w:sz w:val="24"/>
                    <w:szCs w:val="24"/>
                  </w:rPr>
                  <m:t>p</m:t>
                </m:r>
                <m:d>
                  <m:dPr>
                    <m:endChr m:val="|"/>
                    <m:ctrlPr>
                      <w:rPr>
                        <w:rFonts w:ascii="Cambria Math" w:hAnsi="Cambria Math" w:cs="Times New Roman"/>
                        <w:bCs/>
                        <w:i/>
                        <w:sz w:val="24"/>
                        <w:szCs w:val="24"/>
                      </w:rPr>
                    </m:ctrlPr>
                  </m:dPr>
                  <m:e>
                    <m:r>
                      <w:rPr>
                        <w:rFonts w:ascii="Cambria Math" w:hAnsi="Cambria Math" w:cs="Times New Roman"/>
                        <w:sz w:val="24"/>
                        <w:szCs w:val="24"/>
                      </w:rPr>
                      <m:t xml:space="preserve">Y=y </m:t>
                    </m:r>
                  </m:e>
                </m:d>
                <m:r>
                  <w:rPr>
                    <w:rFonts w:ascii="Cambria Math" w:hAnsi="Cambria Math" w:cs="Times New Roman"/>
                    <w:sz w:val="24"/>
                    <w:szCs w:val="24"/>
                  </w:rPr>
                  <m:t>X=x)</m:t>
                </m:r>
              </m:e>
            </m:func>
          </m:e>
        </m:func>
      </m:oMath>
      <w:r>
        <w:rPr>
          <w:rFonts w:ascii="Times New Roman" w:eastAsiaTheme="minorEastAsia" w:hAnsi="Times New Roman" w:cs="Times New Roman"/>
          <w:bCs/>
          <w:sz w:val="24"/>
          <w:szCs w:val="24"/>
        </w:rPr>
        <w:t xml:space="preserve">                                                                                (4)</w:t>
      </w:r>
    </w:p>
    <w:p w14:paraId="714FCE44" w14:textId="77777777" w:rsidR="0073672B" w:rsidRDefault="0073672B" w:rsidP="0073672B">
      <w:pPr>
        <w:spacing w:line="480" w:lineRule="auto"/>
        <w:ind w:left="360"/>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                </w:t>
      </w:r>
    </w:p>
    <w:p w14:paraId="53D6B9B6" w14:textId="5323A15A" w:rsidR="0073672B" w:rsidRDefault="00BB3243" w:rsidP="0073672B">
      <w:pPr>
        <w:spacing w:line="480" w:lineRule="auto"/>
        <w:ind w:left="360"/>
        <w:jc w:val="both"/>
        <w:rPr>
          <w:rFonts w:ascii="Times New Roman" w:hAnsi="Times New Roman" w:cs="Times New Roman"/>
          <w:bCs/>
          <w:sz w:val="24"/>
          <w:szCs w:val="24"/>
        </w:rPr>
      </w:pPr>
      <w:r>
        <w:rPr>
          <w:noProof/>
        </w:rPr>
        <mc:AlternateContent>
          <mc:Choice Requires="wps">
            <w:drawing>
              <wp:anchor distT="0" distB="0" distL="114300" distR="114300" simplePos="0" relativeHeight="251727872" behindDoc="0" locked="0" layoutInCell="1" allowOverlap="1" wp14:anchorId="6295E396" wp14:editId="30694FB5">
                <wp:simplePos x="0" y="0"/>
                <wp:positionH relativeFrom="column">
                  <wp:posOffset>247650</wp:posOffset>
                </wp:positionH>
                <wp:positionV relativeFrom="paragraph">
                  <wp:posOffset>395605</wp:posOffset>
                </wp:positionV>
                <wp:extent cx="5686425" cy="5010150"/>
                <wp:effectExtent l="19050" t="19050" r="28575" b="38100"/>
                <wp:wrapNone/>
                <wp:docPr id="50" name="AutoShap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86425" cy="5010150"/>
                        </a:xfrm>
                        <a:prstGeom prst="roundRect">
                          <a:avLst>
                            <a:gd name="adj" fmla="val 16667"/>
                          </a:avLst>
                        </a:prstGeom>
                        <a:solidFill>
                          <a:schemeClr val="accent3">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3">
                              <a:lumMod val="50000"/>
                              <a:lumOff val="0"/>
                              <a:alpha val="50000"/>
                            </a:schemeClr>
                          </a:outerShdw>
                        </a:effectLst>
                      </wps:spPr>
                      <wps:txbx>
                        <w:txbxContent>
                          <w:p w14:paraId="043F07C3" w14:textId="77777777" w:rsidR="000C441A" w:rsidRDefault="000C441A" w:rsidP="0073672B">
                            <w:pPr>
                              <w:jc w:val="both"/>
                              <w:rPr>
                                <w:b/>
                              </w:rPr>
                            </w:pPr>
                            <w:r>
                              <w:rPr>
                                <w:b/>
                              </w:rPr>
                              <w:t xml:space="preserve">Algorithm </w:t>
                            </w:r>
                            <w:r w:rsidRPr="00EE64AE">
                              <w:rPr>
                                <w:b/>
                              </w:rPr>
                              <w:t xml:space="preserve">Random Forests </w:t>
                            </w:r>
                          </w:p>
                          <w:p w14:paraId="0119699C" w14:textId="77777777" w:rsidR="000C441A" w:rsidRDefault="000C441A" w:rsidP="0073672B">
                            <w:pPr>
                              <w:jc w:val="both"/>
                              <w:rPr>
                                <w:b/>
                              </w:rPr>
                            </w:pPr>
                            <w:r>
                              <w:rPr>
                                <w:b/>
                              </w:rPr>
                              <w:t xml:space="preserve">Let </w:t>
                            </w:r>
                            <m:oMath>
                              <m:r>
                                <m:rPr>
                                  <m:sty m:val="bi"/>
                                </m:rPr>
                                <w:rPr>
                                  <w:rFonts w:ascii="Cambria Math" w:hAnsi="Cambria Math"/>
                                </w:rPr>
                                <m:t>d={</m:t>
                              </m:r>
                              <m:d>
                                <m:dPr>
                                  <m:ctrlPr>
                                    <w:rPr>
                                      <w:rFonts w:ascii="Cambria Math" w:hAnsi="Cambria Math"/>
                                      <w:b/>
                                      <w:i/>
                                    </w:rPr>
                                  </m:ctrlPr>
                                </m:dPr>
                                <m:e>
                                  <m:r>
                                    <m:rPr>
                                      <m:sty m:val="bi"/>
                                    </m:rPr>
                                    <w:rPr>
                                      <w:rFonts w:ascii="Cambria Math" w:hAnsi="Cambria Math"/>
                                    </w:rPr>
                                    <m:t>x</m:t>
                                  </m:r>
                                  <m:r>
                                    <m:rPr>
                                      <m:sty m:val="bi"/>
                                    </m:rPr>
                                    <w:rPr>
                                      <w:rFonts w:ascii="Cambria Math" w:hAnsi="Cambria Math"/>
                                    </w:rPr>
                                    <m:t>1,y</m:t>
                                  </m:r>
                                  <m:r>
                                    <m:rPr>
                                      <m:sty m:val="bi"/>
                                    </m:rPr>
                                    <w:rPr>
                                      <w:rFonts w:ascii="Cambria Math" w:hAnsi="Cambria Math"/>
                                    </w:rPr>
                                    <m:t>1</m:t>
                                  </m:r>
                                </m:e>
                              </m:d>
                              <m:r>
                                <m:rPr>
                                  <m:sty m:val="bi"/>
                                </m:rPr>
                                <w:rPr>
                                  <w:rFonts w:ascii="Cambria Math" w:hAnsi="Cambria Math"/>
                                </w:rPr>
                                <m:t xml:space="preserve">, …., </m:t>
                              </m:r>
                              <m:d>
                                <m:dPr>
                                  <m:ctrlPr>
                                    <w:rPr>
                                      <w:rFonts w:ascii="Cambria Math" w:hAnsi="Cambria Math"/>
                                      <w:b/>
                                      <w:i/>
                                    </w:rPr>
                                  </m:ctrlPr>
                                </m:dPr>
                                <m:e>
                                  <m:r>
                                    <m:rPr>
                                      <m:sty m:val="bi"/>
                                    </m:rPr>
                                    <w:rPr>
                                      <w:rFonts w:ascii="Cambria Math" w:hAnsi="Cambria Math"/>
                                    </w:rPr>
                                    <m:t>xN,yN</m:t>
                                  </m:r>
                                </m:e>
                              </m:d>
                              <m:r>
                                <m:rPr>
                                  <m:sty m:val="bi"/>
                                </m:rPr>
                                <w:rPr>
                                  <w:rFonts w:ascii="Cambria Math" w:hAnsi="Cambria Math"/>
                                </w:rPr>
                                <m:t>}</m:t>
                              </m:r>
                            </m:oMath>
                            <w:r w:rsidRPr="00EE64AE">
                              <w:rPr>
                                <w:b/>
                              </w:rPr>
                              <w:t xml:space="preserve"> denote </w:t>
                            </w:r>
                            <w:r>
                              <w:rPr>
                                <w:b/>
                              </w:rPr>
                              <w:t>the training data, with xi = (x</w:t>
                            </w:r>
                            <w:r>
                              <w:rPr>
                                <w:b/>
                                <w:i/>
                                <w:vertAlign w:val="subscript"/>
                              </w:rPr>
                              <w:t>i</w:t>
                            </w:r>
                            <w:r>
                              <w:rPr>
                                <w:b/>
                              </w:rPr>
                              <w:t>,1,..., x</w:t>
                            </w:r>
                            <w:r>
                              <w:rPr>
                                <w:b/>
                                <w:vertAlign w:val="subscript"/>
                              </w:rPr>
                              <w:t>i</w:t>
                            </w:r>
                            <w:r>
                              <w:rPr>
                                <w:b/>
                              </w:rPr>
                              <w:t>.</w:t>
                            </w:r>
                            <w:r>
                              <w:rPr>
                                <w:b/>
                                <w:vertAlign w:val="subscript"/>
                              </w:rPr>
                              <w:t>p</w:t>
                            </w:r>
                            <w:r w:rsidRPr="00EE64AE">
                              <w:rPr>
                                <w:b/>
                              </w:rPr>
                              <w:t xml:space="preserve">) T . For j = 1 to J: </w:t>
                            </w:r>
                          </w:p>
                          <w:p w14:paraId="46F527C4" w14:textId="77777777" w:rsidR="000C441A" w:rsidRDefault="000C441A" w:rsidP="0073672B">
                            <w:pPr>
                              <w:jc w:val="both"/>
                              <w:rPr>
                                <w:b/>
                              </w:rPr>
                            </w:pPr>
                            <w:r>
                              <w:rPr>
                                <w:b/>
                              </w:rPr>
                              <w:t>1. Take a bootstrap sample d</w:t>
                            </w:r>
                            <w:r>
                              <w:rPr>
                                <w:b/>
                                <w:vertAlign w:val="subscript"/>
                              </w:rPr>
                              <w:t>j</w:t>
                            </w:r>
                            <w:r>
                              <w:rPr>
                                <w:b/>
                              </w:rPr>
                              <w:t xml:space="preserve"> of size </w:t>
                            </w:r>
                            <w:r w:rsidRPr="00C9375D">
                              <w:rPr>
                                <w:b/>
                                <w:i/>
                              </w:rPr>
                              <w:t>N</w:t>
                            </w:r>
                            <w:r>
                              <w:rPr>
                                <w:b/>
                              </w:rPr>
                              <w:t xml:space="preserve"> from d</w:t>
                            </w:r>
                            <w:r w:rsidRPr="00EE64AE">
                              <w:rPr>
                                <w:b/>
                              </w:rPr>
                              <w:t>.</w:t>
                            </w:r>
                          </w:p>
                          <w:p w14:paraId="4603567B" w14:textId="77777777" w:rsidR="000C441A" w:rsidRDefault="000C441A" w:rsidP="0073672B">
                            <w:pPr>
                              <w:jc w:val="both"/>
                              <w:rPr>
                                <w:b/>
                              </w:rPr>
                            </w:pPr>
                            <w:r w:rsidRPr="00EE64AE">
                              <w:rPr>
                                <w:b/>
                              </w:rPr>
                              <w:t xml:space="preserve"> </w:t>
                            </w:r>
                            <w:r>
                              <w:rPr>
                                <w:b/>
                              </w:rPr>
                              <w:t>2. Using the bootstrap sample d</w:t>
                            </w:r>
                            <w:r>
                              <w:rPr>
                                <w:b/>
                                <w:i/>
                                <w:vertAlign w:val="subscript"/>
                              </w:rPr>
                              <w:t>j</w:t>
                            </w:r>
                            <w:r w:rsidRPr="00EE64AE">
                              <w:rPr>
                                <w:b/>
                              </w:rPr>
                              <w:t xml:space="preserve"> as the training data, fit a tree using binary recursive partitioning (Sect. 2.1):</w:t>
                            </w:r>
                          </w:p>
                          <w:p w14:paraId="09198E8B" w14:textId="77777777" w:rsidR="000C441A" w:rsidRDefault="000C441A" w:rsidP="0073672B">
                            <w:pPr>
                              <w:jc w:val="both"/>
                              <w:rPr>
                                <w:b/>
                              </w:rPr>
                            </w:pPr>
                            <w:r w:rsidRPr="00EE64AE">
                              <w:rPr>
                                <w:b/>
                              </w:rPr>
                              <w:t>a. Start with all observations in a single node.</w:t>
                            </w:r>
                          </w:p>
                          <w:p w14:paraId="347E2684" w14:textId="77777777" w:rsidR="000C441A" w:rsidRDefault="000C441A" w:rsidP="0073672B">
                            <w:pPr>
                              <w:jc w:val="both"/>
                              <w:rPr>
                                <w:b/>
                              </w:rPr>
                            </w:pPr>
                            <w:r w:rsidRPr="00EE64AE">
                              <w:rPr>
                                <w:b/>
                              </w:rPr>
                              <w:t xml:space="preserve"> b. Repeat the following steps recursively for each unsplit node until the stopping criterion is met:</w:t>
                            </w:r>
                          </w:p>
                          <w:p w14:paraId="66985C62" w14:textId="77777777" w:rsidR="000C441A" w:rsidRDefault="000C441A" w:rsidP="0073672B">
                            <w:pPr>
                              <w:jc w:val="both"/>
                              <w:rPr>
                                <w:b/>
                              </w:rPr>
                            </w:pPr>
                            <w:r w:rsidRPr="00EE64AE">
                              <w:rPr>
                                <w:b/>
                              </w:rPr>
                              <w:t xml:space="preserve"> i. Select m predictors at random from the p available predictors. </w:t>
                            </w:r>
                          </w:p>
                          <w:p w14:paraId="7E1D11E9" w14:textId="77777777" w:rsidR="000C441A" w:rsidRDefault="000C441A" w:rsidP="0073672B">
                            <w:pPr>
                              <w:jc w:val="both"/>
                              <w:rPr>
                                <w:b/>
                              </w:rPr>
                            </w:pPr>
                            <w:r w:rsidRPr="00EE64AE">
                              <w:rPr>
                                <w:b/>
                              </w:rPr>
                              <w:t>ii. Find the best binary split among all binary splits on the m predictors from step i.</w:t>
                            </w:r>
                          </w:p>
                          <w:p w14:paraId="3C451094" w14:textId="77777777" w:rsidR="000C441A" w:rsidRDefault="000C441A" w:rsidP="0073672B">
                            <w:pPr>
                              <w:jc w:val="both"/>
                              <w:rPr>
                                <w:b/>
                              </w:rPr>
                            </w:pPr>
                            <w:r w:rsidRPr="00EE64AE">
                              <w:rPr>
                                <w:b/>
                              </w:rPr>
                              <w:t xml:space="preserve"> iii. Split the node into two descendant nodes using the split from step ii.</w:t>
                            </w:r>
                          </w:p>
                          <w:p w14:paraId="4099DE33" w14:textId="77777777" w:rsidR="000C441A" w:rsidRDefault="000C441A" w:rsidP="0073672B">
                            <w:pPr>
                              <w:jc w:val="both"/>
                              <w:rPr>
                                <w:b/>
                              </w:rPr>
                            </w:pPr>
                            <w:r w:rsidRPr="00EE64AE">
                              <w:rPr>
                                <w:b/>
                              </w:rPr>
                              <w:t xml:space="preserve">To make a prediction at a new point x, </w:t>
                            </w:r>
                          </w:p>
                          <w:p w14:paraId="69EE1B99" w14:textId="77777777" w:rsidR="000C441A" w:rsidRDefault="000C441A" w:rsidP="0073672B">
                            <w:pPr>
                              <w:jc w:val="both"/>
                              <w:rPr>
                                <w:b/>
                              </w:rPr>
                            </w:pPr>
                            <w:r>
                              <w:rPr>
                                <w:b/>
                              </w:rPr>
                              <w:t xml:space="preserve">• ˆf(x) = 1 J ∑ </w:t>
                            </w:r>
                            <w:r>
                              <w:rPr>
                                <w:b/>
                                <w:vertAlign w:val="superscript"/>
                              </w:rPr>
                              <w:t>j</w:t>
                            </w:r>
                            <w:r>
                              <w:rPr>
                                <w:b/>
                              </w:rPr>
                              <w:t xml:space="preserve"> </w:t>
                            </w:r>
                            <w:r>
                              <w:rPr>
                                <w:b/>
                                <w:vertAlign w:val="subscript"/>
                              </w:rPr>
                              <w:t>j=1</w:t>
                            </w:r>
                            <w:r>
                              <w:rPr>
                                <w:b/>
                              </w:rPr>
                              <w:t xml:space="preserve"> hˆ </w:t>
                            </w:r>
                            <w:r>
                              <w:rPr>
                                <w:b/>
                                <w:vertAlign w:val="subscript"/>
                              </w:rPr>
                              <w:t>j</w:t>
                            </w:r>
                            <w:r w:rsidRPr="00EE64AE">
                              <w:rPr>
                                <w:b/>
                              </w:rPr>
                              <w:t>(x) for regression</w:t>
                            </w:r>
                          </w:p>
                          <w:p w14:paraId="6EA5AAF3" w14:textId="77777777" w:rsidR="000C441A" w:rsidRPr="00EE64AE" w:rsidRDefault="000C441A" w:rsidP="0073672B">
                            <w:pPr>
                              <w:jc w:val="both"/>
                              <w:rPr>
                                <w:b/>
                              </w:rPr>
                            </w:pPr>
                            <w:r>
                              <w:rPr>
                                <w:b/>
                              </w:rPr>
                              <w:t xml:space="preserve"> • ˆf(x) = arg max y ∑ </w:t>
                            </w:r>
                            <w:r>
                              <w:rPr>
                                <w:b/>
                                <w:vertAlign w:val="superscript"/>
                              </w:rPr>
                              <w:t>j</w:t>
                            </w:r>
                            <w:r>
                              <w:rPr>
                                <w:b/>
                                <w:vertAlign w:val="subscript"/>
                              </w:rPr>
                              <w:t xml:space="preserve">j=1 </w:t>
                            </w:r>
                            <w:r>
                              <w:rPr>
                                <w:b/>
                              </w:rPr>
                              <w:t xml:space="preserve"> I(hˆ </w:t>
                            </w:r>
                            <w:r>
                              <w:rPr>
                                <w:b/>
                                <w:vertAlign w:val="subscript"/>
                              </w:rPr>
                              <w:t>j</w:t>
                            </w:r>
                            <w:r w:rsidRPr="00EE64AE">
                              <w:rPr>
                                <w:b/>
                              </w:rPr>
                              <w:t>(x) = y) for classification w</w:t>
                            </w:r>
                            <w:r>
                              <w:rPr>
                                <w:b/>
                              </w:rPr>
                              <w:t xml:space="preserve">here hˆ </w:t>
                            </w:r>
                            <w:r>
                              <w:rPr>
                                <w:b/>
                                <w:vertAlign w:val="subscript"/>
                              </w:rPr>
                              <w:t>j</w:t>
                            </w:r>
                            <w:r w:rsidRPr="00EE64AE">
                              <w:rPr>
                                <w:b/>
                              </w:rPr>
                              <w:t xml:space="preserve">(x) is the prediction of the response variable at x </w:t>
                            </w:r>
                            <w:r>
                              <w:rPr>
                                <w:b/>
                              </w:rPr>
                              <w:t>using the jth tre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295E396" id="AutoShape 110" o:spid="_x0000_s1026" style="position:absolute;left:0;text-align:left;margin-left:19.5pt;margin-top:31.15pt;width:447.75pt;height:39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" fillcolor="#a5a5a5 [3206]" strokecolor="#f2f2f2 [3041]" strokeweight="3pt">
                <v:shadow on="t" color="#525252 [1606]" opacity=".5" offset="1pt"/>
                <v:textbox>
                  <w:txbxContent>
                    <w:p w14:paraId="043F07C3" w14:textId="77777777" w:rsidR="000C441A" w:rsidRDefault="000C441A" w:rsidP="0073672B">
                      <w:pPr>
                        <w:jc w:val="both"/>
                        <w:rPr>
                          <w:b/>
                        </w:rPr>
                      </w:pPr>
                      <w:r>
                        <w:rPr>
                          <w:b/>
                        </w:rPr>
                        <w:t xml:space="preserve">Algorithm </w:t>
                      </w:r>
                      <w:r w:rsidRPr="00EE64AE">
                        <w:rPr>
                          <w:b/>
                        </w:rPr>
                        <w:t xml:space="preserve">Random Forests </w:t>
                      </w:r>
                    </w:p>
                    <w:p w14:paraId="0119699C" w14:textId="77777777" w:rsidR="000C441A" w:rsidRDefault="000C441A" w:rsidP="0073672B">
                      <w:pPr>
                        <w:jc w:val="both"/>
                        <w:rPr>
                          <w:b/>
                        </w:rPr>
                      </w:pPr>
                      <w:r>
                        <w:rPr>
                          <w:b/>
                        </w:rPr>
                        <w:t xml:space="preserve">Let </w:t>
                      </w:r>
                      <m:oMath>
                        <m:r>
                          <m:rPr>
                            <m:sty m:val="bi"/>
                          </m:rPr>
                          <w:rPr>
                            <w:rFonts w:ascii="Cambria Math" w:hAnsi="Cambria Math"/>
                          </w:rPr>
                          <m:t>d={</m:t>
                        </m:r>
                        <m:d>
                          <m:dPr>
                            <m:ctrlPr>
                              <w:rPr>
                                <w:rFonts w:ascii="Cambria Math" w:hAnsi="Cambria Math"/>
                                <w:b/>
                                <w:i/>
                              </w:rPr>
                            </m:ctrlPr>
                          </m:dPr>
                          <m:e>
                            <m:r>
                              <m:rPr>
                                <m:sty m:val="bi"/>
                              </m:rPr>
                              <w:rPr>
                                <w:rFonts w:ascii="Cambria Math" w:hAnsi="Cambria Math"/>
                              </w:rPr>
                              <m:t>x</m:t>
                            </m:r>
                            <m:r>
                              <m:rPr>
                                <m:sty m:val="bi"/>
                              </m:rPr>
                              <w:rPr>
                                <w:rFonts w:ascii="Cambria Math" w:hAnsi="Cambria Math"/>
                              </w:rPr>
                              <m:t>1,y</m:t>
                            </m:r>
                            <m:r>
                              <m:rPr>
                                <m:sty m:val="bi"/>
                              </m:rPr>
                              <w:rPr>
                                <w:rFonts w:ascii="Cambria Math" w:hAnsi="Cambria Math"/>
                              </w:rPr>
                              <m:t>1</m:t>
                            </m:r>
                          </m:e>
                        </m:d>
                        <m:r>
                          <m:rPr>
                            <m:sty m:val="bi"/>
                          </m:rPr>
                          <w:rPr>
                            <w:rFonts w:ascii="Cambria Math" w:hAnsi="Cambria Math"/>
                          </w:rPr>
                          <m:t xml:space="preserve">, …., </m:t>
                        </m:r>
                        <m:d>
                          <m:dPr>
                            <m:ctrlPr>
                              <w:rPr>
                                <w:rFonts w:ascii="Cambria Math" w:hAnsi="Cambria Math"/>
                                <w:b/>
                                <w:i/>
                              </w:rPr>
                            </m:ctrlPr>
                          </m:dPr>
                          <m:e>
                            <m:r>
                              <m:rPr>
                                <m:sty m:val="bi"/>
                              </m:rPr>
                              <w:rPr>
                                <w:rFonts w:ascii="Cambria Math" w:hAnsi="Cambria Math"/>
                              </w:rPr>
                              <m:t>xN,yN</m:t>
                            </m:r>
                          </m:e>
                        </m:d>
                        <m:r>
                          <m:rPr>
                            <m:sty m:val="bi"/>
                          </m:rPr>
                          <w:rPr>
                            <w:rFonts w:ascii="Cambria Math" w:hAnsi="Cambria Math"/>
                          </w:rPr>
                          <m:t>}</m:t>
                        </m:r>
                      </m:oMath>
                      <w:r w:rsidRPr="00EE64AE">
                        <w:rPr>
                          <w:b/>
                        </w:rPr>
                        <w:t xml:space="preserve"> denote </w:t>
                      </w:r>
                      <w:r>
                        <w:rPr>
                          <w:b/>
                        </w:rPr>
                        <w:t>the training data, with xi = (x</w:t>
                      </w:r>
                      <w:r>
                        <w:rPr>
                          <w:b/>
                          <w:i/>
                          <w:vertAlign w:val="subscript"/>
                        </w:rPr>
                        <w:t>i</w:t>
                      </w:r>
                      <w:r>
                        <w:rPr>
                          <w:b/>
                        </w:rPr>
                        <w:t>,1,..., x</w:t>
                      </w:r>
                      <w:r>
                        <w:rPr>
                          <w:b/>
                          <w:vertAlign w:val="subscript"/>
                        </w:rPr>
                        <w:t>i</w:t>
                      </w:r>
                      <w:r>
                        <w:rPr>
                          <w:b/>
                        </w:rPr>
                        <w:t>.</w:t>
                      </w:r>
                      <w:r>
                        <w:rPr>
                          <w:b/>
                          <w:vertAlign w:val="subscript"/>
                        </w:rPr>
                        <w:t>p</w:t>
                      </w:r>
                      <w:r w:rsidRPr="00EE64AE">
                        <w:rPr>
                          <w:b/>
                        </w:rPr>
                        <w:t xml:space="preserve">) T . For j = 1 to J: </w:t>
                      </w:r>
                    </w:p>
                    <w:p w14:paraId="46F527C4" w14:textId="77777777" w:rsidR="000C441A" w:rsidRDefault="000C441A" w:rsidP="0073672B">
                      <w:pPr>
                        <w:jc w:val="both"/>
                        <w:rPr>
                          <w:b/>
                        </w:rPr>
                      </w:pPr>
                      <w:r>
                        <w:rPr>
                          <w:b/>
                        </w:rPr>
                        <w:t>1. Take a bootstrap sample d</w:t>
                      </w:r>
                      <w:r>
                        <w:rPr>
                          <w:b/>
                          <w:vertAlign w:val="subscript"/>
                        </w:rPr>
                        <w:t>j</w:t>
                      </w:r>
                      <w:r>
                        <w:rPr>
                          <w:b/>
                        </w:rPr>
                        <w:t xml:space="preserve"> of size </w:t>
                      </w:r>
                      <w:r w:rsidRPr="00C9375D">
                        <w:rPr>
                          <w:b/>
                          <w:i/>
                        </w:rPr>
                        <w:t>N</w:t>
                      </w:r>
                      <w:r>
                        <w:rPr>
                          <w:b/>
                        </w:rPr>
                        <w:t xml:space="preserve"> from d</w:t>
                      </w:r>
                      <w:r w:rsidRPr="00EE64AE">
                        <w:rPr>
                          <w:b/>
                        </w:rPr>
                        <w:t>.</w:t>
                      </w:r>
                    </w:p>
                    <w:p w14:paraId="4603567B" w14:textId="77777777" w:rsidR="000C441A" w:rsidRDefault="000C441A" w:rsidP="0073672B">
                      <w:pPr>
                        <w:jc w:val="both"/>
                        <w:rPr>
                          <w:b/>
                        </w:rPr>
                      </w:pPr>
                      <w:r w:rsidRPr="00EE64AE">
                        <w:rPr>
                          <w:b/>
                        </w:rPr>
                        <w:t xml:space="preserve"> </w:t>
                      </w:r>
                      <w:r>
                        <w:rPr>
                          <w:b/>
                        </w:rPr>
                        <w:t>2. Using the bootstrap sample d</w:t>
                      </w:r>
                      <w:r>
                        <w:rPr>
                          <w:b/>
                          <w:i/>
                          <w:vertAlign w:val="subscript"/>
                        </w:rPr>
                        <w:t>j</w:t>
                      </w:r>
                      <w:r w:rsidRPr="00EE64AE">
                        <w:rPr>
                          <w:b/>
                        </w:rPr>
                        <w:t xml:space="preserve"> as the training data, fit a tree using binary recursive partitioning (Sect. 2.1):</w:t>
                      </w:r>
                    </w:p>
                    <w:p w14:paraId="09198E8B" w14:textId="77777777" w:rsidR="000C441A" w:rsidRDefault="000C441A" w:rsidP="0073672B">
                      <w:pPr>
                        <w:jc w:val="both"/>
                        <w:rPr>
                          <w:b/>
                        </w:rPr>
                      </w:pPr>
                      <w:r w:rsidRPr="00EE64AE">
                        <w:rPr>
                          <w:b/>
                        </w:rPr>
                        <w:t>a. Start with all observations in a single node.</w:t>
                      </w:r>
                    </w:p>
                    <w:p w14:paraId="347E2684" w14:textId="77777777" w:rsidR="000C441A" w:rsidRDefault="000C441A" w:rsidP="0073672B">
                      <w:pPr>
                        <w:jc w:val="both"/>
                        <w:rPr>
                          <w:b/>
                        </w:rPr>
                      </w:pPr>
                      <w:r w:rsidRPr="00EE64AE">
                        <w:rPr>
                          <w:b/>
                        </w:rPr>
                        <w:t xml:space="preserve"> b. Repeat the following steps recursively for each unsplit node until the stopping criterion is met:</w:t>
                      </w:r>
                    </w:p>
                    <w:p w14:paraId="66985C62" w14:textId="77777777" w:rsidR="000C441A" w:rsidRDefault="000C441A" w:rsidP="0073672B">
                      <w:pPr>
                        <w:jc w:val="both"/>
                        <w:rPr>
                          <w:b/>
                        </w:rPr>
                      </w:pPr>
                      <w:r w:rsidRPr="00EE64AE">
                        <w:rPr>
                          <w:b/>
                        </w:rPr>
                        <w:t xml:space="preserve"> i. Select m predictors at random from the p available predictors. </w:t>
                      </w:r>
                    </w:p>
                    <w:p w14:paraId="7E1D11E9" w14:textId="77777777" w:rsidR="000C441A" w:rsidRDefault="000C441A" w:rsidP="0073672B">
                      <w:pPr>
                        <w:jc w:val="both"/>
                        <w:rPr>
                          <w:b/>
                        </w:rPr>
                      </w:pPr>
                      <w:r w:rsidRPr="00EE64AE">
                        <w:rPr>
                          <w:b/>
                        </w:rPr>
                        <w:t>ii. Find the best binary split among all binary splits on the m predictors from step i.</w:t>
                      </w:r>
                    </w:p>
                    <w:p w14:paraId="3C451094" w14:textId="77777777" w:rsidR="000C441A" w:rsidRDefault="000C441A" w:rsidP="0073672B">
                      <w:pPr>
                        <w:jc w:val="both"/>
                        <w:rPr>
                          <w:b/>
                        </w:rPr>
                      </w:pPr>
                      <w:r w:rsidRPr="00EE64AE">
                        <w:rPr>
                          <w:b/>
                        </w:rPr>
                        <w:t xml:space="preserve"> iii. Split the node into two descendant nodes using the split from step ii.</w:t>
                      </w:r>
                    </w:p>
                    <w:p w14:paraId="4099DE33" w14:textId="77777777" w:rsidR="000C441A" w:rsidRDefault="000C441A" w:rsidP="0073672B">
                      <w:pPr>
                        <w:jc w:val="both"/>
                        <w:rPr>
                          <w:b/>
                        </w:rPr>
                      </w:pPr>
                      <w:r w:rsidRPr="00EE64AE">
                        <w:rPr>
                          <w:b/>
                        </w:rPr>
                        <w:t xml:space="preserve">To make a prediction at a new point x, </w:t>
                      </w:r>
                    </w:p>
                    <w:p w14:paraId="69EE1B99" w14:textId="77777777" w:rsidR="000C441A" w:rsidRDefault="000C441A" w:rsidP="0073672B">
                      <w:pPr>
                        <w:jc w:val="both"/>
                        <w:rPr>
                          <w:b/>
                        </w:rPr>
                      </w:pPr>
                      <w:r>
                        <w:rPr>
                          <w:b/>
                        </w:rPr>
                        <w:t xml:space="preserve">• ˆf(x) = 1 J ∑ </w:t>
                      </w:r>
                      <w:r>
                        <w:rPr>
                          <w:b/>
                          <w:vertAlign w:val="superscript"/>
                        </w:rPr>
                        <w:t>j</w:t>
                      </w:r>
                      <w:r>
                        <w:rPr>
                          <w:b/>
                        </w:rPr>
                        <w:t xml:space="preserve"> </w:t>
                      </w:r>
                      <w:r>
                        <w:rPr>
                          <w:b/>
                          <w:vertAlign w:val="subscript"/>
                        </w:rPr>
                        <w:t>j=1</w:t>
                      </w:r>
                      <w:r>
                        <w:rPr>
                          <w:b/>
                        </w:rPr>
                        <w:t xml:space="preserve"> hˆ </w:t>
                      </w:r>
                      <w:r>
                        <w:rPr>
                          <w:b/>
                          <w:vertAlign w:val="subscript"/>
                        </w:rPr>
                        <w:t>j</w:t>
                      </w:r>
                      <w:r w:rsidRPr="00EE64AE">
                        <w:rPr>
                          <w:b/>
                        </w:rPr>
                        <w:t>(x) for regression</w:t>
                      </w:r>
                    </w:p>
                    <w:p w14:paraId="6EA5AAF3" w14:textId="77777777" w:rsidR="000C441A" w:rsidRPr="00EE64AE" w:rsidRDefault="000C441A" w:rsidP="0073672B">
                      <w:pPr>
                        <w:jc w:val="both"/>
                        <w:rPr>
                          <w:b/>
                        </w:rPr>
                      </w:pPr>
                      <w:r>
                        <w:rPr>
                          <w:b/>
                        </w:rPr>
                        <w:t xml:space="preserve"> • ˆf(x) = arg max y ∑ </w:t>
                      </w:r>
                      <w:r>
                        <w:rPr>
                          <w:b/>
                          <w:vertAlign w:val="superscript"/>
                        </w:rPr>
                        <w:t>j</w:t>
                      </w:r>
                      <w:r>
                        <w:rPr>
                          <w:b/>
                          <w:vertAlign w:val="subscript"/>
                        </w:rPr>
                        <w:t xml:space="preserve">j=1 </w:t>
                      </w:r>
                      <w:r>
                        <w:rPr>
                          <w:b/>
                        </w:rPr>
                        <w:t xml:space="preserve"> I(hˆ </w:t>
                      </w:r>
                      <w:r>
                        <w:rPr>
                          <w:b/>
                          <w:vertAlign w:val="subscript"/>
                        </w:rPr>
                        <w:t>j</w:t>
                      </w:r>
                      <w:r w:rsidRPr="00EE64AE">
                        <w:rPr>
                          <w:b/>
                        </w:rPr>
                        <w:t>(x) = y) for classification w</w:t>
                      </w:r>
                      <w:r>
                        <w:rPr>
                          <w:b/>
                        </w:rPr>
                        <w:t xml:space="preserve">here hˆ </w:t>
                      </w:r>
                      <w:r>
                        <w:rPr>
                          <w:b/>
                          <w:vertAlign w:val="subscript"/>
                        </w:rPr>
                        <w:t>j</w:t>
                      </w:r>
                      <w:r w:rsidRPr="00EE64AE">
                        <w:rPr>
                          <w:b/>
                        </w:rPr>
                        <w:t xml:space="preserve">(x) is the prediction of the response variable at x </w:t>
                      </w:r>
                      <w:r>
                        <w:rPr>
                          <w:b/>
                        </w:rPr>
                        <w:t>using the jth tree .</w:t>
                      </w:r>
                    </w:p>
                  </w:txbxContent>
                </v:textbox>
              </v:roundrect>
            </w:pict>
          </mc:Fallback>
        </mc:AlternateContent>
      </w:r>
      <w:r w:rsidR="0073672B" w:rsidRPr="00751D88">
        <w:rPr>
          <w:rFonts w:ascii="Times New Roman" w:hAnsi="Times New Roman" w:cs="Times New Roman"/>
          <w:bCs/>
          <w:sz w:val="24"/>
          <w:szCs w:val="24"/>
        </w:rPr>
        <w:t>otherwise known as the Bayes rule.</w:t>
      </w:r>
    </w:p>
    <w:p w14:paraId="181DD1DD" w14:textId="77777777" w:rsidR="0073672B" w:rsidRDefault="0073672B" w:rsidP="0073672B">
      <w:pPr>
        <w:spacing w:line="480" w:lineRule="auto"/>
        <w:ind w:left="360"/>
        <w:jc w:val="both"/>
        <w:rPr>
          <w:rFonts w:ascii="Times New Roman" w:hAnsi="Times New Roman" w:cs="Times New Roman"/>
          <w:bCs/>
          <w:sz w:val="24"/>
          <w:szCs w:val="24"/>
        </w:rPr>
      </w:pPr>
    </w:p>
    <w:p w14:paraId="768B02FB" w14:textId="4DFE5716" w:rsidR="0073672B" w:rsidRDefault="0073672B" w:rsidP="0073672B">
      <w:pPr>
        <w:spacing w:line="480" w:lineRule="auto"/>
        <w:ind w:left="360"/>
        <w:jc w:val="both"/>
        <w:rPr>
          <w:rFonts w:ascii="Times New Roman" w:hAnsi="Times New Roman" w:cs="Times New Roman"/>
          <w:bCs/>
          <w:sz w:val="24"/>
          <w:szCs w:val="24"/>
        </w:rPr>
      </w:pPr>
    </w:p>
    <w:p w14:paraId="315FC33B" w14:textId="41D178EA" w:rsidR="0073672B" w:rsidRDefault="0073672B" w:rsidP="0073672B">
      <w:pPr>
        <w:spacing w:line="480" w:lineRule="auto"/>
        <w:ind w:left="360"/>
        <w:jc w:val="both"/>
        <w:rPr>
          <w:rFonts w:ascii="Times New Roman" w:hAnsi="Times New Roman" w:cs="Times New Roman"/>
          <w:bCs/>
          <w:sz w:val="24"/>
          <w:szCs w:val="24"/>
        </w:rPr>
      </w:pPr>
    </w:p>
    <w:p w14:paraId="1C18719E" w14:textId="70CB6E3F" w:rsidR="0073672B" w:rsidRDefault="0073672B" w:rsidP="0073672B">
      <w:pPr>
        <w:spacing w:line="480" w:lineRule="auto"/>
        <w:ind w:left="360"/>
        <w:jc w:val="both"/>
        <w:rPr>
          <w:rFonts w:ascii="Times New Roman" w:hAnsi="Times New Roman" w:cs="Times New Roman"/>
          <w:bCs/>
          <w:sz w:val="24"/>
          <w:szCs w:val="24"/>
        </w:rPr>
      </w:pPr>
    </w:p>
    <w:p w14:paraId="47515B66" w14:textId="77777777" w:rsidR="0073672B" w:rsidRDefault="0073672B" w:rsidP="0073672B">
      <w:pPr>
        <w:spacing w:line="480" w:lineRule="auto"/>
        <w:ind w:left="360"/>
        <w:jc w:val="both"/>
        <w:rPr>
          <w:rFonts w:ascii="Times New Roman" w:hAnsi="Times New Roman" w:cs="Times New Roman"/>
          <w:bCs/>
          <w:sz w:val="24"/>
          <w:szCs w:val="24"/>
        </w:rPr>
      </w:pPr>
    </w:p>
    <w:p w14:paraId="781B1A2B" w14:textId="77777777" w:rsidR="0073672B" w:rsidRPr="0073672B" w:rsidRDefault="0073672B" w:rsidP="0073672B">
      <w:pPr>
        <w:spacing w:line="480" w:lineRule="auto"/>
        <w:ind w:left="360"/>
        <w:jc w:val="both"/>
        <w:rPr>
          <w:rFonts w:ascii="Times New Roman" w:hAnsi="Times New Roman" w:cs="Times New Roman"/>
          <w:sz w:val="24"/>
          <w:szCs w:val="24"/>
        </w:rPr>
      </w:pPr>
    </w:p>
    <w:p w14:paraId="3FF50E1A" w14:textId="77777777" w:rsidR="0073672B" w:rsidRPr="0073672B" w:rsidRDefault="0073672B" w:rsidP="0073672B">
      <w:pPr>
        <w:spacing w:line="480" w:lineRule="auto"/>
        <w:jc w:val="both"/>
        <w:rPr>
          <w:rFonts w:ascii="Times New Roman" w:hAnsi="Times New Roman" w:cs="Times New Roman"/>
          <w:b/>
          <w:bCs/>
          <w:sz w:val="24"/>
          <w:szCs w:val="24"/>
        </w:rPr>
      </w:pPr>
    </w:p>
    <w:p w14:paraId="61A8DB63" w14:textId="25F53C8F" w:rsidR="007D207B" w:rsidRDefault="007D207B" w:rsidP="00850E1E">
      <w:pPr>
        <w:spacing w:line="480" w:lineRule="auto"/>
        <w:jc w:val="both"/>
        <w:rPr>
          <w:b/>
          <w:bCs/>
        </w:rPr>
      </w:pPr>
    </w:p>
    <w:p w14:paraId="4C20FA63" w14:textId="283289E6" w:rsidR="007D207B" w:rsidRDefault="007D207B" w:rsidP="00850E1E">
      <w:pPr>
        <w:spacing w:line="480" w:lineRule="auto"/>
        <w:jc w:val="both"/>
        <w:rPr>
          <w:b/>
          <w:bCs/>
        </w:rPr>
      </w:pPr>
    </w:p>
    <w:p w14:paraId="35E0FF8B" w14:textId="13B839D0" w:rsidR="007D207B" w:rsidRDefault="007D207B" w:rsidP="00850E1E">
      <w:pPr>
        <w:spacing w:line="480" w:lineRule="auto"/>
        <w:jc w:val="both"/>
        <w:rPr>
          <w:b/>
          <w:bCs/>
        </w:rPr>
      </w:pPr>
    </w:p>
    <w:p w14:paraId="1D8E8A86" w14:textId="006505BC" w:rsidR="007D207B" w:rsidRDefault="007D207B" w:rsidP="00850E1E">
      <w:pPr>
        <w:spacing w:line="480" w:lineRule="auto"/>
        <w:jc w:val="both"/>
        <w:rPr>
          <w:b/>
          <w:bCs/>
        </w:rPr>
      </w:pPr>
    </w:p>
    <w:p w14:paraId="3E99A29D" w14:textId="4B08C14F" w:rsidR="007D207B" w:rsidRDefault="007D207B" w:rsidP="00850E1E">
      <w:pPr>
        <w:spacing w:line="480" w:lineRule="auto"/>
        <w:jc w:val="both"/>
        <w:rPr>
          <w:b/>
          <w:bCs/>
        </w:rPr>
      </w:pPr>
    </w:p>
    <w:p w14:paraId="29ECCC1E" w14:textId="7C5F5B42" w:rsidR="0073672B" w:rsidRDefault="0073672B" w:rsidP="00850E1E">
      <w:pPr>
        <w:spacing w:line="480" w:lineRule="auto"/>
        <w:jc w:val="both"/>
        <w:rPr>
          <w:b/>
          <w:bCs/>
        </w:rPr>
      </w:pPr>
    </w:p>
    <w:p w14:paraId="713CF44D" w14:textId="4A751B98" w:rsidR="0073672B" w:rsidRDefault="0073672B" w:rsidP="00850E1E">
      <w:pPr>
        <w:spacing w:line="480" w:lineRule="auto"/>
        <w:jc w:val="both"/>
        <w:rPr>
          <w:b/>
          <w:bCs/>
        </w:rPr>
      </w:pPr>
    </w:p>
    <w:p w14:paraId="09B0662C" w14:textId="4F4C5231" w:rsidR="0073672B" w:rsidRDefault="0073672B" w:rsidP="00850E1E">
      <w:pPr>
        <w:spacing w:line="480" w:lineRule="auto"/>
        <w:jc w:val="both"/>
        <w:rPr>
          <w:b/>
          <w:bCs/>
        </w:rPr>
      </w:pPr>
    </w:p>
    <w:p w14:paraId="3DFA0216" w14:textId="3B2EC921" w:rsidR="0073672B" w:rsidRDefault="0073672B" w:rsidP="00850E1E">
      <w:pPr>
        <w:spacing w:line="480" w:lineRule="auto"/>
        <w:jc w:val="both"/>
        <w:rPr>
          <w:b/>
          <w:bCs/>
        </w:rPr>
      </w:pPr>
    </w:p>
    <w:p w14:paraId="5BCD992D" w14:textId="0A6839A7" w:rsidR="0073672B" w:rsidRDefault="0073672B" w:rsidP="00850E1E">
      <w:pPr>
        <w:spacing w:line="480" w:lineRule="auto"/>
        <w:jc w:val="both"/>
        <w:rPr>
          <w:b/>
          <w:bCs/>
        </w:rPr>
      </w:pPr>
    </w:p>
    <w:p w14:paraId="7BCDB4A2" w14:textId="77777777" w:rsidR="0073672B" w:rsidRPr="005072E2" w:rsidRDefault="0073672B" w:rsidP="0073672B">
      <w:pPr>
        <w:tabs>
          <w:tab w:val="left" w:pos="1920"/>
        </w:tabs>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3.6 </w:t>
      </w:r>
      <w:r w:rsidRPr="005072E2">
        <w:rPr>
          <w:rFonts w:ascii="Times New Roman" w:hAnsi="Times New Roman" w:cs="Times New Roman"/>
          <w:b/>
          <w:bCs/>
          <w:sz w:val="24"/>
          <w:szCs w:val="24"/>
        </w:rPr>
        <w:t>Algorithm for the Proposed System</w:t>
      </w:r>
    </w:p>
    <w:p w14:paraId="1D97921B" w14:textId="3C8F3D66" w:rsidR="0073672B" w:rsidRPr="005072E2" w:rsidRDefault="0073672B" w:rsidP="0073672B">
      <w:pPr>
        <w:tabs>
          <w:tab w:val="left" w:pos="1920"/>
        </w:tabs>
        <w:spacing w:line="480" w:lineRule="auto"/>
        <w:jc w:val="both"/>
        <w:rPr>
          <w:rFonts w:ascii="Times New Roman" w:hAnsi="Times New Roman" w:cs="Times New Roman"/>
          <w:sz w:val="24"/>
          <w:szCs w:val="24"/>
        </w:rPr>
      </w:pPr>
      <w:r w:rsidRPr="005072E2">
        <w:rPr>
          <w:rFonts w:ascii="Times New Roman" w:hAnsi="Times New Roman" w:cs="Times New Roman"/>
          <w:b/>
          <w:bCs/>
          <w:sz w:val="24"/>
          <w:szCs w:val="24"/>
        </w:rPr>
        <w:t>Step</w:t>
      </w:r>
      <w:r w:rsidRPr="005072E2">
        <w:rPr>
          <w:rFonts w:ascii="Times New Roman" w:hAnsi="Times New Roman" w:cs="Times New Roman"/>
          <w:sz w:val="24"/>
          <w:szCs w:val="24"/>
        </w:rPr>
        <w:t xml:space="preserve"> </w:t>
      </w:r>
      <w:r w:rsidRPr="005072E2">
        <w:rPr>
          <w:rFonts w:ascii="Times New Roman" w:hAnsi="Times New Roman" w:cs="Times New Roman"/>
          <w:b/>
          <w:bCs/>
          <w:sz w:val="24"/>
          <w:szCs w:val="24"/>
        </w:rPr>
        <w:t>1</w:t>
      </w:r>
      <w:r w:rsidRPr="005072E2">
        <w:rPr>
          <w:rFonts w:ascii="Times New Roman" w:hAnsi="Times New Roman" w:cs="Times New Roman"/>
          <w:sz w:val="24"/>
          <w:szCs w:val="24"/>
        </w:rPr>
        <w:t xml:space="preserve">: Get the data from the processed datasets. Check for the datasets </w:t>
      </w:r>
      <w:r w:rsidR="007F14A6" w:rsidRPr="005072E2">
        <w:rPr>
          <w:rFonts w:ascii="Times New Roman" w:hAnsi="Times New Roman" w:cs="Times New Roman"/>
          <w:sz w:val="24"/>
          <w:szCs w:val="24"/>
        </w:rPr>
        <w:t>is</w:t>
      </w:r>
      <w:r w:rsidRPr="005072E2">
        <w:rPr>
          <w:rFonts w:ascii="Times New Roman" w:hAnsi="Times New Roman" w:cs="Times New Roman"/>
          <w:sz w:val="24"/>
          <w:szCs w:val="24"/>
        </w:rPr>
        <w:t xml:space="preserve"> adaptable for the application. Make the data set adaptable for the application.</w:t>
      </w:r>
    </w:p>
    <w:p w14:paraId="5ACCD4F9" w14:textId="77777777" w:rsidR="0073672B" w:rsidRPr="005072E2" w:rsidRDefault="0073672B" w:rsidP="0073672B">
      <w:pPr>
        <w:tabs>
          <w:tab w:val="left" w:pos="1920"/>
        </w:tabs>
        <w:spacing w:line="480" w:lineRule="auto"/>
        <w:jc w:val="both"/>
        <w:rPr>
          <w:rFonts w:ascii="Times New Roman" w:hAnsi="Times New Roman" w:cs="Times New Roman"/>
          <w:sz w:val="24"/>
          <w:szCs w:val="24"/>
        </w:rPr>
      </w:pPr>
      <w:r w:rsidRPr="005072E2">
        <w:rPr>
          <w:rFonts w:ascii="Times New Roman" w:hAnsi="Times New Roman" w:cs="Times New Roman"/>
          <w:b/>
          <w:bCs/>
          <w:sz w:val="24"/>
          <w:szCs w:val="24"/>
        </w:rPr>
        <w:t>Step 2</w:t>
      </w:r>
      <w:r w:rsidRPr="005072E2">
        <w:rPr>
          <w:rFonts w:ascii="Times New Roman" w:hAnsi="Times New Roman" w:cs="Times New Roman"/>
          <w:sz w:val="24"/>
          <w:szCs w:val="24"/>
        </w:rPr>
        <w:t>: Train the data from the data sets which is available for classification. More we train the classification patter better the prediction.</w:t>
      </w:r>
    </w:p>
    <w:p w14:paraId="7F133303" w14:textId="77777777" w:rsidR="0073672B" w:rsidRPr="005072E2" w:rsidRDefault="0073672B" w:rsidP="0073672B">
      <w:pPr>
        <w:tabs>
          <w:tab w:val="left" w:pos="1920"/>
        </w:tabs>
        <w:spacing w:line="480" w:lineRule="auto"/>
        <w:jc w:val="both"/>
        <w:rPr>
          <w:rFonts w:ascii="Times New Roman" w:hAnsi="Times New Roman" w:cs="Times New Roman"/>
          <w:sz w:val="24"/>
          <w:szCs w:val="24"/>
        </w:rPr>
      </w:pPr>
      <w:r w:rsidRPr="005072E2">
        <w:rPr>
          <w:rFonts w:ascii="Times New Roman" w:hAnsi="Times New Roman" w:cs="Times New Roman"/>
          <w:b/>
          <w:bCs/>
          <w:sz w:val="24"/>
          <w:szCs w:val="24"/>
        </w:rPr>
        <w:t>Step 3:</w:t>
      </w:r>
      <w:r w:rsidRPr="005072E2">
        <w:rPr>
          <w:rFonts w:ascii="Times New Roman" w:hAnsi="Times New Roman" w:cs="Times New Roman"/>
          <w:sz w:val="24"/>
          <w:szCs w:val="24"/>
        </w:rPr>
        <w:t xml:space="preserve"> Test the data, with the better system for training</w:t>
      </w:r>
    </w:p>
    <w:p w14:paraId="1E990323" w14:textId="77777777" w:rsidR="0073672B" w:rsidRPr="005072E2" w:rsidRDefault="0073672B" w:rsidP="0073672B">
      <w:pPr>
        <w:tabs>
          <w:tab w:val="left" w:pos="1920"/>
        </w:tabs>
        <w:spacing w:line="480" w:lineRule="auto"/>
        <w:jc w:val="both"/>
        <w:rPr>
          <w:rFonts w:ascii="Times New Roman" w:hAnsi="Times New Roman" w:cs="Times New Roman"/>
          <w:sz w:val="24"/>
          <w:szCs w:val="24"/>
        </w:rPr>
      </w:pPr>
      <w:r w:rsidRPr="005072E2">
        <w:rPr>
          <w:rFonts w:ascii="Times New Roman" w:hAnsi="Times New Roman" w:cs="Times New Roman"/>
          <w:b/>
          <w:bCs/>
          <w:sz w:val="24"/>
          <w:szCs w:val="24"/>
        </w:rPr>
        <w:t>Step 4</w:t>
      </w:r>
      <w:r w:rsidRPr="005072E2">
        <w:rPr>
          <w:rFonts w:ascii="Times New Roman" w:hAnsi="Times New Roman" w:cs="Times New Roman"/>
          <w:sz w:val="24"/>
          <w:szCs w:val="24"/>
        </w:rPr>
        <w:t>: Validate the Model</w:t>
      </w:r>
    </w:p>
    <w:p w14:paraId="6F1A11BB" w14:textId="77777777" w:rsidR="0073672B" w:rsidRPr="005072E2" w:rsidRDefault="0073672B" w:rsidP="0073672B">
      <w:pPr>
        <w:tabs>
          <w:tab w:val="left" w:pos="1920"/>
        </w:tabs>
        <w:spacing w:line="480" w:lineRule="auto"/>
        <w:jc w:val="both"/>
        <w:rPr>
          <w:rFonts w:ascii="Times New Roman" w:hAnsi="Times New Roman" w:cs="Times New Roman"/>
          <w:sz w:val="24"/>
          <w:szCs w:val="24"/>
        </w:rPr>
      </w:pPr>
      <w:r w:rsidRPr="005072E2">
        <w:rPr>
          <w:rFonts w:ascii="Times New Roman" w:hAnsi="Times New Roman" w:cs="Times New Roman"/>
          <w:b/>
          <w:bCs/>
          <w:sz w:val="24"/>
          <w:szCs w:val="24"/>
        </w:rPr>
        <w:t>Step 5</w:t>
      </w:r>
      <w:r w:rsidRPr="005072E2">
        <w:rPr>
          <w:rFonts w:ascii="Times New Roman" w:hAnsi="Times New Roman" w:cs="Times New Roman"/>
          <w:sz w:val="24"/>
          <w:szCs w:val="24"/>
        </w:rPr>
        <w:t>: Optimize the prediction model if need be</w:t>
      </w:r>
    </w:p>
    <w:p w14:paraId="56271FBA" w14:textId="35F918E2" w:rsidR="0073672B" w:rsidRDefault="0073672B" w:rsidP="0073672B">
      <w:pPr>
        <w:tabs>
          <w:tab w:val="left" w:pos="1920"/>
        </w:tabs>
        <w:spacing w:line="480" w:lineRule="auto"/>
        <w:jc w:val="both"/>
        <w:rPr>
          <w:rFonts w:ascii="Times New Roman" w:hAnsi="Times New Roman" w:cs="Times New Roman"/>
          <w:sz w:val="24"/>
          <w:szCs w:val="24"/>
        </w:rPr>
      </w:pPr>
      <w:r w:rsidRPr="005072E2">
        <w:rPr>
          <w:rFonts w:ascii="Times New Roman" w:hAnsi="Times New Roman" w:cs="Times New Roman"/>
          <w:b/>
          <w:bCs/>
          <w:sz w:val="24"/>
          <w:szCs w:val="24"/>
        </w:rPr>
        <w:t xml:space="preserve">Step </w:t>
      </w:r>
      <w:r w:rsidRPr="005072E2">
        <w:rPr>
          <w:rFonts w:ascii="Times New Roman" w:hAnsi="Times New Roman" w:cs="Times New Roman"/>
          <w:sz w:val="24"/>
          <w:szCs w:val="24"/>
        </w:rPr>
        <w:t xml:space="preserve">6: Save the model once </w:t>
      </w:r>
    </w:p>
    <w:p w14:paraId="303C68AD" w14:textId="14C85C4C" w:rsidR="0073672B" w:rsidRDefault="0073672B" w:rsidP="0073672B">
      <w:pPr>
        <w:tabs>
          <w:tab w:val="left" w:pos="1920"/>
        </w:tabs>
        <w:spacing w:line="480" w:lineRule="auto"/>
        <w:jc w:val="both"/>
        <w:rPr>
          <w:rFonts w:ascii="Times New Roman" w:hAnsi="Times New Roman" w:cs="Times New Roman"/>
          <w:sz w:val="24"/>
          <w:szCs w:val="24"/>
        </w:rPr>
      </w:pPr>
      <w:r w:rsidRPr="0073672B">
        <w:rPr>
          <w:rFonts w:ascii="Times New Roman" w:hAnsi="Times New Roman" w:cs="Times New Roman"/>
          <w:b/>
          <w:bCs/>
          <w:sz w:val="24"/>
          <w:szCs w:val="24"/>
        </w:rPr>
        <w:t>Step 7</w:t>
      </w:r>
      <w:r>
        <w:rPr>
          <w:rFonts w:ascii="Times New Roman" w:hAnsi="Times New Roman" w:cs="Times New Roman"/>
          <w:sz w:val="24"/>
          <w:szCs w:val="24"/>
        </w:rPr>
        <w:t>: Deployment of model</w:t>
      </w:r>
    </w:p>
    <w:p w14:paraId="65898961" w14:textId="686829CC" w:rsidR="0073672B" w:rsidRDefault="0073672B" w:rsidP="0073672B">
      <w:pPr>
        <w:tabs>
          <w:tab w:val="left" w:pos="1920"/>
        </w:tabs>
        <w:spacing w:line="480" w:lineRule="auto"/>
        <w:jc w:val="both"/>
        <w:rPr>
          <w:rFonts w:ascii="Times New Roman" w:hAnsi="Times New Roman" w:cs="Times New Roman"/>
          <w:sz w:val="24"/>
          <w:szCs w:val="24"/>
        </w:rPr>
      </w:pPr>
    </w:p>
    <w:p w14:paraId="7F1875F6" w14:textId="68724C0F" w:rsidR="0073672B" w:rsidRDefault="0073672B" w:rsidP="0073672B">
      <w:pPr>
        <w:tabs>
          <w:tab w:val="left" w:pos="1920"/>
        </w:tabs>
        <w:spacing w:line="480" w:lineRule="auto"/>
        <w:jc w:val="both"/>
        <w:rPr>
          <w:rFonts w:ascii="Times New Roman" w:hAnsi="Times New Roman" w:cs="Times New Roman"/>
          <w:sz w:val="24"/>
          <w:szCs w:val="24"/>
        </w:rPr>
      </w:pPr>
    </w:p>
    <w:p w14:paraId="03DCD8A9" w14:textId="4A706C83" w:rsidR="0073672B" w:rsidRDefault="0073672B" w:rsidP="0073672B">
      <w:pPr>
        <w:tabs>
          <w:tab w:val="left" w:pos="1920"/>
        </w:tabs>
        <w:spacing w:line="480" w:lineRule="auto"/>
        <w:jc w:val="both"/>
        <w:rPr>
          <w:rFonts w:ascii="Times New Roman" w:hAnsi="Times New Roman" w:cs="Times New Roman"/>
          <w:sz w:val="24"/>
          <w:szCs w:val="24"/>
        </w:rPr>
      </w:pPr>
    </w:p>
    <w:p w14:paraId="55FFC25E" w14:textId="4FD075C0" w:rsidR="0073672B" w:rsidRDefault="0073672B" w:rsidP="0073672B">
      <w:pPr>
        <w:tabs>
          <w:tab w:val="left" w:pos="1920"/>
        </w:tabs>
        <w:spacing w:line="480" w:lineRule="auto"/>
        <w:jc w:val="both"/>
        <w:rPr>
          <w:rFonts w:ascii="Times New Roman" w:hAnsi="Times New Roman" w:cs="Times New Roman"/>
          <w:sz w:val="24"/>
          <w:szCs w:val="24"/>
        </w:rPr>
      </w:pPr>
    </w:p>
    <w:p w14:paraId="0B422C48" w14:textId="04A97E5B" w:rsidR="0073672B" w:rsidRDefault="0073672B" w:rsidP="0073672B">
      <w:pPr>
        <w:tabs>
          <w:tab w:val="left" w:pos="1920"/>
        </w:tabs>
        <w:spacing w:line="480" w:lineRule="auto"/>
        <w:jc w:val="both"/>
        <w:rPr>
          <w:rFonts w:ascii="Times New Roman" w:hAnsi="Times New Roman" w:cs="Times New Roman"/>
          <w:sz w:val="24"/>
          <w:szCs w:val="24"/>
        </w:rPr>
      </w:pPr>
    </w:p>
    <w:p w14:paraId="7561255F" w14:textId="2AE3B62F" w:rsidR="0073672B" w:rsidRDefault="0073672B" w:rsidP="0073672B">
      <w:pPr>
        <w:tabs>
          <w:tab w:val="left" w:pos="1920"/>
        </w:tabs>
        <w:spacing w:line="480" w:lineRule="auto"/>
        <w:jc w:val="both"/>
        <w:rPr>
          <w:rFonts w:ascii="Times New Roman" w:hAnsi="Times New Roman" w:cs="Times New Roman"/>
          <w:sz w:val="24"/>
          <w:szCs w:val="24"/>
        </w:rPr>
      </w:pPr>
    </w:p>
    <w:p w14:paraId="7CD0E889" w14:textId="7575CA33" w:rsidR="0073672B" w:rsidRDefault="0073672B" w:rsidP="0073672B">
      <w:pPr>
        <w:tabs>
          <w:tab w:val="left" w:pos="1920"/>
        </w:tabs>
        <w:spacing w:line="480" w:lineRule="auto"/>
        <w:jc w:val="both"/>
        <w:rPr>
          <w:rFonts w:ascii="Times New Roman" w:hAnsi="Times New Roman" w:cs="Times New Roman"/>
          <w:sz w:val="24"/>
          <w:szCs w:val="24"/>
        </w:rPr>
      </w:pPr>
    </w:p>
    <w:p w14:paraId="42DAFF3D" w14:textId="667E929C" w:rsidR="0073672B" w:rsidRDefault="0073672B" w:rsidP="0073672B">
      <w:pPr>
        <w:tabs>
          <w:tab w:val="left" w:pos="1920"/>
        </w:tabs>
        <w:spacing w:line="480" w:lineRule="auto"/>
        <w:jc w:val="both"/>
        <w:rPr>
          <w:rFonts w:ascii="Times New Roman" w:hAnsi="Times New Roman" w:cs="Times New Roman"/>
          <w:sz w:val="24"/>
          <w:szCs w:val="24"/>
        </w:rPr>
      </w:pPr>
    </w:p>
    <w:p w14:paraId="20CB6781" w14:textId="364E8ADE" w:rsidR="0073672B" w:rsidRDefault="0073672B" w:rsidP="0073672B">
      <w:pPr>
        <w:tabs>
          <w:tab w:val="left" w:pos="1920"/>
        </w:tabs>
        <w:spacing w:line="480" w:lineRule="auto"/>
        <w:jc w:val="both"/>
        <w:rPr>
          <w:rFonts w:ascii="Times New Roman" w:hAnsi="Times New Roman" w:cs="Times New Roman"/>
          <w:sz w:val="24"/>
          <w:szCs w:val="24"/>
        </w:rPr>
      </w:pPr>
    </w:p>
    <w:p w14:paraId="2C63E673" w14:textId="77777777" w:rsidR="0073672B" w:rsidRDefault="0073672B" w:rsidP="0073672B">
      <w:pPr>
        <w:tabs>
          <w:tab w:val="left" w:pos="1920"/>
        </w:tabs>
        <w:spacing w:line="480" w:lineRule="auto"/>
        <w:jc w:val="both"/>
        <w:rPr>
          <w:rFonts w:ascii="Times New Roman" w:hAnsi="Times New Roman" w:cs="Times New Roman"/>
          <w:b/>
          <w:sz w:val="24"/>
          <w:szCs w:val="24"/>
        </w:rPr>
      </w:pPr>
      <w:r w:rsidRPr="00044464">
        <w:rPr>
          <w:rFonts w:ascii="Times New Roman" w:hAnsi="Times New Roman" w:cs="Times New Roman"/>
          <w:b/>
          <w:sz w:val="24"/>
          <w:szCs w:val="24"/>
        </w:rPr>
        <w:lastRenderedPageBreak/>
        <w:t xml:space="preserve">3.3.7 Data Flow Diagram </w:t>
      </w:r>
    </w:p>
    <w:p w14:paraId="0F8C9DA0" w14:textId="7F9A51D5" w:rsidR="0073672B" w:rsidRDefault="0073672B" w:rsidP="0073672B">
      <w:pPr>
        <w:tabs>
          <w:tab w:val="left" w:pos="1920"/>
        </w:tabs>
        <w:spacing w:line="480" w:lineRule="auto"/>
        <w:jc w:val="both"/>
        <w:rPr>
          <w:rFonts w:ascii="Times New Roman" w:hAnsi="Times New Roman" w:cs="Times New Roman"/>
          <w:sz w:val="24"/>
          <w:szCs w:val="24"/>
        </w:rPr>
      </w:pPr>
      <w:r w:rsidRPr="00044464">
        <w:rPr>
          <w:rFonts w:ascii="Times New Roman" w:hAnsi="Times New Roman" w:cs="Times New Roman"/>
          <w:sz w:val="24"/>
          <w:szCs w:val="24"/>
        </w:rPr>
        <w:t xml:space="preserve">A data flow diagram (DFD) maps out the flow of information for any process or system. It uses defined symbols like rectangles, circles and arrows, plus short text labels, to show data inputs, outputs, storage points and the routes between each destination. Data flowcharts can range from simple, even hand-drawn process overviews, to in-depth, multi-level DFDs that dig progressively deeper into how the data is handled. They can be used to </w:t>
      </w:r>
      <w:r w:rsidR="007F14A6" w:rsidRPr="00044464">
        <w:rPr>
          <w:rFonts w:ascii="Times New Roman" w:hAnsi="Times New Roman" w:cs="Times New Roman"/>
          <w:sz w:val="24"/>
          <w:szCs w:val="24"/>
        </w:rPr>
        <w:t>analyses</w:t>
      </w:r>
      <w:r w:rsidRPr="00044464">
        <w:rPr>
          <w:rFonts w:ascii="Times New Roman" w:hAnsi="Times New Roman" w:cs="Times New Roman"/>
          <w:sz w:val="24"/>
          <w:szCs w:val="24"/>
        </w:rPr>
        <w:t xml:space="preserve"> an existing system or model a new one</w:t>
      </w:r>
      <w:r>
        <w:rPr>
          <w:rFonts w:ascii="Times New Roman" w:hAnsi="Times New Roman" w:cs="Times New Roman"/>
          <w:sz w:val="24"/>
          <w:szCs w:val="24"/>
        </w:rPr>
        <w:t>.</w:t>
      </w:r>
    </w:p>
    <w:p w14:paraId="7E3239AA" w14:textId="3C3817E1" w:rsidR="0073672B" w:rsidRDefault="0073672B" w:rsidP="0073672B">
      <w:pPr>
        <w:tabs>
          <w:tab w:val="left" w:pos="1920"/>
        </w:tabs>
        <w:spacing w:line="480" w:lineRule="auto"/>
        <w:jc w:val="both"/>
        <w:rPr>
          <w:rFonts w:ascii="Times New Roman" w:hAnsi="Times New Roman" w:cs="Times New Roman"/>
          <w:sz w:val="24"/>
          <w:szCs w:val="24"/>
        </w:rPr>
      </w:pPr>
      <w:r>
        <w:rPr>
          <w:noProof/>
        </w:rPr>
        <w:lastRenderedPageBreak/>
        <w:drawing>
          <wp:inline distT="0" distB="0" distL="0" distR="0" wp14:anchorId="40678FFD" wp14:editId="3FFF1343">
            <wp:extent cx="6096000" cy="5753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96000" cy="5753100"/>
                    </a:xfrm>
                    <a:prstGeom prst="rect">
                      <a:avLst/>
                    </a:prstGeom>
                  </pic:spPr>
                </pic:pic>
              </a:graphicData>
            </a:graphic>
          </wp:inline>
        </w:drawing>
      </w:r>
    </w:p>
    <w:p w14:paraId="43070C0B" w14:textId="1E24C972" w:rsidR="0073672B" w:rsidRPr="001C1B77" w:rsidRDefault="0073672B" w:rsidP="0073672B">
      <w:pPr>
        <w:tabs>
          <w:tab w:val="left" w:pos="1920"/>
        </w:tabs>
        <w:spacing w:line="480" w:lineRule="auto"/>
        <w:jc w:val="both"/>
        <w:rPr>
          <w:rFonts w:ascii="Times New Roman" w:hAnsi="Times New Roman" w:cs="Times New Roman"/>
          <w:b/>
          <w:iCs/>
          <w:sz w:val="24"/>
          <w:szCs w:val="24"/>
        </w:rPr>
      </w:pPr>
      <w:r>
        <w:rPr>
          <w:rFonts w:ascii="Times New Roman" w:hAnsi="Times New Roman" w:cs="Times New Roman"/>
          <w:b/>
          <w:i/>
          <w:sz w:val="24"/>
          <w:szCs w:val="24"/>
        </w:rPr>
        <w:tab/>
      </w:r>
      <w:r w:rsidRPr="001C1B77">
        <w:rPr>
          <w:rFonts w:ascii="Times New Roman" w:hAnsi="Times New Roman" w:cs="Times New Roman"/>
          <w:b/>
          <w:iCs/>
          <w:sz w:val="24"/>
          <w:szCs w:val="24"/>
        </w:rPr>
        <w:t>Figure 3.</w:t>
      </w:r>
      <w:r w:rsidR="000D4D66" w:rsidRPr="001C1B77">
        <w:rPr>
          <w:rFonts w:ascii="Times New Roman" w:hAnsi="Times New Roman" w:cs="Times New Roman"/>
          <w:b/>
          <w:iCs/>
          <w:sz w:val="24"/>
          <w:szCs w:val="24"/>
        </w:rPr>
        <w:t>9</w:t>
      </w:r>
      <w:r w:rsidRPr="001C1B77">
        <w:rPr>
          <w:rFonts w:ascii="Times New Roman" w:hAnsi="Times New Roman" w:cs="Times New Roman"/>
          <w:b/>
          <w:iCs/>
          <w:sz w:val="24"/>
          <w:szCs w:val="24"/>
        </w:rPr>
        <w:t xml:space="preserve"> Data Flow Diagram of the proposed system</w:t>
      </w:r>
    </w:p>
    <w:p w14:paraId="147581CD" w14:textId="7B01547C" w:rsidR="0073672B" w:rsidRDefault="0073672B" w:rsidP="0073672B">
      <w:pPr>
        <w:tabs>
          <w:tab w:val="left" w:pos="1920"/>
        </w:tabs>
        <w:spacing w:line="480" w:lineRule="auto"/>
        <w:jc w:val="both"/>
        <w:rPr>
          <w:rFonts w:ascii="Times New Roman" w:hAnsi="Times New Roman" w:cs="Times New Roman"/>
          <w:b/>
          <w:i/>
          <w:sz w:val="24"/>
          <w:szCs w:val="24"/>
        </w:rPr>
      </w:pPr>
    </w:p>
    <w:p w14:paraId="7D131008" w14:textId="5F5AEDD4" w:rsidR="0073672B" w:rsidRDefault="0073672B" w:rsidP="0073672B">
      <w:pPr>
        <w:tabs>
          <w:tab w:val="left" w:pos="1920"/>
        </w:tabs>
        <w:spacing w:line="480" w:lineRule="auto"/>
        <w:jc w:val="both"/>
        <w:rPr>
          <w:rFonts w:ascii="Times New Roman" w:hAnsi="Times New Roman" w:cs="Times New Roman"/>
          <w:b/>
          <w:i/>
          <w:sz w:val="24"/>
          <w:szCs w:val="24"/>
        </w:rPr>
      </w:pPr>
    </w:p>
    <w:p w14:paraId="3E62BFA6" w14:textId="6D5F10C7" w:rsidR="0073672B" w:rsidRDefault="0073672B" w:rsidP="0073672B">
      <w:pPr>
        <w:tabs>
          <w:tab w:val="left" w:pos="1920"/>
        </w:tabs>
        <w:spacing w:line="480" w:lineRule="auto"/>
        <w:jc w:val="both"/>
        <w:rPr>
          <w:rFonts w:ascii="Times New Roman" w:hAnsi="Times New Roman" w:cs="Times New Roman"/>
          <w:b/>
          <w:i/>
          <w:sz w:val="24"/>
          <w:szCs w:val="24"/>
        </w:rPr>
      </w:pPr>
    </w:p>
    <w:p w14:paraId="52B7FC75" w14:textId="77777777" w:rsidR="000B3E39" w:rsidRDefault="000B3E39" w:rsidP="00536ADF">
      <w:pPr>
        <w:jc w:val="center"/>
        <w:rPr>
          <w:rFonts w:ascii="Times New Roman" w:hAnsi="Times New Roman" w:cs="Times New Roman"/>
          <w:b/>
          <w:i/>
          <w:sz w:val="24"/>
          <w:szCs w:val="24"/>
        </w:rPr>
      </w:pPr>
    </w:p>
    <w:p w14:paraId="347C1A67" w14:textId="4F0D77C1" w:rsidR="00536ADF" w:rsidRPr="00E07847" w:rsidRDefault="00536ADF" w:rsidP="00536ADF">
      <w:pPr>
        <w:jc w:val="center"/>
        <w:rPr>
          <w:b/>
          <w:bCs/>
        </w:rPr>
      </w:pPr>
      <w:r w:rsidRPr="00E07847">
        <w:rPr>
          <w:b/>
          <w:bCs/>
        </w:rPr>
        <w:lastRenderedPageBreak/>
        <w:t>CHAPTER FOUR</w:t>
      </w:r>
    </w:p>
    <w:p w14:paraId="180DC1DA" w14:textId="77777777" w:rsidR="00536ADF" w:rsidRDefault="00536ADF" w:rsidP="00536ADF">
      <w:pPr>
        <w:jc w:val="center"/>
        <w:rPr>
          <w:b/>
          <w:bCs/>
        </w:rPr>
      </w:pPr>
      <w:r w:rsidRPr="00E07847">
        <w:rPr>
          <w:b/>
          <w:bCs/>
        </w:rPr>
        <w:t>RESULTS AND DISCUSSION</w:t>
      </w:r>
    </w:p>
    <w:p w14:paraId="62D29944" w14:textId="77777777" w:rsidR="00536ADF" w:rsidRDefault="00536ADF" w:rsidP="00536ADF">
      <w:pPr>
        <w:jc w:val="center"/>
        <w:rPr>
          <w:b/>
          <w:bCs/>
        </w:rPr>
      </w:pPr>
    </w:p>
    <w:p w14:paraId="444EB413" w14:textId="77777777" w:rsidR="00536ADF" w:rsidRPr="004B0B1B" w:rsidRDefault="00536ADF" w:rsidP="00536ADF">
      <w:pPr>
        <w:spacing w:line="480" w:lineRule="auto"/>
        <w:rPr>
          <w:b/>
          <w:bCs/>
        </w:rPr>
      </w:pPr>
      <w:r w:rsidRPr="000E1C53">
        <w:rPr>
          <w:b/>
          <w:bCs/>
        </w:rPr>
        <w:t>4.1</w:t>
      </w:r>
      <w:r w:rsidRPr="008F570E">
        <w:rPr>
          <w:b/>
          <w:bCs/>
        </w:rPr>
        <w:t xml:space="preserve"> Implementation</w:t>
      </w:r>
    </w:p>
    <w:p w14:paraId="1A5F05BC" w14:textId="77777777" w:rsidR="00536ADF" w:rsidRDefault="00536ADF" w:rsidP="00536ADF">
      <w:pPr>
        <w:spacing w:line="480" w:lineRule="auto"/>
        <w:jc w:val="both"/>
      </w:pPr>
      <w:r>
        <w:t>The system implementation stage is an important phase of software engineering life cycle. It is the implementation of the system analysis and design done in chapter three. This chapter will involve the programming languages, hardware and software requirements,</w:t>
      </w:r>
      <w:r w:rsidRPr="003C4D0C">
        <w:t xml:space="preserve"> </w:t>
      </w:r>
      <w:r>
        <w:t>I</w:t>
      </w:r>
      <w:r w:rsidRPr="003C4D0C">
        <w:t xml:space="preserve">ntegrated </w:t>
      </w:r>
      <w:r>
        <w:t>D</w:t>
      </w:r>
      <w:r w:rsidRPr="003C4D0C">
        <w:t xml:space="preserve">evelopment </w:t>
      </w:r>
      <w:r>
        <w:t>E</w:t>
      </w:r>
      <w:r w:rsidRPr="003C4D0C">
        <w:t>nvironment (IDE)</w:t>
      </w:r>
      <w:r>
        <w:t>, Extraction Transaction and Loading (ETL) processes. It entails building different machine learning algorithms, optimizations, comparisons and deployment of the model to Graphical User Interface.</w:t>
      </w:r>
    </w:p>
    <w:p w14:paraId="4A6BC60D" w14:textId="77777777" w:rsidR="00536ADF" w:rsidRDefault="00536ADF" w:rsidP="00536ADF">
      <w:pPr>
        <w:spacing w:line="480" w:lineRule="auto"/>
        <w:jc w:val="both"/>
        <w:rPr>
          <w:b/>
          <w:bCs/>
        </w:rPr>
      </w:pPr>
      <w:r w:rsidRPr="000E1C53">
        <w:rPr>
          <w:b/>
          <w:bCs/>
        </w:rPr>
        <w:t>4.1.1</w:t>
      </w:r>
      <w:r>
        <w:t xml:space="preserve"> </w:t>
      </w:r>
      <w:r w:rsidRPr="000E1C53">
        <w:rPr>
          <w:b/>
          <w:bCs/>
        </w:rPr>
        <w:t>Programming Languages</w:t>
      </w:r>
    </w:p>
    <w:p w14:paraId="5DBBFF48" w14:textId="37E0DFA4" w:rsidR="00536ADF" w:rsidRDefault="00536ADF" w:rsidP="00536ADF">
      <w:pPr>
        <w:spacing w:line="480" w:lineRule="auto"/>
        <w:jc w:val="both"/>
      </w:pPr>
      <w:r w:rsidRPr="000E1C53">
        <w:t>A programming language is a formal language comprising a set of instructions that produce various kinds of output. Programming languages are used in computer programming to implement algorithms. Most programming languages consist of instructions for computers</w:t>
      </w:r>
      <w:r>
        <w:t xml:space="preserve">. </w:t>
      </w:r>
      <w:r w:rsidRPr="005D471E">
        <w:t>There are two types of programming languages – low-level and high-level. Low-level languages are relatively less advanced and the most understandable languages used by computers to perform different operations. These include assembly language and machine language.</w:t>
      </w:r>
      <w:r>
        <w:t xml:space="preserve"> </w:t>
      </w:r>
      <w:r w:rsidRPr="005D471E">
        <w:t>While assembly language deals with direct hardware manipulation and performance issues, a machine language is basically binaries read and executed by a computer. An assembler software converts the assembly language into machine code. Low-level programming languages are faster and more memory efficient as compared to their high-level counterparts. The second type of programming languages provides a stronger abstraction of details and programming concepts. Such high-level languages can create code that is independent of the computer type. Moreover, they are portable, closer to human language, and immensely useful for problem-solving instructions.</w:t>
      </w:r>
      <w:r>
        <w:t xml:space="preserve"> </w:t>
      </w:r>
    </w:p>
    <w:p w14:paraId="103D590E" w14:textId="77777777" w:rsidR="00536ADF" w:rsidRPr="00CA07B6" w:rsidRDefault="00536ADF" w:rsidP="00536ADF">
      <w:pPr>
        <w:spacing w:line="480" w:lineRule="auto"/>
        <w:jc w:val="both"/>
      </w:pPr>
      <w:r>
        <w:lastRenderedPageBreak/>
        <w:t xml:space="preserve">The table below shows different programming languages that could be used for the implementation of this work. From the languages listed in table 4.1, python was chosen as the choice of language for our implementation due to the fact that it is the </w:t>
      </w:r>
      <w:r w:rsidRPr="00CA07B6">
        <w:t>most widely used data science programming language in the world today. It is an open-source, easy-to-use language that has been around since the year 1991. This general-purpose and dynamic language is inherently object-oriented. It also supports multiple paradigms, from functional to structured and procedural programming.</w:t>
      </w:r>
      <w:r>
        <w:t xml:space="preserve"> </w:t>
      </w:r>
      <w:r w:rsidRPr="00CA07B6">
        <w:t>Therefore, it is</w:t>
      </w:r>
      <w:r w:rsidRPr="008B387F">
        <w:rPr>
          <w:color w:val="000000" w:themeColor="text1"/>
        </w:rPr>
        <w:t> </w:t>
      </w:r>
      <w:hyperlink r:id="rId24" w:history="1">
        <w:r w:rsidRPr="008B387F">
          <w:rPr>
            <w:rStyle w:val="Hyperlink"/>
            <w:color w:val="000000" w:themeColor="text1"/>
            <w:u w:val="none"/>
          </w:rPr>
          <w:t>one of the most popular</w:t>
        </w:r>
      </w:hyperlink>
      <w:r w:rsidRPr="00CA07B6">
        <w:t> languages for data science as well. With less than 1000 iterations, it is faster and a better option for data manipulations</w:t>
      </w:r>
      <w:r>
        <w:t>, machine learning algorithms, deep learning, robotics, Internet of Things etc.</w:t>
      </w:r>
      <w:r w:rsidRPr="00CA07B6">
        <w:t xml:space="preserve"> Natural data processing and data learning become a cakewalk with the packages contained in Python. Moreover, Python makes it easier for programmers to read the data in a spreadsheet by creating a CSV output.</w:t>
      </w:r>
    </w:p>
    <w:p w14:paraId="1C8E3725" w14:textId="77777777" w:rsidR="00536ADF" w:rsidRDefault="00536ADF" w:rsidP="00536ADF">
      <w:pPr>
        <w:spacing w:line="480" w:lineRule="auto"/>
        <w:jc w:val="both"/>
      </w:pPr>
    </w:p>
    <w:p w14:paraId="16E63DBE" w14:textId="77777777" w:rsidR="00536ADF" w:rsidRDefault="00536ADF" w:rsidP="00536ADF">
      <w:pPr>
        <w:spacing w:line="480" w:lineRule="auto"/>
        <w:jc w:val="both"/>
      </w:pPr>
    </w:p>
    <w:p w14:paraId="19DB5773" w14:textId="77777777" w:rsidR="00536ADF" w:rsidRDefault="00536ADF" w:rsidP="00536ADF">
      <w:pPr>
        <w:spacing w:line="480" w:lineRule="auto"/>
        <w:jc w:val="both"/>
      </w:pPr>
    </w:p>
    <w:p w14:paraId="0EB69DD0" w14:textId="77777777" w:rsidR="00536ADF" w:rsidRDefault="00536ADF" w:rsidP="00536ADF">
      <w:pPr>
        <w:spacing w:line="480" w:lineRule="auto"/>
        <w:jc w:val="both"/>
      </w:pPr>
    </w:p>
    <w:p w14:paraId="0ED0EF89" w14:textId="77777777" w:rsidR="00536ADF" w:rsidRDefault="00536ADF" w:rsidP="00536ADF">
      <w:pPr>
        <w:spacing w:line="480" w:lineRule="auto"/>
        <w:jc w:val="both"/>
      </w:pPr>
    </w:p>
    <w:p w14:paraId="00820C60" w14:textId="77777777" w:rsidR="00536ADF" w:rsidRDefault="00536ADF" w:rsidP="00536ADF">
      <w:pPr>
        <w:spacing w:line="480" w:lineRule="auto"/>
        <w:jc w:val="both"/>
      </w:pPr>
    </w:p>
    <w:p w14:paraId="18217BCB" w14:textId="77777777" w:rsidR="00536ADF" w:rsidRDefault="00536ADF" w:rsidP="00536ADF">
      <w:pPr>
        <w:spacing w:line="480" w:lineRule="auto"/>
        <w:jc w:val="both"/>
      </w:pPr>
    </w:p>
    <w:p w14:paraId="5796E812" w14:textId="77777777" w:rsidR="00536ADF" w:rsidRDefault="00536ADF" w:rsidP="00536ADF">
      <w:pPr>
        <w:spacing w:line="480" w:lineRule="auto"/>
        <w:jc w:val="both"/>
      </w:pPr>
    </w:p>
    <w:p w14:paraId="5351F143" w14:textId="77777777" w:rsidR="00536ADF" w:rsidRDefault="00536ADF" w:rsidP="00536ADF">
      <w:pPr>
        <w:spacing w:line="480" w:lineRule="auto"/>
        <w:jc w:val="both"/>
      </w:pPr>
    </w:p>
    <w:p w14:paraId="09A17D19" w14:textId="77777777" w:rsidR="00536ADF" w:rsidRDefault="00536ADF" w:rsidP="00536ADF">
      <w:pPr>
        <w:spacing w:line="480" w:lineRule="auto"/>
        <w:jc w:val="both"/>
      </w:pPr>
    </w:p>
    <w:p w14:paraId="1348CED3" w14:textId="77777777" w:rsidR="00536ADF" w:rsidRDefault="00536ADF" w:rsidP="00536ADF">
      <w:pPr>
        <w:spacing w:line="480" w:lineRule="auto"/>
        <w:jc w:val="both"/>
      </w:pPr>
    </w:p>
    <w:p w14:paraId="6B33249B" w14:textId="77777777" w:rsidR="00536ADF" w:rsidRPr="005D471E" w:rsidRDefault="00536ADF" w:rsidP="00536ADF">
      <w:pPr>
        <w:spacing w:line="480" w:lineRule="auto"/>
        <w:jc w:val="both"/>
        <w:rPr>
          <w:b/>
          <w:bCs/>
        </w:rPr>
      </w:pPr>
      <w:r w:rsidRPr="005D471E">
        <w:rPr>
          <w:b/>
          <w:bCs/>
        </w:rPr>
        <w:t>Table 4.1 Different Programming languages Implementation for Credit /Debit Card Fraud dictation</w:t>
      </w:r>
    </w:p>
    <w:tbl>
      <w:tblPr>
        <w:tblStyle w:val="TableGrid"/>
        <w:tblW w:w="0" w:type="auto"/>
        <w:tblLook w:val="04A0" w:firstRow="1" w:lastRow="0" w:firstColumn="1" w:lastColumn="0" w:noHBand="0" w:noVBand="1"/>
      </w:tblPr>
      <w:tblGrid>
        <w:gridCol w:w="4058"/>
        <w:gridCol w:w="5292"/>
      </w:tblGrid>
      <w:tr w:rsidR="00536ADF" w14:paraId="69B9F295" w14:textId="77777777" w:rsidTr="002B2CA0">
        <w:trPr>
          <w:trHeight w:val="467"/>
        </w:trPr>
        <w:tc>
          <w:tcPr>
            <w:tcW w:w="4158" w:type="dxa"/>
          </w:tcPr>
          <w:p w14:paraId="241031BE" w14:textId="77777777" w:rsidR="00536ADF" w:rsidRPr="000976C5" w:rsidRDefault="00536ADF" w:rsidP="002B2CA0">
            <w:pPr>
              <w:spacing w:line="480" w:lineRule="auto"/>
              <w:jc w:val="center"/>
            </w:pPr>
            <w:r w:rsidRPr="000976C5">
              <w:rPr>
                <w:b/>
                <w:bCs/>
                <w:sz w:val="36"/>
                <w:szCs w:val="36"/>
              </w:rPr>
              <w:t>S/n</w:t>
            </w:r>
          </w:p>
        </w:tc>
        <w:tc>
          <w:tcPr>
            <w:tcW w:w="5418" w:type="dxa"/>
          </w:tcPr>
          <w:p w14:paraId="1C50FB00" w14:textId="77777777" w:rsidR="00536ADF" w:rsidRPr="000976C5" w:rsidRDefault="00536ADF" w:rsidP="002B2CA0">
            <w:pPr>
              <w:spacing w:line="480" w:lineRule="auto"/>
              <w:jc w:val="center"/>
              <w:rPr>
                <w:b/>
                <w:bCs/>
                <w:sz w:val="36"/>
                <w:szCs w:val="36"/>
              </w:rPr>
            </w:pPr>
            <w:r w:rsidRPr="000976C5">
              <w:rPr>
                <w:b/>
                <w:bCs/>
                <w:sz w:val="36"/>
                <w:szCs w:val="36"/>
              </w:rPr>
              <w:t>Types</w:t>
            </w:r>
          </w:p>
        </w:tc>
      </w:tr>
      <w:tr w:rsidR="00536ADF" w14:paraId="47635394" w14:textId="77777777" w:rsidTr="002B2CA0">
        <w:trPr>
          <w:trHeight w:val="485"/>
        </w:trPr>
        <w:tc>
          <w:tcPr>
            <w:tcW w:w="4158" w:type="dxa"/>
          </w:tcPr>
          <w:p w14:paraId="1D9C3831" w14:textId="77777777" w:rsidR="00536ADF" w:rsidRDefault="00536ADF" w:rsidP="002B2CA0">
            <w:pPr>
              <w:spacing w:line="480" w:lineRule="auto"/>
              <w:ind w:left="180" w:right="-285"/>
            </w:pPr>
            <w:r>
              <w:t xml:space="preserve">                                   1</w:t>
            </w:r>
          </w:p>
        </w:tc>
        <w:tc>
          <w:tcPr>
            <w:tcW w:w="5418" w:type="dxa"/>
          </w:tcPr>
          <w:p w14:paraId="0D245F29" w14:textId="77777777" w:rsidR="00536ADF" w:rsidRDefault="00536ADF" w:rsidP="002B2CA0">
            <w:pPr>
              <w:spacing w:line="480" w:lineRule="auto"/>
              <w:jc w:val="center"/>
            </w:pPr>
            <w:r>
              <w:t>Java</w:t>
            </w:r>
          </w:p>
        </w:tc>
      </w:tr>
      <w:tr w:rsidR="00536ADF" w14:paraId="46CCA75E" w14:textId="77777777" w:rsidTr="002B2CA0">
        <w:tc>
          <w:tcPr>
            <w:tcW w:w="4158" w:type="dxa"/>
          </w:tcPr>
          <w:p w14:paraId="488A2AA2" w14:textId="77777777" w:rsidR="00536ADF" w:rsidRDefault="00536ADF" w:rsidP="002B2CA0">
            <w:pPr>
              <w:spacing w:line="480" w:lineRule="auto"/>
              <w:jc w:val="center"/>
            </w:pPr>
            <w:r>
              <w:t>2</w:t>
            </w:r>
          </w:p>
        </w:tc>
        <w:tc>
          <w:tcPr>
            <w:tcW w:w="5418" w:type="dxa"/>
          </w:tcPr>
          <w:p w14:paraId="779268D5" w14:textId="77777777" w:rsidR="00536ADF" w:rsidRDefault="00536ADF" w:rsidP="002B2CA0">
            <w:pPr>
              <w:spacing w:line="480" w:lineRule="auto"/>
              <w:jc w:val="center"/>
            </w:pPr>
            <w:r>
              <w:t>Python</w:t>
            </w:r>
          </w:p>
        </w:tc>
      </w:tr>
      <w:tr w:rsidR="00536ADF" w14:paraId="0AB11477" w14:textId="77777777" w:rsidTr="002B2CA0">
        <w:tc>
          <w:tcPr>
            <w:tcW w:w="4158" w:type="dxa"/>
          </w:tcPr>
          <w:p w14:paraId="343DA1E2" w14:textId="77777777" w:rsidR="00536ADF" w:rsidRDefault="00536ADF" w:rsidP="002B2CA0">
            <w:pPr>
              <w:spacing w:line="480" w:lineRule="auto"/>
              <w:jc w:val="center"/>
            </w:pPr>
            <w:r>
              <w:t>3</w:t>
            </w:r>
          </w:p>
        </w:tc>
        <w:tc>
          <w:tcPr>
            <w:tcW w:w="5418" w:type="dxa"/>
          </w:tcPr>
          <w:p w14:paraId="3B7821AF" w14:textId="77777777" w:rsidR="00536ADF" w:rsidRDefault="00536ADF" w:rsidP="002B2CA0">
            <w:pPr>
              <w:spacing w:line="480" w:lineRule="auto"/>
              <w:jc w:val="center"/>
            </w:pPr>
            <w:r>
              <w:t>R</w:t>
            </w:r>
          </w:p>
        </w:tc>
      </w:tr>
      <w:tr w:rsidR="00536ADF" w14:paraId="11EC489F" w14:textId="77777777" w:rsidTr="002B2CA0">
        <w:tc>
          <w:tcPr>
            <w:tcW w:w="4158" w:type="dxa"/>
          </w:tcPr>
          <w:p w14:paraId="466ABD32" w14:textId="77777777" w:rsidR="00536ADF" w:rsidRDefault="00536ADF" w:rsidP="002B2CA0">
            <w:pPr>
              <w:spacing w:line="480" w:lineRule="auto"/>
              <w:jc w:val="center"/>
            </w:pPr>
            <w:r>
              <w:t>4</w:t>
            </w:r>
          </w:p>
        </w:tc>
        <w:tc>
          <w:tcPr>
            <w:tcW w:w="5418" w:type="dxa"/>
          </w:tcPr>
          <w:p w14:paraId="07E90833" w14:textId="77777777" w:rsidR="00536ADF" w:rsidRDefault="00536ADF" w:rsidP="002B2CA0">
            <w:pPr>
              <w:spacing w:line="480" w:lineRule="auto"/>
              <w:jc w:val="center"/>
            </w:pPr>
            <w:r>
              <w:t>Scala</w:t>
            </w:r>
          </w:p>
        </w:tc>
      </w:tr>
      <w:tr w:rsidR="00536ADF" w14:paraId="09E64AF1" w14:textId="77777777" w:rsidTr="002B2CA0">
        <w:tc>
          <w:tcPr>
            <w:tcW w:w="4158" w:type="dxa"/>
          </w:tcPr>
          <w:p w14:paraId="30AAC92A" w14:textId="77777777" w:rsidR="00536ADF" w:rsidRDefault="00536ADF" w:rsidP="002B2CA0">
            <w:pPr>
              <w:spacing w:line="480" w:lineRule="auto"/>
              <w:jc w:val="center"/>
            </w:pPr>
            <w:r>
              <w:t>5</w:t>
            </w:r>
          </w:p>
        </w:tc>
        <w:tc>
          <w:tcPr>
            <w:tcW w:w="5418" w:type="dxa"/>
          </w:tcPr>
          <w:p w14:paraId="22F41C16" w14:textId="77777777" w:rsidR="00536ADF" w:rsidRDefault="00536ADF" w:rsidP="002B2CA0">
            <w:pPr>
              <w:spacing w:line="480" w:lineRule="auto"/>
              <w:jc w:val="center"/>
            </w:pPr>
            <w:r>
              <w:t>C++</w:t>
            </w:r>
          </w:p>
        </w:tc>
      </w:tr>
      <w:tr w:rsidR="00536ADF" w14:paraId="36BD6A1B" w14:textId="77777777" w:rsidTr="002B2CA0">
        <w:tc>
          <w:tcPr>
            <w:tcW w:w="4158" w:type="dxa"/>
          </w:tcPr>
          <w:p w14:paraId="62D5B5F2" w14:textId="77777777" w:rsidR="00536ADF" w:rsidRDefault="00536ADF" w:rsidP="002B2CA0">
            <w:pPr>
              <w:spacing w:line="480" w:lineRule="auto"/>
              <w:jc w:val="center"/>
            </w:pPr>
            <w:r>
              <w:t>6</w:t>
            </w:r>
          </w:p>
        </w:tc>
        <w:tc>
          <w:tcPr>
            <w:tcW w:w="5418" w:type="dxa"/>
          </w:tcPr>
          <w:p w14:paraId="3BB2002C" w14:textId="77777777" w:rsidR="00536ADF" w:rsidRDefault="00536ADF" w:rsidP="002B2CA0">
            <w:pPr>
              <w:spacing w:line="480" w:lineRule="auto"/>
              <w:jc w:val="center"/>
            </w:pPr>
            <w:r>
              <w:t>JavaScript</w:t>
            </w:r>
          </w:p>
        </w:tc>
      </w:tr>
      <w:tr w:rsidR="00536ADF" w14:paraId="4A0207D6" w14:textId="77777777" w:rsidTr="002B2CA0">
        <w:tc>
          <w:tcPr>
            <w:tcW w:w="4158" w:type="dxa"/>
          </w:tcPr>
          <w:p w14:paraId="1B9C6AA6" w14:textId="77777777" w:rsidR="00536ADF" w:rsidRDefault="00536ADF" w:rsidP="002B2CA0">
            <w:pPr>
              <w:spacing w:line="480" w:lineRule="auto"/>
              <w:jc w:val="center"/>
            </w:pPr>
            <w:r>
              <w:t>7</w:t>
            </w:r>
          </w:p>
        </w:tc>
        <w:tc>
          <w:tcPr>
            <w:tcW w:w="5418" w:type="dxa"/>
          </w:tcPr>
          <w:p w14:paraId="5AB417CD" w14:textId="77777777" w:rsidR="00536ADF" w:rsidRDefault="00536ADF" w:rsidP="002B2CA0">
            <w:pPr>
              <w:spacing w:line="480" w:lineRule="auto"/>
              <w:jc w:val="center"/>
            </w:pPr>
            <w:r>
              <w:t>Julia</w:t>
            </w:r>
          </w:p>
        </w:tc>
      </w:tr>
    </w:tbl>
    <w:p w14:paraId="4AF379F4" w14:textId="77777777" w:rsidR="00536ADF" w:rsidRPr="000E1C53" w:rsidRDefault="00536ADF" w:rsidP="00536ADF">
      <w:pPr>
        <w:spacing w:line="480" w:lineRule="auto"/>
        <w:jc w:val="both"/>
      </w:pPr>
    </w:p>
    <w:p w14:paraId="799A5DFA" w14:textId="77777777" w:rsidR="00536ADF" w:rsidRDefault="00536ADF" w:rsidP="00536ADF">
      <w:pPr>
        <w:spacing w:line="480" w:lineRule="auto"/>
        <w:jc w:val="both"/>
      </w:pPr>
    </w:p>
    <w:p w14:paraId="321445F1" w14:textId="77777777" w:rsidR="00536ADF" w:rsidRDefault="00536ADF" w:rsidP="00536ADF">
      <w:pPr>
        <w:spacing w:line="480" w:lineRule="auto"/>
        <w:jc w:val="both"/>
      </w:pPr>
    </w:p>
    <w:p w14:paraId="4ECC0DC9" w14:textId="77777777" w:rsidR="00536ADF" w:rsidRDefault="00536ADF" w:rsidP="00536ADF">
      <w:pPr>
        <w:spacing w:line="480" w:lineRule="auto"/>
        <w:jc w:val="both"/>
      </w:pPr>
    </w:p>
    <w:p w14:paraId="0539ACB1" w14:textId="77777777" w:rsidR="00536ADF" w:rsidRDefault="00536ADF" w:rsidP="00536ADF">
      <w:pPr>
        <w:spacing w:line="480" w:lineRule="auto"/>
        <w:jc w:val="both"/>
      </w:pPr>
    </w:p>
    <w:p w14:paraId="10A2BF85" w14:textId="77777777" w:rsidR="00536ADF" w:rsidRDefault="00536ADF" w:rsidP="00536ADF">
      <w:pPr>
        <w:spacing w:line="480" w:lineRule="auto"/>
        <w:jc w:val="both"/>
      </w:pPr>
    </w:p>
    <w:p w14:paraId="4E9A1427" w14:textId="48F05C09" w:rsidR="00536ADF" w:rsidRDefault="00536ADF" w:rsidP="00536ADF">
      <w:pPr>
        <w:spacing w:line="480" w:lineRule="auto"/>
        <w:jc w:val="both"/>
      </w:pPr>
    </w:p>
    <w:p w14:paraId="4807ADB8" w14:textId="77777777" w:rsidR="0053596D" w:rsidRDefault="0053596D" w:rsidP="00536ADF">
      <w:pPr>
        <w:spacing w:line="480" w:lineRule="auto"/>
        <w:jc w:val="both"/>
      </w:pPr>
    </w:p>
    <w:p w14:paraId="0803F6E9" w14:textId="77777777" w:rsidR="00536ADF" w:rsidRDefault="00536ADF" w:rsidP="00536ADF">
      <w:pPr>
        <w:spacing w:line="480" w:lineRule="auto"/>
        <w:jc w:val="both"/>
        <w:rPr>
          <w:b/>
          <w:bCs/>
        </w:rPr>
      </w:pPr>
    </w:p>
    <w:p w14:paraId="5C04FE63" w14:textId="77777777" w:rsidR="00DA3C2F" w:rsidRDefault="00DA3C2F" w:rsidP="00536ADF">
      <w:pPr>
        <w:spacing w:line="480" w:lineRule="auto"/>
        <w:jc w:val="both"/>
        <w:rPr>
          <w:b/>
          <w:bCs/>
        </w:rPr>
      </w:pPr>
    </w:p>
    <w:p w14:paraId="1B23FAD9" w14:textId="5EB0ADED" w:rsidR="00536ADF" w:rsidRDefault="00536ADF" w:rsidP="00536ADF">
      <w:pPr>
        <w:spacing w:line="480" w:lineRule="auto"/>
        <w:jc w:val="both"/>
        <w:rPr>
          <w:b/>
          <w:bCs/>
        </w:rPr>
      </w:pPr>
      <w:r w:rsidRPr="00CA07B6">
        <w:rPr>
          <w:b/>
          <w:bCs/>
        </w:rPr>
        <w:lastRenderedPageBreak/>
        <w:t>4.</w:t>
      </w:r>
      <w:r>
        <w:rPr>
          <w:b/>
          <w:bCs/>
        </w:rPr>
        <w:t>2</w:t>
      </w:r>
      <w:r>
        <w:t xml:space="preserve"> </w:t>
      </w:r>
      <w:r w:rsidRPr="00CA07B6">
        <w:rPr>
          <w:b/>
          <w:bCs/>
        </w:rPr>
        <w:t>Integrated Development Environment</w:t>
      </w:r>
    </w:p>
    <w:p w14:paraId="4E5B2522" w14:textId="317BD379" w:rsidR="00536ADF" w:rsidRDefault="00536ADF" w:rsidP="00536ADF">
      <w:pPr>
        <w:spacing w:line="480" w:lineRule="auto"/>
        <w:jc w:val="both"/>
      </w:pPr>
      <w:r w:rsidRPr="00CA07B6">
        <w:t xml:space="preserve">An integrated development environment (IDE) is a software application that provides comprehensive facilities to computer programmers for software development. An IDE normally consists of at least a source code editor, build automation tools and a debugger. Some IDEs, such as NetBeans and Eclipse, contain the necessary compiler, interpreter, or both; others, such as </w:t>
      </w:r>
      <w:r w:rsidR="001C1B77" w:rsidRPr="00CA07B6">
        <w:t>Sharp Develop</w:t>
      </w:r>
      <w:r w:rsidRPr="00CA07B6">
        <w:t xml:space="preserve"> and Lazarus, do not.</w:t>
      </w:r>
    </w:p>
    <w:p w14:paraId="19AC5C13" w14:textId="77777777" w:rsidR="00536ADF" w:rsidRDefault="00536ADF" w:rsidP="00536ADF">
      <w:pPr>
        <w:spacing w:line="480" w:lineRule="auto"/>
        <w:jc w:val="both"/>
      </w:pPr>
      <w:r>
        <w:t xml:space="preserve">Integrated development environments are designed to maximize programmer productivity by providing tight-knit components with similar user interfaces. IDEs present a single program in which all development is done. This program typically provides many features for authoring, modifying, compiling, deploying and debugging software. For example, code can be continuously parsed while it is being edited, providing instant feedback when syntax errors are introduced, thus allowing developers to debug code much faster and more easily with an IDE. Some IDEs are dedicated to a specific programming language, allowing a feature set that most closely matches the programming paradigms of the language. However, there are many multiple-language IDEs. While most modern IDEs are graphical, text-based IDEs such as Turbo Pascal were in popular use before the availability of windowing systems like Microsoft Windows and the X Window System (X11). They commonly use function keys or hotkeys to execute frequently used commands or macros. </w:t>
      </w:r>
    </w:p>
    <w:p w14:paraId="04550CC3" w14:textId="77777777" w:rsidR="00536ADF" w:rsidRDefault="00536ADF" w:rsidP="00536ADF">
      <w:pPr>
        <w:spacing w:line="480" w:lineRule="auto"/>
        <w:jc w:val="both"/>
      </w:pPr>
      <w:r>
        <w:t xml:space="preserve">Python is known to work on different kind of editors such as PyCharm, NetBeans, Eclipse, Anaconda etc. </w:t>
      </w:r>
    </w:p>
    <w:p w14:paraId="4DD74FBC" w14:textId="77777777" w:rsidR="00536ADF" w:rsidRDefault="00536ADF" w:rsidP="00536ADF">
      <w:pPr>
        <w:spacing w:line="480" w:lineRule="auto"/>
        <w:jc w:val="both"/>
      </w:pPr>
      <w:r>
        <w:t>For the purpose of this work, Anaconda will be recommended due to its portability and its usages in multiple different platforms like Windows and Linux operating systems. Anaconda is also known to contain a command line interface and graphical user interface which are known as Jupiter and Spyder respectively.</w:t>
      </w:r>
    </w:p>
    <w:p w14:paraId="3926F142" w14:textId="77777777" w:rsidR="00536ADF" w:rsidRDefault="00536ADF" w:rsidP="00536ADF">
      <w:pPr>
        <w:spacing w:line="480" w:lineRule="auto"/>
        <w:jc w:val="both"/>
      </w:pPr>
    </w:p>
    <w:p w14:paraId="6E3D9479" w14:textId="77777777" w:rsidR="00604066" w:rsidRDefault="00604066" w:rsidP="00536ADF">
      <w:pPr>
        <w:spacing w:line="480" w:lineRule="auto"/>
        <w:jc w:val="both"/>
        <w:rPr>
          <w:b/>
          <w:bCs/>
        </w:rPr>
      </w:pPr>
    </w:p>
    <w:p w14:paraId="2602395C" w14:textId="43A363EF" w:rsidR="00536ADF" w:rsidRDefault="00536ADF" w:rsidP="00536ADF">
      <w:pPr>
        <w:spacing w:line="480" w:lineRule="auto"/>
        <w:jc w:val="both"/>
        <w:rPr>
          <w:b/>
          <w:bCs/>
        </w:rPr>
      </w:pPr>
      <w:r w:rsidRPr="00F75B00">
        <w:rPr>
          <w:b/>
          <w:bCs/>
        </w:rPr>
        <w:lastRenderedPageBreak/>
        <w:t>4.2.</w:t>
      </w:r>
      <w:r w:rsidR="00646198">
        <w:rPr>
          <w:b/>
          <w:bCs/>
        </w:rPr>
        <w:t>1</w:t>
      </w:r>
      <w:r w:rsidRPr="00F75B00">
        <w:rPr>
          <w:b/>
          <w:bCs/>
        </w:rPr>
        <w:t xml:space="preserve"> System Requirement</w:t>
      </w:r>
    </w:p>
    <w:p w14:paraId="3E5F43BB" w14:textId="69A04D9F" w:rsidR="00536ADF" w:rsidRDefault="00536ADF" w:rsidP="00536ADF">
      <w:pPr>
        <w:spacing w:line="480" w:lineRule="auto"/>
        <w:jc w:val="both"/>
      </w:pPr>
      <w:r w:rsidRPr="00F75B00">
        <w:t>The software requirements are description of features and functionalities of the target system. Requirements convey the expectations of users from the software product. The requirements can be obvious or hidden, known or unknown, expected or unexpected from client’s point of view.</w:t>
      </w:r>
    </w:p>
    <w:p w14:paraId="45CECE8A" w14:textId="29D64EB0" w:rsidR="0053596D" w:rsidRDefault="0053596D" w:rsidP="00536ADF">
      <w:pPr>
        <w:spacing w:line="480" w:lineRule="auto"/>
        <w:jc w:val="both"/>
      </w:pPr>
    </w:p>
    <w:p w14:paraId="1D958584" w14:textId="539A96B5" w:rsidR="0053596D" w:rsidRDefault="0053596D" w:rsidP="00536ADF">
      <w:pPr>
        <w:spacing w:line="480" w:lineRule="auto"/>
        <w:jc w:val="both"/>
      </w:pPr>
    </w:p>
    <w:p w14:paraId="6C947F9C" w14:textId="05B2B724" w:rsidR="0053596D" w:rsidRDefault="0053596D" w:rsidP="00536ADF">
      <w:pPr>
        <w:spacing w:line="480" w:lineRule="auto"/>
        <w:jc w:val="both"/>
      </w:pPr>
    </w:p>
    <w:p w14:paraId="3428882A" w14:textId="5EF96E8D" w:rsidR="0053596D" w:rsidRDefault="0053596D" w:rsidP="00536ADF">
      <w:pPr>
        <w:spacing w:line="480" w:lineRule="auto"/>
        <w:jc w:val="both"/>
      </w:pPr>
    </w:p>
    <w:p w14:paraId="2213078B" w14:textId="1A7E6DBF" w:rsidR="0053596D" w:rsidRDefault="0053596D" w:rsidP="00536ADF">
      <w:pPr>
        <w:spacing w:line="480" w:lineRule="auto"/>
        <w:jc w:val="both"/>
      </w:pPr>
    </w:p>
    <w:p w14:paraId="7F44EF75" w14:textId="0C464865" w:rsidR="0053596D" w:rsidRDefault="0053596D" w:rsidP="00536ADF">
      <w:pPr>
        <w:spacing w:line="480" w:lineRule="auto"/>
        <w:jc w:val="both"/>
      </w:pPr>
    </w:p>
    <w:p w14:paraId="7F53FE9D" w14:textId="069DABA9" w:rsidR="0053596D" w:rsidRDefault="0053596D" w:rsidP="00536ADF">
      <w:pPr>
        <w:spacing w:line="480" w:lineRule="auto"/>
        <w:jc w:val="both"/>
      </w:pPr>
    </w:p>
    <w:p w14:paraId="69CF2904" w14:textId="72215978" w:rsidR="0053596D" w:rsidRDefault="0053596D" w:rsidP="00536ADF">
      <w:pPr>
        <w:spacing w:line="480" w:lineRule="auto"/>
        <w:jc w:val="both"/>
      </w:pPr>
    </w:p>
    <w:p w14:paraId="04724842" w14:textId="59F6E25C" w:rsidR="0053596D" w:rsidRDefault="0053596D" w:rsidP="00536ADF">
      <w:pPr>
        <w:spacing w:line="480" w:lineRule="auto"/>
        <w:jc w:val="both"/>
      </w:pPr>
    </w:p>
    <w:p w14:paraId="6F56C161" w14:textId="1E5C6102" w:rsidR="0053596D" w:rsidRDefault="0053596D" w:rsidP="00536ADF">
      <w:pPr>
        <w:spacing w:line="480" w:lineRule="auto"/>
        <w:jc w:val="both"/>
      </w:pPr>
    </w:p>
    <w:p w14:paraId="59025687" w14:textId="0FA6F227" w:rsidR="0053596D" w:rsidRDefault="0053596D" w:rsidP="00536ADF">
      <w:pPr>
        <w:spacing w:line="480" w:lineRule="auto"/>
        <w:jc w:val="both"/>
      </w:pPr>
    </w:p>
    <w:p w14:paraId="12A48CE0" w14:textId="60B48EAE" w:rsidR="0053596D" w:rsidRDefault="0053596D" w:rsidP="00536ADF">
      <w:pPr>
        <w:spacing w:line="480" w:lineRule="auto"/>
        <w:jc w:val="both"/>
      </w:pPr>
    </w:p>
    <w:p w14:paraId="09D289F2" w14:textId="4CCFC595" w:rsidR="0053596D" w:rsidRDefault="0053596D" w:rsidP="00536ADF">
      <w:pPr>
        <w:spacing w:line="480" w:lineRule="auto"/>
        <w:jc w:val="both"/>
      </w:pPr>
    </w:p>
    <w:p w14:paraId="59DBCD21" w14:textId="3A68ECC4" w:rsidR="0053596D" w:rsidRDefault="0053596D" w:rsidP="00536ADF">
      <w:pPr>
        <w:spacing w:line="480" w:lineRule="auto"/>
        <w:jc w:val="both"/>
      </w:pPr>
    </w:p>
    <w:p w14:paraId="3B48442C" w14:textId="77777777" w:rsidR="000B3E39" w:rsidRDefault="000B3E39" w:rsidP="00536ADF">
      <w:pPr>
        <w:spacing w:line="480" w:lineRule="auto"/>
        <w:jc w:val="both"/>
      </w:pPr>
    </w:p>
    <w:p w14:paraId="0F865108" w14:textId="77777777" w:rsidR="0053596D" w:rsidRDefault="0053596D" w:rsidP="00536ADF">
      <w:pPr>
        <w:spacing w:line="480" w:lineRule="auto"/>
        <w:jc w:val="both"/>
      </w:pPr>
    </w:p>
    <w:p w14:paraId="67B63772" w14:textId="77777777" w:rsidR="00536ADF" w:rsidRPr="0087051C" w:rsidRDefault="00536ADF" w:rsidP="00536ADF">
      <w:pPr>
        <w:spacing w:line="480" w:lineRule="auto"/>
        <w:jc w:val="both"/>
        <w:rPr>
          <w:b/>
          <w:bCs/>
        </w:rPr>
      </w:pPr>
      <w:bookmarkStart w:id="3" w:name="_Hlk72204633"/>
      <w:r w:rsidRPr="0087051C">
        <w:rPr>
          <w:b/>
          <w:bCs/>
        </w:rPr>
        <w:t>Table 4.2 Hardware system requirement for Anaconda Installation</w:t>
      </w:r>
    </w:p>
    <w:bookmarkEnd w:id="3"/>
    <w:tbl>
      <w:tblPr>
        <w:tblStyle w:val="TableGrid"/>
        <w:tblW w:w="0" w:type="auto"/>
        <w:tblLook w:val="04A0" w:firstRow="1" w:lastRow="0" w:firstColumn="1" w:lastColumn="0" w:noHBand="0" w:noVBand="1"/>
      </w:tblPr>
      <w:tblGrid>
        <w:gridCol w:w="1705"/>
        <w:gridCol w:w="2160"/>
        <w:gridCol w:w="2413"/>
        <w:gridCol w:w="3072"/>
      </w:tblGrid>
      <w:tr w:rsidR="00536ADF" w14:paraId="3D726C78" w14:textId="77777777" w:rsidTr="002B2CA0">
        <w:tc>
          <w:tcPr>
            <w:tcW w:w="1705" w:type="dxa"/>
          </w:tcPr>
          <w:p w14:paraId="5479FA70" w14:textId="77777777" w:rsidR="00536ADF" w:rsidRDefault="00536ADF" w:rsidP="002B2CA0">
            <w:pPr>
              <w:spacing w:line="480" w:lineRule="auto"/>
              <w:jc w:val="both"/>
            </w:pPr>
          </w:p>
        </w:tc>
        <w:tc>
          <w:tcPr>
            <w:tcW w:w="2160" w:type="dxa"/>
          </w:tcPr>
          <w:p w14:paraId="66897559" w14:textId="77777777" w:rsidR="00536ADF" w:rsidRPr="00146F5B" w:rsidRDefault="00536ADF" w:rsidP="002B2CA0">
            <w:pPr>
              <w:spacing w:line="480" w:lineRule="auto"/>
              <w:jc w:val="center"/>
              <w:rPr>
                <w:b/>
                <w:bCs/>
              </w:rPr>
            </w:pPr>
            <w:r w:rsidRPr="00146F5B">
              <w:rPr>
                <w:b/>
                <w:bCs/>
              </w:rPr>
              <w:t>Windows 8 +</w:t>
            </w:r>
          </w:p>
        </w:tc>
        <w:tc>
          <w:tcPr>
            <w:tcW w:w="2413" w:type="dxa"/>
          </w:tcPr>
          <w:p w14:paraId="4267CF4B" w14:textId="77777777" w:rsidR="00536ADF" w:rsidRPr="00146F5B" w:rsidRDefault="00536ADF" w:rsidP="002B2CA0">
            <w:pPr>
              <w:spacing w:line="480" w:lineRule="auto"/>
              <w:jc w:val="center"/>
              <w:rPr>
                <w:b/>
                <w:bCs/>
              </w:rPr>
            </w:pPr>
            <w:r w:rsidRPr="00146F5B">
              <w:rPr>
                <w:b/>
                <w:bCs/>
              </w:rPr>
              <w:t>64-bit macOS 10.13+</w:t>
            </w:r>
          </w:p>
        </w:tc>
        <w:tc>
          <w:tcPr>
            <w:tcW w:w="3072" w:type="dxa"/>
          </w:tcPr>
          <w:p w14:paraId="238842AB" w14:textId="77777777" w:rsidR="00536ADF" w:rsidRPr="00146F5B" w:rsidRDefault="00536ADF" w:rsidP="002B2CA0">
            <w:pPr>
              <w:spacing w:line="480" w:lineRule="auto"/>
              <w:jc w:val="center"/>
              <w:rPr>
                <w:b/>
                <w:bCs/>
              </w:rPr>
            </w:pPr>
            <w:r w:rsidRPr="00146F5B">
              <w:rPr>
                <w:b/>
                <w:bCs/>
              </w:rPr>
              <w:t>Linux</w:t>
            </w:r>
          </w:p>
        </w:tc>
      </w:tr>
      <w:tr w:rsidR="00536ADF" w14:paraId="4CBBD51A" w14:textId="77777777" w:rsidTr="002B2CA0">
        <w:trPr>
          <w:trHeight w:val="1223"/>
        </w:trPr>
        <w:tc>
          <w:tcPr>
            <w:tcW w:w="1705" w:type="dxa"/>
          </w:tcPr>
          <w:p w14:paraId="69B802F8" w14:textId="77777777" w:rsidR="00536ADF" w:rsidRDefault="00536ADF" w:rsidP="002B2CA0">
            <w:pPr>
              <w:spacing w:line="480" w:lineRule="auto"/>
              <w:jc w:val="both"/>
            </w:pPr>
            <w:r>
              <w:t>System architecture</w:t>
            </w:r>
          </w:p>
        </w:tc>
        <w:tc>
          <w:tcPr>
            <w:tcW w:w="2160" w:type="dxa"/>
          </w:tcPr>
          <w:p w14:paraId="5356D9F5" w14:textId="77777777" w:rsidR="00536ADF" w:rsidRDefault="00536ADF" w:rsidP="002B2CA0">
            <w:pPr>
              <w:spacing w:line="480" w:lineRule="auto"/>
              <w:jc w:val="both"/>
            </w:pPr>
            <w:r w:rsidRPr="00146F5B">
              <w:t>Windows-64-bit x86, 32-bit x86</w:t>
            </w:r>
          </w:p>
        </w:tc>
        <w:tc>
          <w:tcPr>
            <w:tcW w:w="2413" w:type="dxa"/>
          </w:tcPr>
          <w:p w14:paraId="45F45B21" w14:textId="77777777" w:rsidR="00536ADF" w:rsidRDefault="00536ADF" w:rsidP="002B2CA0">
            <w:pPr>
              <w:spacing w:line="480" w:lineRule="auto"/>
              <w:jc w:val="both"/>
            </w:pPr>
            <w:r w:rsidRPr="00146F5B">
              <w:t>MacOS- 64-bit x86</w:t>
            </w:r>
          </w:p>
        </w:tc>
        <w:tc>
          <w:tcPr>
            <w:tcW w:w="3072" w:type="dxa"/>
          </w:tcPr>
          <w:p w14:paraId="4A58D3A2" w14:textId="77777777" w:rsidR="00536ADF" w:rsidRDefault="00536ADF" w:rsidP="002B2CA0">
            <w:pPr>
              <w:spacing w:line="480" w:lineRule="auto"/>
              <w:jc w:val="both"/>
            </w:pPr>
            <w:r w:rsidRPr="00146F5B">
              <w:t>Linux- 64-bit x86, 64-bit Power8/Power9</w:t>
            </w:r>
          </w:p>
        </w:tc>
      </w:tr>
      <w:tr w:rsidR="00536ADF" w14:paraId="16E0B42E" w14:textId="77777777" w:rsidTr="002B2CA0">
        <w:trPr>
          <w:trHeight w:val="1367"/>
        </w:trPr>
        <w:tc>
          <w:tcPr>
            <w:tcW w:w="1705" w:type="dxa"/>
          </w:tcPr>
          <w:p w14:paraId="5CEB2BD2" w14:textId="77777777" w:rsidR="00536ADF" w:rsidRDefault="00536ADF" w:rsidP="002B2CA0">
            <w:pPr>
              <w:spacing w:line="480" w:lineRule="auto"/>
              <w:jc w:val="both"/>
            </w:pPr>
            <w:r>
              <w:t>CPU/Memory</w:t>
            </w:r>
          </w:p>
          <w:p w14:paraId="44FD0E46" w14:textId="77777777" w:rsidR="00536ADF" w:rsidRDefault="00536ADF" w:rsidP="002B2CA0">
            <w:pPr>
              <w:spacing w:line="480" w:lineRule="auto"/>
              <w:jc w:val="both"/>
            </w:pPr>
            <w:r>
              <w:t>(Minimum)</w:t>
            </w:r>
          </w:p>
        </w:tc>
        <w:tc>
          <w:tcPr>
            <w:tcW w:w="2160" w:type="dxa"/>
          </w:tcPr>
          <w:p w14:paraId="3B197E5A" w14:textId="77777777" w:rsidR="00536ADF" w:rsidRDefault="00536ADF" w:rsidP="002B2CA0">
            <w:pPr>
              <w:spacing w:line="480" w:lineRule="auto"/>
              <w:jc w:val="both"/>
            </w:pPr>
            <w:r>
              <w:t>2 core /4G (RAM) / 100 G (Disk)</w:t>
            </w:r>
          </w:p>
        </w:tc>
        <w:tc>
          <w:tcPr>
            <w:tcW w:w="2413" w:type="dxa"/>
          </w:tcPr>
          <w:p w14:paraId="5C112440" w14:textId="77777777" w:rsidR="00536ADF" w:rsidRDefault="00536ADF" w:rsidP="002B2CA0">
            <w:pPr>
              <w:spacing w:line="480" w:lineRule="auto"/>
              <w:jc w:val="both"/>
            </w:pPr>
            <w:r>
              <w:t>2 core /4G (RAM) / 100 G (Disk)</w:t>
            </w:r>
          </w:p>
        </w:tc>
        <w:tc>
          <w:tcPr>
            <w:tcW w:w="3072" w:type="dxa"/>
          </w:tcPr>
          <w:p w14:paraId="18A89820" w14:textId="77777777" w:rsidR="00536ADF" w:rsidRDefault="00536ADF" w:rsidP="002B2CA0">
            <w:pPr>
              <w:spacing w:line="480" w:lineRule="auto"/>
              <w:jc w:val="both"/>
            </w:pPr>
            <w:r>
              <w:t>2 core /8G (RAM) / 100 G (Disk)</w:t>
            </w:r>
          </w:p>
        </w:tc>
      </w:tr>
    </w:tbl>
    <w:p w14:paraId="456D1729" w14:textId="160DADF3" w:rsidR="00536ADF" w:rsidRDefault="00536ADF" w:rsidP="00536ADF">
      <w:pPr>
        <w:spacing w:line="480" w:lineRule="auto"/>
        <w:jc w:val="both"/>
      </w:pPr>
    </w:p>
    <w:p w14:paraId="25D6EE23" w14:textId="75F1CE0C" w:rsidR="0053596D" w:rsidRDefault="0053596D" w:rsidP="00536ADF">
      <w:pPr>
        <w:spacing w:line="480" w:lineRule="auto"/>
        <w:jc w:val="both"/>
      </w:pPr>
    </w:p>
    <w:p w14:paraId="587AA9D4" w14:textId="74D21370" w:rsidR="0053596D" w:rsidRDefault="0053596D" w:rsidP="00536ADF">
      <w:pPr>
        <w:spacing w:line="480" w:lineRule="auto"/>
        <w:jc w:val="both"/>
      </w:pPr>
    </w:p>
    <w:p w14:paraId="3A409F55" w14:textId="5C2D4C3B" w:rsidR="0053596D" w:rsidRDefault="0053596D" w:rsidP="00536ADF">
      <w:pPr>
        <w:spacing w:line="480" w:lineRule="auto"/>
        <w:jc w:val="both"/>
      </w:pPr>
    </w:p>
    <w:p w14:paraId="50D250CB" w14:textId="2F726206" w:rsidR="0053596D" w:rsidRDefault="0053596D" w:rsidP="00536ADF">
      <w:pPr>
        <w:spacing w:line="480" w:lineRule="auto"/>
        <w:jc w:val="both"/>
      </w:pPr>
    </w:p>
    <w:p w14:paraId="522757B2" w14:textId="4A5C277F" w:rsidR="0053596D" w:rsidRDefault="0053596D" w:rsidP="00536ADF">
      <w:pPr>
        <w:spacing w:line="480" w:lineRule="auto"/>
        <w:jc w:val="both"/>
      </w:pPr>
    </w:p>
    <w:p w14:paraId="032BA045" w14:textId="3DE4BED4" w:rsidR="002A4B98" w:rsidRDefault="002A4B98" w:rsidP="00536ADF">
      <w:pPr>
        <w:spacing w:line="480" w:lineRule="auto"/>
        <w:jc w:val="both"/>
      </w:pPr>
    </w:p>
    <w:p w14:paraId="0B799127" w14:textId="51C2393E" w:rsidR="000B3E39" w:rsidRDefault="000B3E39" w:rsidP="00536ADF">
      <w:pPr>
        <w:spacing w:line="480" w:lineRule="auto"/>
        <w:jc w:val="both"/>
      </w:pPr>
    </w:p>
    <w:p w14:paraId="231AE295" w14:textId="5973268C" w:rsidR="000B3E39" w:rsidRDefault="000B3E39" w:rsidP="00536ADF">
      <w:pPr>
        <w:spacing w:line="480" w:lineRule="auto"/>
        <w:jc w:val="both"/>
      </w:pPr>
    </w:p>
    <w:p w14:paraId="319AC072" w14:textId="77777777" w:rsidR="000B3E39" w:rsidRDefault="000B3E39" w:rsidP="00536ADF">
      <w:pPr>
        <w:spacing w:line="480" w:lineRule="auto"/>
        <w:jc w:val="both"/>
      </w:pPr>
    </w:p>
    <w:p w14:paraId="7794AE92" w14:textId="77777777" w:rsidR="000B3E39" w:rsidRDefault="000B3E39" w:rsidP="00536ADF">
      <w:pPr>
        <w:spacing w:line="480" w:lineRule="auto"/>
        <w:jc w:val="both"/>
      </w:pPr>
    </w:p>
    <w:p w14:paraId="6E93DCBB" w14:textId="77777777" w:rsidR="002A4B98" w:rsidRDefault="002A4B98" w:rsidP="00536ADF">
      <w:pPr>
        <w:spacing w:line="480" w:lineRule="auto"/>
        <w:jc w:val="both"/>
      </w:pPr>
    </w:p>
    <w:p w14:paraId="051E608E" w14:textId="3987E566" w:rsidR="00536ADF" w:rsidRDefault="002A4B98" w:rsidP="00536ADF">
      <w:pPr>
        <w:spacing w:line="480" w:lineRule="auto"/>
        <w:jc w:val="both"/>
        <w:rPr>
          <w:b/>
          <w:bCs/>
        </w:rPr>
      </w:pPr>
      <w:r>
        <w:lastRenderedPageBreak/>
        <w:t xml:space="preserve"> </w:t>
      </w:r>
      <w:r w:rsidR="00536ADF" w:rsidRPr="0087051C">
        <w:rPr>
          <w:b/>
          <w:bCs/>
        </w:rPr>
        <w:t>4.2.</w:t>
      </w:r>
      <w:r w:rsidR="00FF29B8">
        <w:rPr>
          <w:b/>
          <w:bCs/>
        </w:rPr>
        <w:t>2</w:t>
      </w:r>
      <w:r w:rsidR="00536ADF" w:rsidRPr="0087051C">
        <w:rPr>
          <w:b/>
          <w:bCs/>
        </w:rPr>
        <w:t xml:space="preserve"> </w:t>
      </w:r>
      <w:r w:rsidR="00536ADF">
        <w:rPr>
          <w:b/>
          <w:bCs/>
        </w:rPr>
        <w:t>Software</w:t>
      </w:r>
      <w:r w:rsidR="00536ADF" w:rsidRPr="0087051C">
        <w:rPr>
          <w:b/>
          <w:bCs/>
        </w:rPr>
        <w:t xml:space="preserve"> Installation</w:t>
      </w:r>
    </w:p>
    <w:p w14:paraId="796AE732" w14:textId="77777777" w:rsidR="00536ADF" w:rsidRDefault="00536ADF" w:rsidP="00536ADF">
      <w:pPr>
        <w:spacing w:line="480" w:lineRule="auto"/>
        <w:jc w:val="both"/>
      </w:pPr>
      <w:r>
        <w:t>The recommended software for the implementation of this work is Anaconda 2021 on python interpreter version 3.7 and above. Below are the steps for installing the software.</w:t>
      </w:r>
    </w:p>
    <w:p w14:paraId="15347189" w14:textId="77777777" w:rsidR="00536ADF" w:rsidRDefault="00536ADF" w:rsidP="00536ADF">
      <w:pPr>
        <w:pStyle w:val="ListParagraph"/>
        <w:numPr>
          <w:ilvl w:val="0"/>
          <w:numId w:val="9"/>
        </w:numPr>
        <w:spacing w:line="480" w:lineRule="auto"/>
        <w:jc w:val="both"/>
      </w:pPr>
      <w:r w:rsidRPr="006B1C3C">
        <w:t>Download the Anaconda installer</w:t>
      </w:r>
      <w:r>
        <w:t xml:space="preserve">: </w:t>
      </w:r>
      <w:hyperlink r:id="rId25" w:anchor="windows" w:history="1">
        <w:r w:rsidRPr="009C3E35">
          <w:rPr>
            <w:rStyle w:val="Hyperlink"/>
          </w:rPr>
          <w:t>https://www.anaconda.com/download/#windows</w:t>
        </w:r>
      </w:hyperlink>
    </w:p>
    <w:p w14:paraId="17F45EBA" w14:textId="77777777" w:rsidR="00536ADF" w:rsidRDefault="00536ADF" w:rsidP="00536ADF">
      <w:pPr>
        <w:pStyle w:val="ListParagraph"/>
        <w:numPr>
          <w:ilvl w:val="0"/>
          <w:numId w:val="9"/>
        </w:numPr>
        <w:spacing w:line="480" w:lineRule="auto"/>
        <w:jc w:val="both"/>
      </w:pPr>
      <w:r w:rsidRPr="006B1C3C">
        <w:t>Double click the installer to launch</w:t>
      </w:r>
      <w:r>
        <w:t xml:space="preserve">: </w:t>
      </w:r>
      <w:r w:rsidRPr="006B1C3C">
        <w:t>To prevent permission errors, do not launch the installer from the Favorites folder.</w:t>
      </w:r>
      <w:r>
        <w:t xml:space="preserve"> </w:t>
      </w:r>
      <w:r w:rsidRPr="006B1C3C">
        <w:t>If you encounter issues during installation, temporarily disable your anti-virus software during install, then re-enable it after the installation concludes. If you installed for all users, uninstall Anaconda and re-install it for your user only and try again</w:t>
      </w:r>
      <w:r>
        <w:t>.</w:t>
      </w:r>
    </w:p>
    <w:p w14:paraId="14E2C3C4" w14:textId="77777777" w:rsidR="00536ADF" w:rsidRDefault="00536ADF" w:rsidP="00536ADF">
      <w:pPr>
        <w:pStyle w:val="ListParagraph"/>
        <w:numPr>
          <w:ilvl w:val="0"/>
          <w:numId w:val="9"/>
        </w:numPr>
        <w:spacing w:line="480" w:lineRule="auto"/>
        <w:jc w:val="both"/>
      </w:pPr>
      <w:r w:rsidRPr="006B1C3C">
        <w:t>Click Next</w:t>
      </w:r>
      <w:r>
        <w:t>.</w:t>
      </w:r>
    </w:p>
    <w:p w14:paraId="5A7CE089" w14:textId="77777777" w:rsidR="00536ADF" w:rsidRDefault="00536ADF" w:rsidP="00536ADF">
      <w:pPr>
        <w:pStyle w:val="ListParagraph"/>
        <w:numPr>
          <w:ilvl w:val="0"/>
          <w:numId w:val="9"/>
        </w:numPr>
        <w:spacing w:line="480" w:lineRule="auto"/>
        <w:jc w:val="both"/>
      </w:pPr>
      <w:r w:rsidRPr="006B1C3C">
        <w:t>Read the licensing terms and click “I Agree”</w:t>
      </w:r>
    </w:p>
    <w:p w14:paraId="03BED9AA" w14:textId="77777777" w:rsidR="00536ADF" w:rsidRDefault="00536ADF" w:rsidP="00536ADF">
      <w:pPr>
        <w:pStyle w:val="ListParagraph"/>
        <w:numPr>
          <w:ilvl w:val="0"/>
          <w:numId w:val="9"/>
        </w:numPr>
        <w:spacing w:line="480" w:lineRule="auto"/>
        <w:jc w:val="both"/>
      </w:pPr>
      <w:r w:rsidRPr="00A44DEF">
        <w:t>Select an install for “Just Me” unless you’re installing for all users (which requires Windows Administrator privileges) and click Next.</w:t>
      </w:r>
    </w:p>
    <w:p w14:paraId="61398342" w14:textId="06A2246C" w:rsidR="00536ADF" w:rsidRDefault="00536ADF" w:rsidP="002A4B98">
      <w:pPr>
        <w:pStyle w:val="ListParagraph"/>
        <w:numPr>
          <w:ilvl w:val="0"/>
          <w:numId w:val="9"/>
        </w:numPr>
        <w:spacing w:line="480" w:lineRule="auto"/>
        <w:jc w:val="both"/>
      </w:pPr>
      <w:r w:rsidRPr="00A44DEF">
        <w:t>Select a destination folder to install Anaconda and click the Next button</w:t>
      </w:r>
      <w:r>
        <w:t xml:space="preserve">. </w:t>
      </w:r>
      <w:r w:rsidRPr="00E01989">
        <w:t>See FAQ. Install Anaconda to a directory path that does not contain spaces or Unicode characters</w:t>
      </w:r>
      <w:r>
        <w:t>.</w:t>
      </w:r>
      <w:r w:rsidRPr="00E01989">
        <w:t xml:space="preserve"> Do not install as Administrator unless admin privileges are required</w:t>
      </w:r>
      <w:r>
        <w:t>.</w:t>
      </w:r>
    </w:p>
    <w:p w14:paraId="6765A764" w14:textId="5B6E9F5E" w:rsidR="00536ADF" w:rsidRDefault="00536ADF" w:rsidP="000B3E39">
      <w:pPr>
        <w:pStyle w:val="ListParagraph"/>
        <w:numPr>
          <w:ilvl w:val="0"/>
          <w:numId w:val="9"/>
        </w:numPr>
        <w:spacing w:line="480" w:lineRule="auto"/>
        <w:jc w:val="both"/>
      </w:pPr>
      <w:r w:rsidRPr="00E01989">
        <w:t>Choose whether to add Anaconda to your PATH environment variable. We recommend not adding Anaconda to the PATH environment variable, since this can interfere with other software. Instead, use Anaconda software by opening Anaconda Navigator or the Anaconda Prompt from the Start Menu</w:t>
      </w:r>
      <w:r>
        <w:t>.</w:t>
      </w:r>
    </w:p>
    <w:p w14:paraId="41D3A210" w14:textId="77777777" w:rsidR="00536ADF" w:rsidRDefault="00536ADF" w:rsidP="00536ADF">
      <w:pPr>
        <w:pStyle w:val="ListParagraph"/>
        <w:numPr>
          <w:ilvl w:val="0"/>
          <w:numId w:val="9"/>
        </w:numPr>
        <w:spacing w:line="480" w:lineRule="auto"/>
        <w:jc w:val="both"/>
      </w:pPr>
      <w:r w:rsidRPr="00E01989">
        <w:t>Choose whether to register Anaconda as your default Python. Unless you plan on installing and running multiple versions of Anaconda or multiple versions of Python, accept the default and leave this box checked</w:t>
      </w:r>
      <w:r>
        <w:t>.</w:t>
      </w:r>
    </w:p>
    <w:p w14:paraId="6EFD0784" w14:textId="77777777" w:rsidR="00536ADF" w:rsidRDefault="00536ADF" w:rsidP="00536ADF">
      <w:pPr>
        <w:pStyle w:val="ListParagraph"/>
        <w:numPr>
          <w:ilvl w:val="0"/>
          <w:numId w:val="9"/>
        </w:numPr>
        <w:spacing w:line="480" w:lineRule="auto"/>
        <w:jc w:val="both"/>
      </w:pPr>
      <w:r w:rsidRPr="00E01989">
        <w:t>Click the Install button. If you want to watch the packages Anaconda is installing, click Show Details</w:t>
      </w:r>
      <w:r>
        <w:t>.</w:t>
      </w:r>
    </w:p>
    <w:p w14:paraId="7C164CA2" w14:textId="77777777" w:rsidR="00536ADF" w:rsidRDefault="00536ADF" w:rsidP="00536ADF">
      <w:pPr>
        <w:pStyle w:val="ListParagraph"/>
        <w:numPr>
          <w:ilvl w:val="0"/>
          <w:numId w:val="9"/>
        </w:numPr>
        <w:spacing w:line="480" w:lineRule="auto"/>
        <w:jc w:val="both"/>
      </w:pPr>
      <w:r w:rsidRPr="00E01989">
        <w:lastRenderedPageBreak/>
        <w:t>Click the Next button</w:t>
      </w:r>
      <w:r>
        <w:t>.</w:t>
      </w:r>
    </w:p>
    <w:p w14:paraId="10AE8170" w14:textId="7AC8778A" w:rsidR="00536ADF" w:rsidRDefault="00536ADF" w:rsidP="00604066">
      <w:pPr>
        <w:pStyle w:val="ListParagraph"/>
        <w:numPr>
          <w:ilvl w:val="0"/>
          <w:numId w:val="9"/>
        </w:numPr>
        <w:spacing w:line="480" w:lineRule="auto"/>
        <w:jc w:val="both"/>
      </w:pPr>
      <w:r w:rsidRPr="00E01989">
        <w:t>Optional: To install PyCharm for Anaconda, click on the link to</w:t>
      </w:r>
      <w:r>
        <w:t xml:space="preserve"> </w:t>
      </w:r>
      <w:r w:rsidRPr="00207787">
        <w:t> </w:t>
      </w:r>
      <w:hyperlink r:id="rId26" w:history="1">
        <w:r w:rsidRPr="00207787">
          <w:rPr>
            <w:rStyle w:val="Hyperlink"/>
          </w:rPr>
          <w:t>https://www.anaconda.com/pycharm</w:t>
        </w:r>
      </w:hyperlink>
      <w:r w:rsidR="00604066">
        <w:rPr>
          <w:rStyle w:val="Hyperlink"/>
        </w:rPr>
        <w:t xml:space="preserve">  </w:t>
      </w:r>
      <w:r w:rsidRPr="00207787">
        <w:t>Or to install Anaconda without PyCharm, click the Next button</w:t>
      </w:r>
      <w:r>
        <w:t>.</w:t>
      </w:r>
    </w:p>
    <w:p w14:paraId="11A85BA4" w14:textId="77777777" w:rsidR="00536ADF" w:rsidRPr="00207787" w:rsidRDefault="00536ADF" w:rsidP="00536ADF">
      <w:pPr>
        <w:pStyle w:val="ListParagraph"/>
        <w:numPr>
          <w:ilvl w:val="0"/>
          <w:numId w:val="9"/>
        </w:numPr>
      </w:pPr>
      <w:r w:rsidRPr="00207787">
        <w:t>After a successful installation you will see the “Thanks for installing Anaconda” dialog box:</w:t>
      </w:r>
    </w:p>
    <w:p w14:paraId="02D04DAA" w14:textId="439D441A" w:rsidR="00536ADF" w:rsidRDefault="00536ADF" w:rsidP="00536ADF">
      <w:pPr>
        <w:pStyle w:val="ListParagraph"/>
        <w:spacing w:line="480" w:lineRule="auto"/>
        <w:jc w:val="both"/>
      </w:pPr>
    </w:p>
    <w:p w14:paraId="0C40373F" w14:textId="77777777" w:rsidR="00536ADF" w:rsidRDefault="00536ADF" w:rsidP="00536ADF">
      <w:pPr>
        <w:pStyle w:val="ListParagraph"/>
        <w:numPr>
          <w:ilvl w:val="0"/>
          <w:numId w:val="9"/>
        </w:numPr>
        <w:spacing w:line="480" w:lineRule="auto"/>
        <w:jc w:val="both"/>
      </w:pPr>
      <w:r w:rsidRPr="00207787">
        <w:t>If you wish to read more about Anaconda.org and how to get started with Anaconda, check the boxes “Anaconda Individual Edition Tutorial” and “Learn more about Anaconda”. Click the Finish button.</w:t>
      </w:r>
    </w:p>
    <w:p w14:paraId="3BF5E0F6" w14:textId="7B9B663E" w:rsidR="00536ADF" w:rsidRPr="000B3E39" w:rsidRDefault="00F412C3" w:rsidP="00536ADF">
      <w:pPr>
        <w:pStyle w:val="ListParagraph"/>
        <w:numPr>
          <w:ilvl w:val="0"/>
          <w:numId w:val="9"/>
        </w:numPr>
        <w:spacing w:line="480" w:lineRule="auto"/>
        <w:jc w:val="both"/>
        <w:rPr>
          <w:color w:val="44546A" w:themeColor="text2"/>
        </w:rPr>
      </w:pPr>
      <w:hyperlink r:id="rId27" w:history="1">
        <w:r w:rsidR="00536ADF" w:rsidRPr="00207787">
          <w:rPr>
            <w:rStyle w:val="doc"/>
            <w:rFonts w:ascii="Helvetica" w:hAnsi="Helvetica"/>
            <w:color w:val="44546A" w:themeColor="text2"/>
            <w:u w:val="single"/>
            <w:shd w:val="clear" w:color="auto" w:fill="FFFFFF"/>
          </w:rPr>
          <w:t>Verify your installation</w:t>
        </w:r>
      </w:hyperlink>
      <w:r w:rsidR="00536ADF" w:rsidRPr="00207787">
        <w:rPr>
          <w:rFonts w:ascii="Helvetica" w:hAnsi="Helvetica"/>
          <w:color w:val="44546A" w:themeColor="text2"/>
          <w:shd w:val="clear" w:color="auto" w:fill="FFFFFF"/>
        </w:rPr>
        <w:t>.</w:t>
      </w:r>
    </w:p>
    <w:p w14:paraId="62C3FF74" w14:textId="77777777" w:rsidR="00536ADF" w:rsidRDefault="00536ADF" w:rsidP="00536ADF">
      <w:pPr>
        <w:spacing w:line="480" w:lineRule="auto"/>
        <w:jc w:val="both"/>
        <w:rPr>
          <w:b/>
          <w:bCs/>
        </w:rPr>
      </w:pPr>
      <w:r w:rsidRPr="003A5D8D">
        <w:rPr>
          <w:b/>
          <w:bCs/>
        </w:rPr>
        <w:t xml:space="preserve">4.3 Python </w:t>
      </w:r>
      <w:r>
        <w:rPr>
          <w:b/>
          <w:bCs/>
        </w:rPr>
        <w:t>modules (</w:t>
      </w:r>
      <w:r w:rsidRPr="003A5D8D">
        <w:rPr>
          <w:b/>
          <w:bCs/>
        </w:rPr>
        <w:t>packages</w:t>
      </w:r>
      <w:r>
        <w:rPr>
          <w:b/>
          <w:bCs/>
        </w:rPr>
        <w:t>)</w:t>
      </w:r>
    </w:p>
    <w:p w14:paraId="142BE6ED" w14:textId="77777777" w:rsidR="00536ADF" w:rsidRDefault="00536ADF" w:rsidP="00536ADF">
      <w:pPr>
        <w:spacing w:line="480" w:lineRule="auto"/>
        <w:jc w:val="both"/>
      </w:pPr>
      <w:r w:rsidRPr="006D2B4B">
        <w:t>In programming, a module is a piece of software that has a specific functionality</w:t>
      </w:r>
      <w:r>
        <w:t xml:space="preserve">. </w:t>
      </w:r>
      <w:r w:rsidRPr="006D2B4B">
        <w:t>Modules in Python are simply Python files with a .</w:t>
      </w:r>
      <w:proofErr w:type="spellStart"/>
      <w:r w:rsidRPr="006D2B4B">
        <w:t>py</w:t>
      </w:r>
      <w:proofErr w:type="spellEnd"/>
      <w:r w:rsidRPr="006D2B4B">
        <w:t xml:space="preserve"> extension.</w:t>
      </w:r>
      <w:r>
        <w:t xml:space="preserve"> </w:t>
      </w:r>
      <w:r w:rsidRPr="006D2B4B">
        <w:t>Modules are imported from using the import command</w:t>
      </w:r>
      <w:r>
        <w:t>s as follow:</w:t>
      </w:r>
    </w:p>
    <w:p w14:paraId="7346C725" w14:textId="77777777" w:rsidR="00536ADF" w:rsidRDefault="00536ADF" w:rsidP="00536ADF">
      <w:pPr>
        <w:pStyle w:val="ListParagraph"/>
        <w:numPr>
          <w:ilvl w:val="0"/>
          <w:numId w:val="10"/>
        </w:numPr>
        <w:spacing w:line="480" w:lineRule="auto"/>
        <w:jc w:val="both"/>
      </w:pPr>
      <w:bookmarkStart w:id="4" w:name="_Hlk72085271"/>
      <w:r>
        <w:t>Import [module name]</w:t>
      </w:r>
    </w:p>
    <w:bookmarkEnd w:id="4"/>
    <w:p w14:paraId="7D52C75B" w14:textId="77777777" w:rsidR="00536ADF" w:rsidRDefault="00536ADF" w:rsidP="00536ADF">
      <w:pPr>
        <w:pStyle w:val="ListParagraph"/>
        <w:numPr>
          <w:ilvl w:val="0"/>
          <w:numId w:val="10"/>
        </w:numPr>
        <w:spacing w:line="480" w:lineRule="auto"/>
        <w:jc w:val="both"/>
      </w:pPr>
      <w:r w:rsidRPr="006D2B4B">
        <w:t xml:space="preserve">Import </w:t>
      </w:r>
      <w:bookmarkStart w:id="5" w:name="_Hlk72085338"/>
      <w:r w:rsidRPr="006D2B4B">
        <w:t>[module name]</w:t>
      </w:r>
      <w:r>
        <w:t xml:space="preserve"> </w:t>
      </w:r>
      <w:bookmarkEnd w:id="5"/>
      <w:r>
        <w:t>as [aliases]</w:t>
      </w:r>
    </w:p>
    <w:p w14:paraId="6BB6E411" w14:textId="77777777" w:rsidR="00536ADF" w:rsidRDefault="00536ADF" w:rsidP="00536ADF">
      <w:pPr>
        <w:pStyle w:val="ListParagraph"/>
        <w:numPr>
          <w:ilvl w:val="0"/>
          <w:numId w:val="10"/>
        </w:numPr>
        <w:spacing w:line="480" w:lineRule="auto"/>
        <w:jc w:val="both"/>
      </w:pPr>
      <w:r>
        <w:t>from [</w:t>
      </w:r>
      <w:r w:rsidRPr="006D2B4B">
        <w:t>module name]</w:t>
      </w:r>
      <w:r>
        <w:t xml:space="preserve"> import [function] </w:t>
      </w:r>
    </w:p>
    <w:p w14:paraId="625863AC" w14:textId="77777777" w:rsidR="00536ADF" w:rsidRDefault="00536ADF" w:rsidP="00536ADF">
      <w:pPr>
        <w:pStyle w:val="ListParagraph"/>
        <w:numPr>
          <w:ilvl w:val="0"/>
          <w:numId w:val="10"/>
        </w:numPr>
        <w:spacing w:line="480" w:lineRule="auto"/>
        <w:jc w:val="both"/>
      </w:pPr>
      <w:r w:rsidRPr="006D2B4B">
        <w:t>from [module name] import [</w:t>
      </w:r>
      <w:r>
        <w:t>*]</w:t>
      </w:r>
    </w:p>
    <w:p w14:paraId="73F4B54B" w14:textId="77777777" w:rsidR="00536ADF" w:rsidRDefault="00536ADF" w:rsidP="00536ADF">
      <w:pPr>
        <w:spacing w:line="480" w:lineRule="auto"/>
        <w:jc w:val="both"/>
      </w:pPr>
      <w:r>
        <w:t>The different options can be used to import python modules from its library. Where the module is not defined or found, it can be installed with as follow (Internet required):</w:t>
      </w:r>
    </w:p>
    <w:p w14:paraId="0DDBE919" w14:textId="77777777" w:rsidR="00536ADF" w:rsidRDefault="00536ADF" w:rsidP="00536ADF">
      <w:pPr>
        <w:pStyle w:val="ListParagraph"/>
        <w:numPr>
          <w:ilvl w:val="0"/>
          <w:numId w:val="11"/>
        </w:numPr>
        <w:spacing w:line="480" w:lineRule="auto"/>
        <w:jc w:val="both"/>
      </w:pPr>
      <w:r w:rsidRPr="0003772B">
        <w:t>pip install package name</w:t>
      </w:r>
    </w:p>
    <w:p w14:paraId="488A1875" w14:textId="77777777" w:rsidR="00536ADF" w:rsidRDefault="00536ADF" w:rsidP="00536ADF">
      <w:pPr>
        <w:pStyle w:val="ListParagraph"/>
        <w:numPr>
          <w:ilvl w:val="0"/>
          <w:numId w:val="11"/>
        </w:numPr>
        <w:spacing w:line="480" w:lineRule="auto"/>
        <w:jc w:val="both"/>
      </w:pPr>
      <w:proofErr w:type="spellStart"/>
      <w:r>
        <w:t>conda</w:t>
      </w:r>
      <w:proofErr w:type="spellEnd"/>
      <w:r>
        <w:t xml:space="preserve"> </w:t>
      </w:r>
      <w:r w:rsidRPr="0003772B">
        <w:t>install package name</w:t>
      </w:r>
    </w:p>
    <w:p w14:paraId="74D91911" w14:textId="77777777" w:rsidR="00536ADF" w:rsidRDefault="00536ADF" w:rsidP="00536ADF">
      <w:pPr>
        <w:pStyle w:val="ListParagraph"/>
        <w:numPr>
          <w:ilvl w:val="0"/>
          <w:numId w:val="11"/>
        </w:numPr>
        <w:spacing w:line="480" w:lineRule="auto"/>
        <w:jc w:val="both"/>
      </w:pPr>
      <w:r w:rsidRPr="005B5593">
        <w:t xml:space="preserve">pip </w:t>
      </w:r>
      <w:r>
        <w:t>un</w:t>
      </w:r>
      <w:r w:rsidRPr="005B5593">
        <w:t>install package name</w:t>
      </w:r>
      <w:r>
        <w:t xml:space="preserve"> (to uninstall package)</w:t>
      </w:r>
    </w:p>
    <w:p w14:paraId="47A395D7" w14:textId="70A2FC49" w:rsidR="00536ADF" w:rsidRDefault="00536ADF" w:rsidP="00536ADF">
      <w:pPr>
        <w:spacing w:line="480" w:lineRule="auto"/>
        <w:jc w:val="both"/>
      </w:pPr>
      <w:r>
        <w:lastRenderedPageBreak/>
        <w:t xml:space="preserve">Python is known to have more than ten thousand packages (10,000) which are imported and used for special tasks. In this work, the following well known packages will be used, which are </w:t>
      </w:r>
      <w:r w:rsidRPr="005B5593">
        <w:rPr>
          <w:b/>
          <w:bCs/>
          <w:i/>
          <w:iCs/>
        </w:rPr>
        <w:t>Pandas, NumPy, seaborn, matplotlib, SciPy and scikit learn.</w:t>
      </w:r>
      <w:r>
        <w:t xml:space="preserve"> </w:t>
      </w:r>
    </w:p>
    <w:p w14:paraId="37B57A40" w14:textId="481FBB4C" w:rsidR="005C05ED" w:rsidRDefault="005C05ED" w:rsidP="00536ADF">
      <w:pPr>
        <w:spacing w:line="480" w:lineRule="auto"/>
        <w:jc w:val="both"/>
      </w:pPr>
    </w:p>
    <w:p w14:paraId="0461287B" w14:textId="1E5AB04E" w:rsidR="005C05ED" w:rsidRDefault="005C05ED" w:rsidP="00536ADF">
      <w:pPr>
        <w:spacing w:line="480" w:lineRule="auto"/>
        <w:jc w:val="both"/>
      </w:pPr>
    </w:p>
    <w:p w14:paraId="182A6DF7" w14:textId="2EC9571A" w:rsidR="005C05ED" w:rsidRDefault="005C05ED" w:rsidP="00536ADF">
      <w:pPr>
        <w:spacing w:line="480" w:lineRule="auto"/>
        <w:jc w:val="both"/>
      </w:pPr>
    </w:p>
    <w:p w14:paraId="7D1F4706" w14:textId="33F4B56E" w:rsidR="005C05ED" w:rsidRDefault="005C05ED" w:rsidP="00536ADF">
      <w:pPr>
        <w:spacing w:line="480" w:lineRule="auto"/>
        <w:jc w:val="both"/>
      </w:pPr>
    </w:p>
    <w:p w14:paraId="4DE1075D" w14:textId="13AE641E" w:rsidR="005C05ED" w:rsidRDefault="005C05ED" w:rsidP="00536ADF">
      <w:pPr>
        <w:spacing w:line="480" w:lineRule="auto"/>
        <w:jc w:val="both"/>
      </w:pPr>
    </w:p>
    <w:p w14:paraId="244395A9" w14:textId="4FD1482A" w:rsidR="000B3E39" w:rsidRDefault="000B3E39" w:rsidP="00536ADF">
      <w:pPr>
        <w:spacing w:line="480" w:lineRule="auto"/>
        <w:jc w:val="both"/>
      </w:pPr>
    </w:p>
    <w:p w14:paraId="2ACA4FF2" w14:textId="2E69C4D7" w:rsidR="000B3E39" w:rsidRDefault="000B3E39" w:rsidP="00536ADF">
      <w:pPr>
        <w:spacing w:line="480" w:lineRule="auto"/>
        <w:jc w:val="both"/>
      </w:pPr>
    </w:p>
    <w:p w14:paraId="2AB14259" w14:textId="6D4B2CCB" w:rsidR="000B3E39" w:rsidRDefault="000B3E39" w:rsidP="00536ADF">
      <w:pPr>
        <w:spacing w:line="480" w:lineRule="auto"/>
        <w:jc w:val="both"/>
      </w:pPr>
    </w:p>
    <w:p w14:paraId="78024720" w14:textId="0A6F9FAC" w:rsidR="000B3E39" w:rsidRDefault="000B3E39" w:rsidP="00536ADF">
      <w:pPr>
        <w:spacing w:line="480" w:lineRule="auto"/>
        <w:jc w:val="both"/>
      </w:pPr>
    </w:p>
    <w:p w14:paraId="774D4580" w14:textId="6A702C4B" w:rsidR="000B3E39" w:rsidRDefault="000B3E39" w:rsidP="00536ADF">
      <w:pPr>
        <w:spacing w:line="480" w:lineRule="auto"/>
        <w:jc w:val="both"/>
      </w:pPr>
    </w:p>
    <w:p w14:paraId="6C602F8E" w14:textId="410D5385" w:rsidR="000B3E39" w:rsidRDefault="000B3E39" w:rsidP="00536ADF">
      <w:pPr>
        <w:spacing w:line="480" w:lineRule="auto"/>
        <w:jc w:val="both"/>
      </w:pPr>
    </w:p>
    <w:p w14:paraId="3749F5C0" w14:textId="2B6597D3" w:rsidR="000B3E39" w:rsidRDefault="000B3E39" w:rsidP="00536ADF">
      <w:pPr>
        <w:spacing w:line="480" w:lineRule="auto"/>
        <w:jc w:val="both"/>
      </w:pPr>
    </w:p>
    <w:p w14:paraId="737E41A8" w14:textId="4DA9B939" w:rsidR="000B3E39" w:rsidRDefault="000B3E39" w:rsidP="00536ADF">
      <w:pPr>
        <w:spacing w:line="480" w:lineRule="auto"/>
        <w:jc w:val="both"/>
      </w:pPr>
    </w:p>
    <w:p w14:paraId="0333AED4" w14:textId="70C6BCCD" w:rsidR="000B3E39" w:rsidRDefault="000B3E39" w:rsidP="00536ADF">
      <w:pPr>
        <w:spacing w:line="480" w:lineRule="auto"/>
        <w:jc w:val="both"/>
      </w:pPr>
    </w:p>
    <w:p w14:paraId="1345F0C0" w14:textId="7D31ABEB" w:rsidR="000B3E39" w:rsidRDefault="000B3E39" w:rsidP="00536ADF">
      <w:pPr>
        <w:spacing w:line="480" w:lineRule="auto"/>
        <w:jc w:val="both"/>
      </w:pPr>
    </w:p>
    <w:p w14:paraId="3DE9E0D9" w14:textId="77777777" w:rsidR="000B3E39" w:rsidRDefault="000B3E39" w:rsidP="00536ADF">
      <w:pPr>
        <w:spacing w:line="480" w:lineRule="auto"/>
        <w:jc w:val="both"/>
      </w:pPr>
    </w:p>
    <w:p w14:paraId="67F71932" w14:textId="1DAE680C" w:rsidR="005C05ED" w:rsidRDefault="005C05ED" w:rsidP="00536ADF">
      <w:pPr>
        <w:spacing w:line="480" w:lineRule="auto"/>
        <w:jc w:val="both"/>
      </w:pPr>
      <w:r w:rsidRPr="00DA3C2F">
        <w:rPr>
          <w:b/>
          <w:bCs/>
        </w:rPr>
        <w:lastRenderedPageBreak/>
        <w:t>Table 4.3</w:t>
      </w:r>
      <w:r w:rsidRPr="005C05ED">
        <w:t xml:space="preserve"> </w:t>
      </w:r>
      <w:r w:rsidRPr="005C05ED">
        <w:rPr>
          <w:b/>
          <w:bCs/>
        </w:rPr>
        <w:t>Python packages and their respective functions</w:t>
      </w:r>
    </w:p>
    <w:tbl>
      <w:tblPr>
        <w:tblStyle w:val="TableGrid"/>
        <w:tblW w:w="0" w:type="auto"/>
        <w:tblLook w:val="04A0" w:firstRow="1" w:lastRow="0" w:firstColumn="1" w:lastColumn="0" w:noHBand="0" w:noVBand="1"/>
      </w:tblPr>
      <w:tblGrid>
        <w:gridCol w:w="985"/>
        <w:gridCol w:w="3690"/>
        <w:gridCol w:w="4675"/>
      </w:tblGrid>
      <w:tr w:rsidR="00536ADF" w14:paraId="6E03D744" w14:textId="77777777" w:rsidTr="002B2CA0">
        <w:tc>
          <w:tcPr>
            <w:tcW w:w="985" w:type="dxa"/>
          </w:tcPr>
          <w:p w14:paraId="69B82BE6" w14:textId="77777777" w:rsidR="00536ADF" w:rsidRDefault="00536ADF" w:rsidP="002B2CA0">
            <w:pPr>
              <w:spacing w:line="480" w:lineRule="auto"/>
              <w:jc w:val="both"/>
            </w:pPr>
            <w:r>
              <w:t>s/n</w:t>
            </w:r>
          </w:p>
        </w:tc>
        <w:tc>
          <w:tcPr>
            <w:tcW w:w="3690" w:type="dxa"/>
          </w:tcPr>
          <w:p w14:paraId="59790BBE" w14:textId="77777777" w:rsidR="00536ADF" w:rsidRDefault="00536ADF" w:rsidP="002B2CA0">
            <w:pPr>
              <w:spacing w:line="480" w:lineRule="auto"/>
              <w:jc w:val="both"/>
            </w:pPr>
            <w:r>
              <w:t>Packages</w:t>
            </w:r>
          </w:p>
        </w:tc>
        <w:tc>
          <w:tcPr>
            <w:tcW w:w="4675" w:type="dxa"/>
          </w:tcPr>
          <w:p w14:paraId="13C4552A" w14:textId="77777777" w:rsidR="00536ADF" w:rsidRDefault="00536ADF" w:rsidP="002B2CA0">
            <w:pPr>
              <w:spacing w:line="480" w:lineRule="auto"/>
              <w:jc w:val="both"/>
            </w:pPr>
            <w:r>
              <w:t>Functions</w:t>
            </w:r>
          </w:p>
        </w:tc>
      </w:tr>
      <w:tr w:rsidR="00536ADF" w14:paraId="7749F460" w14:textId="77777777" w:rsidTr="002B2CA0">
        <w:tc>
          <w:tcPr>
            <w:tcW w:w="985" w:type="dxa"/>
          </w:tcPr>
          <w:p w14:paraId="24662F96" w14:textId="77777777" w:rsidR="00536ADF" w:rsidRDefault="00536ADF" w:rsidP="002B2CA0">
            <w:pPr>
              <w:spacing w:line="480" w:lineRule="auto"/>
              <w:jc w:val="both"/>
            </w:pPr>
            <w:r>
              <w:t>1</w:t>
            </w:r>
          </w:p>
        </w:tc>
        <w:tc>
          <w:tcPr>
            <w:tcW w:w="3690" w:type="dxa"/>
          </w:tcPr>
          <w:p w14:paraId="7F3C45E9" w14:textId="77777777" w:rsidR="00536ADF" w:rsidRDefault="00536ADF" w:rsidP="002B2CA0">
            <w:pPr>
              <w:spacing w:line="480" w:lineRule="auto"/>
              <w:jc w:val="both"/>
            </w:pPr>
            <w:r>
              <w:t>Pandas</w:t>
            </w:r>
          </w:p>
        </w:tc>
        <w:tc>
          <w:tcPr>
            <w:tcW w:w="4675" w:type="dxa"/>
          </w:tcPr>
          <w:p w14:paraId="4652F33B" w14:textId="209E1673" w:rsidR="00536ADF" w:rsidRDefault="00536ADF" w:rsidP="002B2CA0">
            <w:pPr>
              <w:spacing w:line="480" w:lineRule="auto"/>
              <w:jc w:val="both"/>
            </w:pPr>
            <w:r w:rsidRPr="00996189">
              <w:t xml:space="preserve">pandas </w:t>
            </w:r>
            <w:r w:rsidR="005C05ED">
              <w:t xml:space="preserve">are </w:t>
            </w:r>
            <w:r w:rsidRPr="00996189">
              <w:t>open source, BSD-licensed library providing high-performance, easy-to-use data structures and data analysis tools for the Python programming language</w:t>
            </w:r>
            <w:r w:rsidR="005C05ED">
              <w:t>.</w:t>
            </w:r>
          </w:p>
        </w:tc>
      </w:tr>
      <w:tr w:rsidR="00536ADF" w14:paraId="06401E50" w14:textId="77777777" w:rsidTr="002B2CA0">
        <w:tc>
          <w:tcPr>
            <w:tcW w:w="985" w:type="dxa"/>
          </w:tcPr>
          <w:p w14:paraId="6B30EDD3" w14:textId="77777777" w:rsidR="00536ADF" w:rsidRDefault="00536ADF" w:rsidP="002B2CA0">
            <w:pPr>
              <w:spacing w:line="480" w:lineRule="auto"/>
              <w:jc w:val="both"/>
            </w:pPr>
            <w:r>
              <w:t>2</w:t>
            </w:r>
          </w:p>
        </w:tc>
        <w:tc>
          <w:tcPr>
            <w:tcW w:w="3690" w:type="dxa"/>
          </w:tcPr>
          <w:p w14:paraId="4F20A7AB" w14:textId="457521E9" w:rsidR="00536ADF" w:rsidRDefault="005C05ED" w:rsidP="002B2CA0">
            <w:pPr>
              <w:spacing w:line="480" w:lineRule="auto"/>
              <w:jc w:val="both"/>
            </w:pPr>
            <w:r>
              <w:t>NumPy</w:t>
            </w:r>
          </w:p>
        </w:tc>
        <w:tc>
          <w:tcPr>
            <w:tcW w:w="4675" w:type="dxa"/>
          </w:tcPr>
          <w:p w14:paraId="32CD3A3E" w14:textId="340A7B03" w:rsidR="00536ADF" w:rsidRDefault="005C05ED" w:rsidP="002B2CA0">
            <w:pPr>
              <w:spacing w:line="480" w:lineRule="auto"/>
              <w:jc w:val="both"/>
            </w:pPr>
            <w:r w:rsidRPr="005C05ED">
              <w:t>a library for the Python programming language, adding support for large, multi-dimensional arrays and matrices, along with a large collection of high-level mathematical functions to operate on these arrays</w:t>
            </w:r>
            <w:r>
              <w:t>.</w:t>
            </w:r>
          </w:p>
        </w:tc>
      </w:tr>
      <w:tr w:rsidR="00536ADF" w14:paraId="73120E2C" w14:textId="77777777" w:rsidTr="002B2CA0">
        <w:tc>
          <w:tcPr>
            <w:tcW w:w="985" w:type="dxa"/>
          </w:tcPr>
          <w:p w14:paraId="64D7A8F8" w14:textId="77777777" w:rsidR="00536ADF" w:rsidRDefault="00536ADF" w:rsidP="002B2CA0">
            <w:pPr>
              <w:spacing w:line="480" w:lineRule="auto"/>
              <w:jc w:val="both"/>
            </w:pPr>
            <w:r>
              <w:t>3</w:t>
            </w:r>
          </w:p>
        </w:tc>
        <w:tc>
          <w:tcPr>
            <w:tcW w:w="3690" w:type="dxa"/>
          </w:tcPr>
          <w:p w14:paraId="407A1DFE" w14:textId="2D1791F3" w:rsidR="00536ADF" w:rsidRDefault="005C05ED" w:rsidP="002B2CA0">
            <w:pPr>
              <w:spacing w:line="480" w:lineRule="auto"/>
              <w:jc w:val="both"/>
            </w:pPr>
            <w:r>
              <w:t>Seaborn</w:t>
            </w:r>
          </w:p>
        </w:tc>
        <w:tc>
          <w:tcPr>
            <w:tcW w:w="4675" w:type="dxa"/>
          </w:tcPr>
          <w:p w14:paraId="27DD6255" w14:textId="4B821BA8" w:rsidR="00536ADF" w:rsidRDefault="005C05ED" w:rsidP="002B2CA0">
            <w:pPr>
              <w:spacing w:line="480" w:lineRule="auto"/>
              <w:jc w:val="both"/>
            </w:pPr>
            <w:r w:rsidRPr="005C05ED">
              <w:t>Seaborn is a Python data visualization library based on matplotlib. It provides a high-level interface for drawing attractive and informative statistical graphics.</w:t>
            </w:r>
          </w:p>
        </w:tc>
      </w:tr>
      <w:tr w:rsidR="00536ADF" w14:paraId="156AB1B4" w14:textId="77777777" w:rsidTr="002B2CA0">
        <w:tc>
          <w:tcPr>
            <w:tcW w:w="985" w:type="dxa"/>
          </w:tcPr>
          <w:p w14:paraId="16B6B023" w14:textId="77777777" w:rsidR="00536ADF" w:rsidRDefault="00536ADF" w:rsidP="002B2CA0">
            <w:pPr>
              <w:spacing w:line="480" w:lineRule="auto"/>
              <w:jc w:val="both"/>
            </w:pPr>
            <w:r>
              <w:t>4</w:t>
            </w:r>
          </w:p>
        </w:tc>
        <w:tc>
          <w:tcPr>
            <w:tcW w:w="3690" w:type="dxa"/>
          </w:tcPr>
          <w:p w14:paraId="798FF5D2" w14:textId="57C130E5" w:rsidR="00536ADF" w:rsidRDefault="005C05ED" w:rsidP="002B2CA0">
            <w:pPr>
              <w:spacing w:line="480" w:lineRule="auto"/>
              <w:jc w:val="both"/>
            </w:pPr>
            <w:r>
              <w:t>Matplotlib</w:t>
            </w:r>
          </w:p>
        </w:tc>
        <w:tc>
          <w:tcPr>
            <w:tcW w:w="4675" w:type="dxa"/>
          </w:tcPr>
          <w:p w14:paraId="22D66197" w14:textId="1A792B0C" w:rsidR="00536ADF" w:rsidRDefault="005C05ED" w:rsidP="002B2CA0">
            <w:pPr>
              <w:spacing w:line="480" w:lineRule="auto"/>
              <w:jc w:val="both"/>
            </w:pPr>
            <w:r w:rsidRPr="005C05ED">
              <w:t>Matplotlib is a comprehensive library for creating static, animated, and interactive visualizations in Python</w:t>
            </w:r>
          </w:p>
        </w:tc>
      </w:tr>
      <w:tr w:rsidR="00536ADF" w14:paraId="7959977F" w14:textId="77777777" w:rsidTr="002B2CA0">
        <w:tc>
          <w:tcPr>
            <w:tcW w:w="985" w:type="dxa"/>
          </w:tcPr>
          <w:p w14:paraId="393003AF" w14:textId="77777777" w:rsidR="00536ADF" w:rsidRDefault="00536ADF" w:rsidP="002B2CA0">
            <w:pPr>
              <w:spacing w:line="480" w:lineRule="auto"/>
              <w:jc w:val="both"/>
            </w:pPr>
            <w:r>
              <w:t>5</w:t>
            </w:r>
          </w:p>
        </w:tc>
        <w:tc>
          <w:tcPr>
            <w:tcW w:w="3690" w:type="dxa"/>
          </w:tcPr>
          <w:p w14:paraId="020A1A62" w14:textId="4306B149" w:rsidR="00536ADF" w:rsidRDefault="005C05ED" w:rsidP="002B2CA0">
            <w:pPr>
              <w:spacing w:line="480" w:lineRule="auto"/>
              <w:jc w:val="both"/>
            </w:pPr>
            <w:r>
              <w:t>SciPy</w:t>
            </w:r>
          </w:p>
        </w:tc>
        <w:tc>
          <w:tcPr>
            <w:tcW w:w="4675" w:type="dxa"/>
          </w:tcPr>
          <w:p w14:paraId="58A2D1DB" w14:textId="4D7DDE41" w:rsidR="00536ADF" w:rsidRDefault="005C05ED" w:rsidP="002B2CA0">
            <w:pPr>
              <w:spacing w:line="480" w:lineRule="auto"/>
              <w:jc w:val="both"/>
            </w:pPr>
            <w:r w:rsidRPr="005C05ED">
              <w:t>SciPy is an open-source Python library which is used to solve scientific and mathematical problems. It is built on the NumPy extension and allows the user to manipulate and visualize data with a wide range of high-level commands</w:t>
            </w:r>
          </w:p>
        </w:tc>
      </w:tr>
      <w:tr w:rsidR="00536ADF" w14:paraId="21CE238E" w14:textId="77777777" w:rsidTr="002B2CA0">
        <w:tc>
          <w:tcPr>
            <w:tcW w:w="985" w:type="dxa"/>
          </w:tcPr>
          <w:p w14:paraId="7D15EB47" w14:textId="77777777" w:rsidR="00536ADF" w:rsidRDefault="00536ADF" w:rsidP="002B2CA0">
            <w:pPr>
              <w:spacing w:line="480" w:lineRule="auto"/>
              <w:jc w:val="both"/>
            </w:pPr>
            <w:r>
              <w:lastRenderedPageBreak/>
              <w:t>6</w:t>
            </w:r>
          </w:p>
        </w:tc>
        <w:tc>
          <w:tcPr>
            <w:tcW w:w="3690" w:type="dxa"/>
          </w:tcPr>
          <w:p w14:paraId="4CF004A5" w14:textId="2B37CD98" w:rsidR="00536ADF" w:rsidRDefault="005C05ED" w:rsidP="002B2CA0">
            <w:pPr>
              <w:spacing w:line="480" w:lineRule="auto"/>
              <w:jc w:val="both"/>
            </w:pPr>
            <w:r>
              <w:t>Scikit learn</w:t>
            </w:r>
          </w:p>
        </w:tc>
        <w:tc>
          <w:tcPr>
            <w:tcW w:w="4675" w:type="dxa"/>
          </w:tcPr>
          <w:p w14:paraId="2EEEFF8A" w14:textId="04F2C602" w:rsidR="00536ADF" w:rsidRDefault="005C05ED" w:rsidP="002B2CA0">
            <w:pPr>
              <w:spacing w:line="480" w:lineRule="auto"/>
              <w:jc w:val="both"/>
            </w:pPr>
            <w:r w:rsidRPr="005C05ED">
              <w:t>Scikit-learn (Sklearn) is the most useful and robust library for machine learning in Python. It provides a selection of efficient tools for machine learning and statistical modeling including classification, regression, clustering and dimensionality reduction via a consistence interface in Python.</w:t>
            </w:r>
          </w:p>
        </w:tc>
      </w:tr>
    </w:tbl>
    <w:p w14:paraId="7C36D0EE" w14:textId="77777777" w:rsidR="00536ADF" w:rsidRDefault="00536ADF" w:rsidP="00536ADF">
      <w:pPr>
        <w:spacing w:line="480" w:lineRule="auto"/>
        <w:jc w:val="both"/>
      </w:pPr>
    </w:p>
    <w:p w14:paraId="5DFA2C33" w14:textId="6BCFFE42" w:rsidR="00536ADF" w:rsidRDefault="00536ADF" w:rsidP="00536ADF">
      <w:pPr>
        <w:pStyle w:val="ListParagraph"/>
      </w:pPr>
    </w:p>
    <w:p w14:paraId="255A2AEE" w14:textId="0F2DB72B" w:rsidR="005C05ED" w:rsidRDefault="005C05ED" w:rsidP="00536ADF">
      <w:pPr>
        <w:pStyle w:val="ListParagraph"/>
      </w:pPr>
    </w:p>
    <w:p w14:paraId="67D8A3C4" w14:textId="7D0F8A6A" w:rsidR="005C05ED" w:rsidRDefault="005C05ED" w:rsidP="00536ADF">
      <w:pPr>
        <w:pStyle w:val="ListParagraph"/>
      </w:pPr>
    </w:p>
    <w:p w14:paraId="583DFA25" w14:textId="5CB23E2C" w:rsidR="005C05ED" w:rsidRDefault="005C05ED" w:rsidP="00536ADF">
      <w:pPr>
        <w:pStyle w:val="ListParagraph"/>
      </w:pPr>
    </w:p>
    <w:p w14:paraId="3D080AEE" w14:textId="78982A58" w:rsidR="005C05ED" w:rsidRDefault="005C05ED" w:rsidP="00536ADF">
      <w:pPr>
        <w:pStyle w:val="ListParagraph"/>
      </w:pPr>
    </w:p>
    <w:p w14:paraId="009D62AA" w14:textId="30DECE6E" w:rsidR="005C05ED" w:rsidRDefault="005C05ED" w:rsidP="00536ADF">
      <w:pPr>
        <w:pStyle w:val="ListParagraph"/>
      </w:pPr>
    </w:p>
    <w:p w14:paraId="6EA20E0D" w14:textId="5A0207FD" w:rsidR="005C05ED" w:rsidRDefault="005C05ED" w:rsidP="00536ADF">
      <w:pPr>
        <w:pStyle w:val="ListParagraph"/>
      </w:pPr>
    </w:p>
    <w:p w14:paraId="1AF94F80" w14:textId="696BAC20" w:rsidR="005C05ED" w:rsidRDefault="005C05ED" w:rsidP="00536ADF">
      <w:pPr>
        <w:pStyle w:val="ListParagraph"/>
      </w:pPr>
    </w:p>
    <w:p w14:paraId="62B74487" w14:textId="2BCCE761" w:rsidR="005C05ED" w:rsidRDefault="005C05ED" w:rsidP="00536ADF">
      <w:pPr>
        <w:pStyle w:val="ListParagraph"/>
      </w:pPr>
    </w:p>
    <w:p w14:paraId="6ED54323" w14:textId="12DC9A31" w:rsidR="005C05ED" w:rsidRDefault="005C05ED" w:rsidP="00536ADF">
      <w:pPr>
        <w:pStyle w:val="ListParagraph"/>
      </w:pPr>
    </w:p>
    <w:p w14:paraId="34140C6A" w14:textId="16D70F59" w:rsidR="003D5064" w:rsidRDefault="003D5064" w:rsidP="00536ADF">
      <w:pPr>
        <w:pStyle w:val="ListParagraph"/>
      </w:pPr>
    </w:p>
    <w:p w14:paraId="5374759D" w14:textId="35D0EF4A" w:rsidR="000D4187" w:rsidRDefault="000D4187" w:rsidP="00536ADF">
      <w:pPr>
        <w:pStyle w:val="ListParagraph"/>
      </w:pPr>
    </w:p>
    <w:p w14:paraId="2B78A8E6" w14:textId="4EF4502D" w:rsidR="000D4187" w:rsidRDefault="000D4187" w:rsidP="00536ADF">
      <w:pPr>
        <w:pStyle w:val="ListParagraph"/>
      </w:pPr>
    </w:p>
    <w:p w14:paraId="0DB4B946" w14:textId="69346D9F" w:rsidR="000D4187" w:rsidRDefault="000D4187" w:rsidP="00536ADF">
      <w:pPr>
        <w:pStyle w:val="ListParagraph"/>
      </w:pPr>
    </w:p>
    <w:p w14:paraId="1B5E59A3" w14:textId="0DA172C6" w:rsidR="000D4187" w:rsidRDefault="000D4187" w:rsidP="00536ADF">
      <w:pPr>
        <w:pStyle w:val="ListParagraph"/>
      </w:pPr>
    </w:p>
    <w:p w14:paraId="05BCBE05" w14:textId="34D2801D" w:rsidR="000D4187" w:rsidRDefault="000D4187" w:rsidP="00536ADF">
      <w:pPr>
        <w:pStyle w:val="ListParagraph"/>
      </w:pPr>
    </w:p>
    <w:p w14:paraId="0A899827" w14:textId="5B9ECBCF" w:rsidR="000D4187" w:rsidRDefault="000D4187" w:rsidP="00536ADF">
      <w:pPr>
        <w:pStyle w:val="ListParagraph"/>
      </w:pPr>
    </w:p>
    <w:p w14:paraId="75FDB484" w14:textId="21031082" w:rsidR="000D4187" w:rsidRDefault="000D4187" w:rsidP="00536ADF">
      <w:pPr>
        <w:pStyle w:val="ListParagraph"/>
      </w:pPr>
    </w:p>
    <w:p w14:paraId="0D9D1C14" w14:textId="5F4ADE5D" w:rsidR="000D4187" w:rsidRDefault="000D4187" w:rsidP="00536ADF">
      <w:pPr>
        <w:pStyle w:val="ListParagraph"/>
      </w:pPr>
    </w:p>
    <w:p w14:paraId="56419157" w14:textId="2C71A49A" w:rsidR="000D4187" w:rsidRDefault="000D4187" w:rsidP="00536ADF">
      <w:pPr>
        <w:pStyle w:val="ListParagraph"/>
      </w:pPr>
    </w:p>
    <w:p w14:paraId="1EC4744D" w14:textId="71AE64F8" w:rsidR="000D4187" w:rsidRDefault="000D4187" w:rsidP="00536ADF">
      <w:pPr>
        <w:pStyle w:val="ListParagraph"/>
      </w:pPr>
    </w:p>
    <w:p w14:paraId="4A64645F" w14:textId="086B681B" w:rsidR="000D4187" w:rsidRDefault="000D4187" w:rsidP="00536ADF">
      <w:pPr>
        <w:pStyle w:val="ListParagraph"/>
      </w:pPr>
    </w:p>
    <w:p w14:paraId="1B859440" w14:textId="6E9516D1" w:rsidR="000D4187" w:rsidRDefault="000D4187" w:rsidP="00536ADF">
      <w:pPr>
        <w:pStyle w:val="ListParagraph"/>
      </w:pPr>
    </w:p>
    <w:p w14:paraId="68993946" w14:textId="59371B41" w:rsidR="000D4187" w:rsidRDefault="000D4187" w:rsidP="00536ADF">
      <w:pPr>
        <w:pStyle w:val="ListParagraph"/>
      </w:pPr>
    </w:p>
    <w:p w14:paraId="321D6AE0" w14:textId="2D99DA2F" w:rsidR="000D4187" w:rsidRDefault="000D4187" w:rsidP="00536ADF">
      <w:pPr>
        <w:pStyle w:val="ListParagraph"/>
      </w:pPr>
    </w:p>
    <w:p w14:paraId="02540981" w14:textId="4F101C6C" w:rsidR="000D4187" w:rsidRDefault="000D4187" w:rsidP="00536ADF">
      <w:pPr>
        <w:pStyle w:val="ListParagraph"/>
      </w:pPr>
    </w:p>
    <w:p w14:paraId="381F44A9" w14:textId="2299D0AD" w:rsidR="00604066" w:rsidRDefault="00604066" w:rsidP="00536ADF">
      <w:pPr>
        <w:pStyle w:val="ListParagraph"/>
      </w:pPr>
    </w:p>
    <w:p w14:paraId="01E7490E" w14:textId="77777777" w:rsidR="00604066" w:rsidRDefault="00604066" w:rsidP="00536ADF">
      <w:pPr>
        <w:pStyle w:val="ListParagraph"/>
      </w:pPr>
    </w:p>
    <w:p w14:paraId="4E1F422C" w14:textId="203A80F5" w:rsidR="000D4187" w:rsidRDefault="000D4187" w:rsidP="00536ADF">
      <w:pPr>
        <w:pStyle w:val="ListParagraph"/>
      </w:pPr>
    </w:p>
    <w:p w14:paraId="7F71EADA" w14:textId="504BA1B5" w:rsidR="000D4187" w:rsidRDefault="000D4187" w:rsidP="00536ADF">
      <w:pPr>
        <w:pStyle w:val="ListParagraph"/>
      </w:pPr>
    </w:p>
    <w:p w14:paraId="70EBDCBD" w14:textId="2380295C" w:rsidR="001366DB" w:rsidRDefault="001366DB" w:rsidP="00536ADF">
      <w:pPr>
        <w:pStyle w:val="ListParagraph"/>
      </w:pPr>
    </w:p>
    <w:p w14:paraId="06BF7B14" w14:textId="11A29369" w:rsidR="001366DB" w:rsidRDefault="001366DB" w:rsidP="001366DB">
      <w:pPr>
        <w:pStyle w:val="ListParagraph"/>
        <w:tabs>
          <w:tab w:val="left" w:pos="810"/>
        </w:tabs>
        <w:spacing w:line="480" w:lineRule="auto"/>
        <w:ind w:left="0"/>
        <w:jc w:val="both"/>
        <w:rPr>
          <w:b/>
          <w:bCs/>
        </w:rPr>
      </w:pPr>
      <w:r w:rsidRPr="001366DB">
        <w:rPr>
          <w:b/>
          <w:bCs/>
        </w:rPr>
        <w:lastRenderedPageBreak/>
        <w:t>4.4 Data Exploration</w:t>
      </w:r>
    </w:p>
    <w:p w14:paraId="7448AC68" w14:textId="7D4E9401" w:rsidR="00A42A42" w:rsidRDefault="001366DB" w:rsidP="001366DB">
      <w:pPr>
        <w:pStyle w:val="ListParagraph"/>
        <w:tabs>
          <w:tab w:val="left" w:pos="810"/>
        </w:tabs>
        <w:spacing w:line="480" w:lineRule="auto"/>
        <w:ind w:left="0"/>
        <w:jc w:val="both"/>
      </w:pPr>
      <w:r>
        <w:t xml:space="preserve">The approach involves the visual exploration and clear understanding of the characteristics of the data set. This characteristic can include size or amount of data, completeness of the data, correctness of the data, possible relationships amongst data elements or files/tables in the data. </w:t>
      </w:r>
      <w:r w:rsidR="004A7F37">
        <w:t xml:space="preserve">From the exploration of our dataset, we had 37,097 observations and </w:t>
      </w:r>
      <w:r w:rsidR="00607839">
        <w:t>19</w:t>
      </w:r>
      <w:r w:rsidR="004A7F37">
        <w:t xml:space="preserve"> variables of which constituted 70,4843 data cells. Out of the </w:t>
      </w:r>
      <w:r w:rsidR="00607839">
        <w:t>19</w:t>
      </w:r>
      <w:r w:rsidR="004A7F37">
        <w:t xml:space="preserve"> variables, the </w:t>
      </w:r>
      <w:proofErr w:type="spellStart"/>
      <w:r w:rsidR="004A7F37">
        <w:t>customerAge</w:t>
      </w:r>
      <w:proofErr w:type="spellEnd"/>
      <w:r w:rsidR="004A7F37">
        <w:t xml:space="preserve"> field contains 8851 null values.</w:t>
      </w:r>
      <w:r w:rsidR="00DA3C2F">
        <w:t xml:space="preserve"> The dataset is of 3.5 megabytes (MB) of memory usage.</w:t>
      </w:r>
    </w:p>
    <w:p w14:paraId="4E6BCA80" w14:textId="18446EEA" w:rsidR="00DA3C2F" w:rsidRDefault="00DA3C2F" w:rsidP="001366DB">
      <w:pPr>
        <w:pStyle w:val="ListParagraph"/>
        <w:tabs>
          <w:tab w:val="left" w:pos="810"/>
        </w:tabs>
        <w:spacing w:line="480" w:lineRule="auto"/>
        <w:ind w:left="0"/>
        <w:jc w:val="both"/>
      </w:pPr>
    </w:p>
    <w:p w14:paraId="145FB564" w14:textId="36BE8184" w:rsidR="00DA3C2F" w:rsidRDefault="00DA3C2F" w:rsidP="001366DB">
      <w:pPr>
        <w:pStyle w:val="ListParagraph"/>
        <w:tabs>
          <w:tab w:val="left" w:pos="810"/>
        </w:tabs>
        <w:spacing w:line="480" w:lineRule="auto"/>
        <w:ind w:left="0"/>
        <w:jc w:val="both"/>
      </w:pPr>
    </w:p>
    <w:p w14:paraId="457B63AB" w14:textId="29AB723C" w:rsidR="00DA3C2F" w:rsidRDefault="00DA3C2F" w:rsidP="001366DB">
      <w:pPr>
        <w:pStyle w:val="ListParagraph"/>
        <w:tabs>
          <w:tab w:val="left" w:pos="810"/>
        </w:tabs>
        <w:spacing w:line="480" w:lineRule="auto"/>
        <w:ind w:left="0"/>
        <w:jc w:val="both"/>
      </w:pPr>
    </w:p>
    <w:p w14:paraId="314A3CD7" w14:textId="080CE42B" w:rsidR="00DA3C2F" w:rsidRDefault="00DA3C2F" w:rsidP="001366DB">
      <w:pPr>
        <w:pStyle w:val="ListParagraph"/>
        <w:tabs>
          <w:tab w:val="left" w:pos="810"/>
        </w:tabs>
        <w:spacing w:line="480" w:lineRule="auto"/>
        <w:ind w:left="0"/>
        <w:jc w:val="both"/>
      </w:pPr>
    </w:p>
    <w:p w14:paraId="7199F3D9" w14:textId="3A2CCECF" w:rsidR="00DA3C2F" w:rsidRDefault="00DA3C2F" w:rsidP="001366DB">
      <w:pPr>
        <w:pStyle w:val="ListParagraph"/>
        <w:tabs>
          <w:tab w:val="left" w:pos="810"/>
        </w:tabs>
        <w:spacing w:line="480" w:lineRule="auto"/>
        <w:ind w:left="0"/>
        <w:jc w:val="both"/>
      </w:pPr>
    </w:p>
    <w:p w14:paraId="6406A228" w14:textId="6D87B2E4" w:rsidR="00DA3C2F" w:rsidRDefault="00DA3C2F" w:rsidP="001366DB">
      <w:pPr>
        <w:pStyle w:val="ListParagraph"/>
        <w:tabs>
          <w:tab w:val="left" w:pos="810"/>
        </w:tabs>
        <w:spacing w:line="480" w:lineRule="auto"/>
        <w:ind w:left="0"/>
        <w:jc w:val="both"/>
      </w:pPr>
    </w:p>
    <w:p w14:paraId="09E6D748" w14:textId="77DDA1C5" w:rsidR="00DA3C2F" w:rsidRDefault="00DA3C2F" w:rsidP="001366DB">
      <w:pPr>
        <w:pStyle w:val="ListParagraph"/>
        <w:tabs>
          <w:tab w:val="left" w:pos="810"/>
        </w:tabs>
        <w:spacing w:line="480" w:lineRule="auto"/>
        <w:ind w:left="0"/>
        <w:jc w:val="both"/>
      </w:pPr>
    </w:p>
    <w:p w14:paraId="0C9400C0" w14:textId="24ED74BB" w:rsidR="00DA3C2F" w:rsidRDefault="00DA3C2F" w:rsidP="001366DB">
      <w:pPr>
        <w:pStyle w:val="ListParagraph"/>
        <w:tabs>
          <w:tab w:val="left" w:pos="810"/>
        </w:tabs>
        <w:spacing w:line="480" w:lineRule="auto"/>
        <w:ind w:left="0"/>
        <w:jc w:val="both"/>
      </w:pPr>
    </w:p>
    <w:p w14:paraId="44A3FF80" w14:textId="628DBBF9" w:rsidR="00DA3C2F" w:rsidRDefault="00DA3C2F" w:rsidP="001366DB">
      <w:pPr>
        <w:pStyle w:val="ListParagraph"/>
        <w:tabs>
          <w:tab w:val="left" w:pos="810"/>
        </w:tabs>
        <w:spacing w:line="480" w:lineRule="auto"/>
        <w:ind w:left="0"/>
        <w:jc w:val="both"/>
      </w:pPr>
    </w:p>
    <w:p w14:paraId="72711D90" w14:textId="788822E8" w:rsidR="00DA3C2F" w:rsidRDefault="00DA3C2F" w:rsidP="001366DB">
      <w:pPr>
        <w:pStyle w:val="ListParagraph"/>
        <w:tabs>
          <w:tab w:val="left" w:pos="810"/>
        </w:tabs>
        <w:spacing w:line="480" w:lineRule="auto"/>
        <w:ind w:left="0"/>
        <w:jc w:val="both"/>
      </w:pPr>
    </w:p>
    <w:p w14:paraId="19B01964" w14:textId="13CAD597" w:rsidR="00DA3C2F" w:rsidRDefault="00DA3C2F" w:rsidP="001366DB">
      <w:pPr>
        <w:pStyle w:val="ListParagraph"/>
        <w:tabs>
          <w:tab w:val="left" w:pos="810"/>
        </w:tabs>
        <w:spacing w:line="480" w:lineRule="auto"/>
        <w:ind w:left="0"/>
        <w:jc w:val="both"/>
      </w:pPr>
    </w:p>
    <w:p w14:paraId="6770C789" w14:textId="6CA3D01F" w:rsidR="00DA3C2F" w:rsidRDefault="00DA3C2F" w:rsidP="001366DB">
      <w:pPr>
        <w:pStyle w:val="ListParagraph"/>
        <w:tabs>
          <w:tab w:val="left" w:pos="810"/>
        </w:tabs>
        <w:spacing w:line="480" w:lineRule="auto"/>
        <w:ind w:left="0"/>
        <w:jc w:val="both"/>
      </w:pPr>
    </w:p>
    <w:p w14:paraId="6374310B" w14:textId="7B8A4F87" w:rsidR="00DA3C2F" w:rsidRDefault="00DA3C2F" w:rsidP="001366DB">
      <w:pPr>
        <w:pStyle w:val="ListParagraph"/>
        <w:tabs>
          <w:tab w:val="left" w:pos="810"/>
        </w:tabs>
        <w:spacing w:line="480" w:lineRule="auto"/>
        <w:ind w:left="0"/>
        <w:jc w:val="both"/>
      </w:pPr>
    </w:p>
    <w:p w14:paraId="0419FAC3" w14:textId="73B5C31C" w:rsidR="00DA3C2F" w:rsidRDefault="00DA3C2F" w:rsidP="001366DB">
      <w:pPr>
        <w:pStyle w:val="ListParagraph"/>
        <w:tabs>
          <w:tab w:val="left" w:pos="810"/>
        </w:tabs>
        <w:spacing w:line="480" w:lineRule="auto"/>
        <w:ind w:left="0"/>
        <w:jc w:val="both"/>
      </w:pPr>
    </w:p>
    <w:p w14:paraId="1F0AF2D3" w14:textId="021240A1" w:rsidR="00DA3C2F" w:rsidRDefault="00DA3C2F" w:rsidP="001366DB">
      <w:pPr>
        <w:pStyle w:val="ListParagraph"/>
        <w:tabs>
          <w:tab w:val="left" w:pos="810"/>
        </w:tabs>
        <w:spacing w:line="480" w:lineRule="auto"/>
        <w:ind w:left="0"/>
        <w:jc w:val="both"/>
      </w:pPr>
    </w:p>
    <w:p w14:paraId="114607E7" w14:textId="46A9F13A" w:rsidR="00DA3C2F" w:rsidRDefault="00DA3C2F" w:rsidP="001366DB">
      <w:pPr>
        <w:pStyle w:val="ListParagraph"/>
        <w:tabs>
          <w:tab w:val="left" w:pos="810"/>
        </w:tabs>
        <w:spacing w:line="480" w:lineRule="auto"/>
        <w:ind w:left="0"/>
        <w:jc w:val="both"/>
      </w:pPr>
    </w:p>
    <w:p w14:paraId="05E693C2" w14:textId="77777777" w:rsidR="00DA3C2F" w:rsidRDefault="00DA3C2F" w:rsidP="001366DB">
      <w:pPr>
        <w:pStyle w:val="ListParagraph"/>
        <w:tabs>
          <w:tab w:val="left" w:pos="810"/>
        </w:tabs>
        <w:spacing w:line="480" w:lineRule="auto"/>
        <w:ind w:left="0"/>
        <w:jc w:val="both"/>
      </w:pPr>
    </w:p>
    <w:p w14:paraId="24FDE169" w14:textId="66F23C7D" w:rsidR="001366DB" w:rsidRPr="001366DB" w:rsidRDefault="00A42A42" w:rsidP="001366DB">
      <w:pPr>
        <w:pStyle w:val="ListParagraph"/>
        <w:tabs>
          <w:tab w:val="left" w:pos="810"/>
        </w:tabs>
        <w:spacing w:line="480" w:lineRule="auto"/>
        <w:ind w:left="0"/>
        <w:jc w:val="both"/>
      </w:pPr>
      <w:r>
        <w:lastRenderedPageBreak/>
        <w:tab/>
      </w:r>
      <w:r>
        <w:tab/>
      </w:r>
      <w:r w:rsidR="004A7F37">
        <w:t xml:space="preserve">  </w:t>
      </w:r>
      <w:r w:rsidR="0028205C">
        <w:t xml:space="preserve"> </w:t>
      </w:r>
      <w:r w:rsidR="00607839" w:rsidRPr="00607839">
        <w:rPr>
          <w:noProof/>
        </w:rPr>
        <w:drawing>
          <wp:inline distT="0" distB="0" distL="0" distR="0" wp14:anchorId="76077567" wp14:editId="21C42C1A">
            <wp:extent cx="5943600" cy="32010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201035"/>
                    </a:xfrm>
                    <a:prstGeom prst="rect">
                      <a:avLst/>
                    </a:prstGeom>
                  </pic:spPr>
                </pic:pic>
              </a:graphicData>
            </a:graphic>
          </wp:inline>
        </w:drawing>
      </w:r>
      <w:r w:rsidR="0028205C">
        <w:t xml:space="preserve"> </w:t>
      </w:r>
    </w:p>
    <w:p w14:paraId="5A0C6288" w14:textId="535D436F" w:rsidR="003D5064" w:rsidRDefault="00DA3C2F" w:rsidP="00DA3C2F">
      <w:pPr>
        <w:pStyle w:val="ListParagraph"/>
        <w:ind w:left="2160" w:firstLine="720"/>
        <w:rPr>
          <w:b/>
          <w:bCs/>
        </w:rPr>
      </w:pPr>
      <w:r w:rsidRPr="00DA3C2F">
        <w:rPr>
          <w:b/>
          <w:bCs/>
        </w:rPr>
        <w:t xml:space="preserve">Figure 4.1 </w:t>
      </w:r>
      <w:r w:rsidR="00607839">
        <w:rPr>
          <w:b/>
          <w:bCs/>
        </w:rPr>
        <w:t xml:space="preserve">Statistical </w:t>
      </w:r>
      <w:r w:rsidRPr="00DA3C2F">
        <w:rPr>
          <w:b/>
          <w:bCs/>
        </w:rPr>
        <w:t>Structure of the dataset</w:t>
      </w:r>
    </w:p>
    <w:p w14:paraId="2B9B4792" w14:textId="348970EB" w:rsidR="002021E5" w:rsidRDefault="002021E5" w:rsidP="002021E5">
      <w:pPr>
        <w:rPr>
          <w:b/>
          <w:bCs/>
        </w:rPr>
      </w:pPr>
    </w:p>
    <w:p w14:paraId="17BDC9AE" w14:textId="66EED7AC" w:rsidR="002021E5" w:rsidRDefault="002021E5" w:rsidP="002021E5">
      <w:pPr>
        <w:rPr>
          <w:b/>
          <w:bCs/>
        </w:rPr>
      </w:pPr>
    </w:p>
    <w:p w14:paraId="73D4DBEA" w14:textId="48059891" w:rsidR="002021E5" w:rsidRDefault="002021E5" w:rsidP="002021E5">
      <w:pPr>
        <w:rPr>
          <w:b/>
          <w:bCs/>
        </w:rPr>
      </w:pPr>
    </w:p>
    <w:p w14:paraId="19BAD68F" w14:textId="2FC5E44C" w:rsidR="002021E5" w:rsidRDefault="002021E5" w:rsidP="002021E5">
      <w:pPr>
        <w:rPr>
          <w:b/>
          <w:bCs/>
        </w:rPr>
      </w:pPr>
    </w:p>
    <w:p w14:paraId="55D401DD" w14:textId="41585559" w:rsidR="002021E5" w:rsidRDefault="002021E5" w:rsidP="002021E5">
      <w:pPr>
        <w:rPr>
          <w:b/>
          <w:bCs/>
        </w:rPr>
      </w:pPr>
    </w:p>
    <w:p w14:paraId="74CF1DE8" w14:textId="48BB40AC" w:rsidR="002021E5" w:rsidRDefault="002021E5" w:rsidP="002021E5">
      <w:pPr>
        <w:rPr>
          <w:b/>
          <w:bCs/>
        </w:rPr>
      </w:pPr>
    </w:p>
    <w:p w14:paraId="52ACD5D5" w14:textId="4B9433EE" w:rsidR="002021E5" w:rsidRDefault="002021E5" w:rsidP="002021E5">
      <w:pPr>
        <w:rPr>
          <w:b/>
          <w:bCs/>
        </w:rPr>
      </w:pPr>
    </w:p>
    <w:p w14:paraId="0F990C5A" w14:textId="7D7B98D5" w:rsidR="002021E5" w:rsidRDefault="002021E5" w:rsidP="002021E5">
      <w:pPr>
        <w:rPr>
          <w:b/>
          <w:bCs/>
        </w:rPr>
      </w:pPr>
    </w:p>
    <w:p w14:paraId="09A30FCE" w14:textId="4FA1FF04" w:rsidR="002021E5" w:rsidRDefault="002021E5" w:rsidP="002021E5">
      <w:pPr>
        <w:rPr>
          <w:b/>
          <w:bCs/>
        </w:rPr>
      </w:pPr>
    </w:p>
    <w:p w14:paraId="133E486B" w14:textId="77777777" w:rsidR="00607839" w:rsidRDefault="00607839" w:rsidP="002021E5">
      <w:pPr>
        <w:rPr>
          <w:b/>
          <w:bCs/>
        </w:rPr>
      </w:pPr>
    </w:p>
    <w:p w14:paraId="06B20552" w14:textId="77777777" w:rsidR="00607839" w:rsidRDefault="00607839" w:rsidP="002021E5">
      <w:pPr>
        <w:rPr>
          <w:b/>
          <w:bCs/>
        </w:rPr>
      </w:pPr>
    </w:p>
    <w:p w14:paraId="33CE767F" w14:textId="77777777" w:rsidR="00607839" w:rsidRDefault="00607839" w:rsidP="002021E5">
      <w:pPr>
        <w:rPr>
          <w:b/>
          <w:bCs/>
        </w:rPr>
      </w:pPr>
    </w:p>
    <w:p w14:paraId="53FE5BA8" w14:textId="77777777" w:rsidR="00607839" w:rsidRDefault="00607839" w:rsidP="002021E5">
      <w:pPr>
        <w:rPr>
          <w:b/>
          <w:bCs/>
        </w:rPr>
      </w:pPr>
    </w:p>
    <w:p w14:paraId="402B2223" w14:textId="35F02663" w:rsidR="00607839" w:rsidRDefault="00607839" w:rsidP="002021E5">
      <w:pPr>
        <w:rPr>
          <w:b/>
          <w:bCs/>
        </w:rPr>
      </w:pPr>
      <w:r>
        <w:rPr>
          <w:noProof/>
        </w:rPr>
        <w:lastRenderedPageBreak/>
        <w:drawing>
          <wp:inline distT="0" distB="0" distL="0" distR="0" wp14:anchorId="3578847A" wp14:editId="7B52E38A">
            <wp:extent cx="5943600" cy="36055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605530"/>
                    </a:xfrm>
                    <a:prstGeom prst="rect">
                      <a:avLst/>
                    </a:prstGeom>
                  </pic:spPr>
                </pic:pic>
              </a:graphicData>
            </a:graphic>
          </wp:inline>
        </w:drawing>
      </w:r>
    </w:p>
    <w:p w14:paraId="58FD642D" w14:textId="2BDB39A4" w:rsidR="00607839" w:rsidRDefault="00607839" w:rsidP="002021E5">
      <w:pPr>
        <w:rPr>
          <w:b/>
          <w:bCs/>
        </w:rPr>
      </w:pPr>
      <w:r>
        <w:rPr>
          <w:b/>
          <w:bCs/>
        </w:rPr>
        <w:tab/>
      </w:r>
      <w:r>
        <w:rPr>
          <w:b/>
          <w:bCs/>
        </w:rPr>
        <w:tab/>
      </w:r>
      <w:r w:rsidR="0024543F">
        <w:rPr>
          <w:b/>
          <w:bCs/>
        </w:rPr>
        <w:t xml:space="preserve">           </w:t>
      </w:r>
      <w:r>
        <w:rPr>
          <w:b/>
          <w:bCs/>
        </w:rPr>
        <w:t xml:space="preserve">Figure 4.2 Correlation between Variables </w:t>
      </w:r>
    </w:p>
    <w:p w14:paraId="38DA9C25" w14:textId="77777777" w:rsidR="00607839" w:rsidRDefault="00607839" w:rsidP="002021E5">
      <w:pPr>
        <w:rPr>
          <w:b/>
          <w:bCs/>
        </w:rPr>
      </w:pPr>
    </w:p>
    <w:p w14:paraId="190AA387" w14:textId="77777777" w:rsidR="00607839" w:rsidRDefault="00607839" w:rsidP="002021E5">
      <w:pPr>
        <w:rPr>
          <w:b/>
          <w:bCs/>
        </w:rPr>
      </w:pPr>
    </w:p>
    <w:p w14:paraId="7D77AA51" w14:textId="77777777" w:rsidR="00607839" w:rsidRDefault="00607839" w:rsidP="002021E5">
      <w:pPr>
        <w:rPr>
          <w:b/>
          <w:bCs/>
        </w:rPr>
      </w:pPr>
    </w:p>
    <w:p w14:paraId="5F2E8BD3" w14:textId="77777777" w:rsidR="00607839" w:rsidRDefault="00607839" w:rsidP="002021E5">
      <w:pPr>
        <w:rPr>
          <w:b/>
          <w:bCs/>
        </w:rPr>
      </w:pPr>
    </w:p>
    <w:p w14:paraId="62556207" w14:textId="77777777" w:rsidR="00607839" w:rsidRDefault="00607839" w:rsidP="002021E5">
      <w:pPr>
        <w:rPr>
          <w:b/>
          <w:bCs/>
        </w:rPr>
      </w:pPr>
    </w:p>
    <w:p w14:paraId="5F929486" w14:textId="77777777" w:rsidR="00607839" w:rsidRDefault="00607839" w:rsidP="002021E5">
      <w:pPr>
        <w:rPr>
          <w:b/>
          <w:bCs/>
        </w:rPr>
      </w:pPr>
    </w:p>
    <w:p w14:paraId="0B7CBF24" w14:textId="77777777" w:rsidR="00607839" w:rsidRDefault="00607839" w:rsidP="002021E5">
      <w:pPr>
        <w:rPr>
          <w:b/>
          <w:bCs/>
        </w:rPr>
      </w:pPr>
    </w:p>
    <w:p w14:paraId="3D487EA2" w14:textId="77777777" w:rsidR="00607839" w:rsidRDefault="00607839" w:rsidP="002021E5">
      <w:pPr>
        <w:rPr>
          <w:b/>
          <w:bCs/>
        </w:rPr>
      </w:pPr>
    </w:p>
    <w:p w14:paraId="1CDF624C" w14:textId="77777777" w:rsidR="00607839" w:rsidRDefault="00607839" w:rsidP="002021E5">
      <w:pPr>
        <w:rPr>
          <w:b/>
          <w:bCs/>
        </w:rPr>
      </w:pPr>
    </w:p>
    <w:p w14:paraId="3DEC68A7" w14:textId="77777777" w:rsidR="00607839" w:rsidRDefault="00607839" w:rsidP="002021E5">
      <w:pPr>
        <w:rPr>
          <w:b/>
          <w:bCs/>
        </w:rPr>
      </w:pPr>
    </w:p>
    <w:p w14:paraId="5504465B" w14:textId="20EA4726" w:rsidR="00607839" w:rsidRDefault="00607839" w:rsidP="002021E5">
      <w:pPr>
        <w:rPr>
          <w:b/>
          <w:bCs/>
        </w:rPr>
      </w:pPr>
    </w:p>
    <w:p w14:paraId="56B844F6" w14:textId="763A7F22" w:rsidR="00604066" w:rsidRDefault="00604066" w:rsidP="002021E5">
      <w:pPr>
        <w:rPr>
          <w:b/>
          <w:bCs/>
        </w:rPr>
      </w:pPr>
    </w:p>
    <w:p w14:paraId="3D2C3F87" w14:textId="77777777" w:rsidR="00604066" w:rsidRDefault="00604066" w:rsidP="002021E5">
      <w:pPr>
        <w:rPr>
          <w:b/>
          <w:bCs/>
        </w:rPr>
      </w:pPr>
    </w:p>
    <w:p w14:paraId="0710CAC5" w14:textId="77777777" w:rsidR="00607839" w:rsidRDefault="00607839" w:rsidP="002021E5">
      <w:pPr>
        <w:rPr>
          <w:b/>
          <w:bCs/>
        </w:rPr>
      </w:pPr>
    </w:p>
    <w:p w14:paraId="6A58E99D" w14:textId="77777777" w:rsidR="00607839" w:rsidRDefault="00607839" w:rsidP="002021E5">
      <w:pPr>
        <w:rPr>
          <w:b/>
          <w:bCs/>
        </w:rPr>
      </w:pPr>
    </w:p>
    <w:p w14:paraId="14C12A9A" w14:textId="0F23C568" w:rsidR="002021E5" w:rsidRDefault="002021E5" w:rsidP="002021E5">
      <w:pPr>
        <w:rPr>
          <w:b/>
          <w:bCs/>
        </w:rPr>
      </w:pPr>
      <w:r>
        <w:rPr>
          <w:b/>
          <w:bCs/>
        </w:rPr>
        <w:lastRenderedPageBreak/>
        <w:t>4.5 Data Analysis</w:t>
      </w:r>
    </w:p>
    <w:p w14:paraId="7EF7CACF" w14:textId="299A014D" w:rsidR="002021E5" w:rsidRDefault="002021E5" w:rsidP="002021E5">
      <w:pPr>
        <w:spacing w:line="480" w:lineRule="auto"/>
        <w:jc w:val="both"/>
      </w:pPr>
      <w:r>
        <w:t xml:space="preserve">This is the </w:t>
      </w:r>
      <w:r w:rsidRPr="002021E5">
        <w:t>process of inspecting, cleansing, transforming, and modeling data with the goal of discovering useful information, informing conclusions, and supporting decision-making</w:t>
      </w:r>
      <w:r>
        <w:t xml:space="preserve">. </w:t>
      </w:r>
      <w:r w:rsidRPr="002021E5">
        <w:t xml:space="preserve">In statistical applications, data analysis can be divided into descriptive statistics, exploratory data analysis (EDA), and </w:t>
      </w:r>
      <w:r w:rsidR="00604066">
        <w:t>C</w:t>
      </w:r>
      <w:r w:rsidRPr="002021E5">
        <w:t xml:space="preserve">onfirmatory </w:t>
      </w:r>
      <w:r w:rsidR="00604066">
        <w:t>D</w:t>
      </w:r>
      <w:r w:rsidRPr="002021E5">
        <w:t xml:space="preserve">ata </w:t>
      </w:r>
      <w:r w:rsidR="00604066">
        <w:t>A</w:t>
      </w:r>
      <w:r w:rsidRPr="002021E5">
        <w:t>nalysis (CDA)</w:t>
      </w:r>
      <w:r>
        <w:t xml:space="preserve">. </w:t>
      </w:r>
    </w:p>
    <w:p w14:paraId="231BF7D1" w14:textId="02FED024" w:rsidR="00683ED6" w:rsidRDefault="00683ED6" w:rsidP="002021E5">
      <w:pPr>
        <w:spacing w:line="480" w:lineRule="auto"/>
        <w:jc w:val="both"/>
      </w:pPr>
    </w:p>
    <w:p w14:paraId="0483A5EF" w14:textId="498185C9" w:rsidR="00683ED6" w:rsidRDefault="00683ED6" w:rsidP="002021E5">
      <w:pPr>
        <w:spacing w:line="480" w:lineRule="auto"/>
        <w:jc w:val="both"/>
      </w:pPr>
    </w:p>
    <w:p w14:paraId="08F65731" w14:textId="6D7B9B8F" w:rsidR="00683ED6" w:rsidRDefault="00683ED6" w:rsidP="002021E5">
      <w:pPr>
        <w:spacing w:line="480" w:lineRule="auto"/>
        <w:jc w:val="both"/>
      </w:pPr>
    </w:p>
    <w:p w14:paraId="3A0BB5F6" w14:textId="6E505F54" w:rsidR="00683ED6" w:rsidRDefault="00683ED6" w:rsidP="002021E5">
      <w:pPr>
        <w:spacing w:line="480" w:lineRule="auto"/>
        <w:jc w:val="both"/>
      </w:pPr>
    </w:p>
    <w:p w14:paraId="1C6605DD" w14:textId="10FBBBF1" w:rsidR="00683ED6" w:rsidRDefault="00683ED6" w:rsidP="002021E5">
      <w:pPr>
        <w:spacing w:line="480" w:lineRule="auto"/>
        <w:jc w:val="both"/>
      </w:pPr>
    </w:p>
    <w:p w14:paraId="2465B90F" w14:textId="6D794A3D" w:rsidR="00683ED6" w:rsidRDefault="00683ED6" w:rsidP="002021E5">
      <w:pPr>
        <w:spacing w:line="480" w:lineRule="auto"/>
        <w:jc w:val="both"/>
      </w:pPr>
    </w:p>
    <w:p w14:paraId="61220589" w14:textId="713B50E0" w:rsidR="00683ED6" w:rsidRDefault="00683ED6" w:rsidP="002021E5">
      <w:pPr>
        <w:spacing w:line="480" w:lineRule="auto"/>
        <w:jc w:val="both"/>
      </w:pPr>
    </w:p>
    <w:p w14:paraId="0B9AA819" w14:textId="472F9156" w:rsidR="00683ED6" w:rsidRDefault="00683ED6" w:rsidP="002021E5">
      <w:pPr>
        <w:spacing w:line="480" w:lineRule="auto"/>
        <w:jc w:val="both"/>
      </w:pPr>
    </w:p>
    <w:p w14:paraId="06E76A4F" w14:textId="76E618E9" w:rsidR="00683ED6" w:rsidRDefault="00683ED6" w:rsidP="002021E5">
      <w:pPr>
        <w:spacing w:line="480" w:lineRule="auto"/>
        <w:jc w:val="both"/>
      </w:pPr>
    </w:p>
    <w:p w14:paraId="74569608" w14:textId="38C6A69F" w:rsidR="00683ED6" w:rsidRDefault="00683ED6" w:rsidP="002021E5">
      <w:pPr>
        <w:spacing w:line="480" w:lineRule="auto"/>
        <w:jc w:val="both"/>
      </w:pPr>
    </w:p>
    <w:p w14:paraId="37F2E306" w14:textId="7BFC3F08" w:rsidR="00683ED6" w:rsidRDefault="00683ED6" w:rsidP="002021E5">
      <w:pPr>
        <w:spacing w:line="480" w:lineRule="auto"/>
        <w:jc w:val="both"/>
      </w:pPr>
    </w:p>
    <w:p w14:paraId="170B1EA7" w14:textId="20A3B32D" w:rsidR="00683ED6" w:rsidRDefault="00683ED6" w:rsidP="002021E5">
      <w:pPr>
        <w:spacing w:line="480" w:lineRule="auto"/>
        <w:jc w:val="both"/>
      </w:pPr>
    </w:p>
    <w:p w14:paraId="431D9C44" w14:textId="6200AB27" w:rsidR="00683ED6" w:rsidRDefault="00683ED6" w:rsidP="002021E5">
      <w:pPr>
        <w:spacing w:line="480" w:lineRule="auto"/>
        <w:jc w:val="both"/>
      </w:pPr>
    </w:p>
    <w:p w14:paraId="4EB2D7D3" w14:textId="3E0E9FA1" w:rsidR="00683ED6" w:rsidRDefault="00683ED6" w:rsidP="002021E5">
      <w:pPr>
        <w:spacing w:line="480" w:lineRule="auto"/>
        <w:jc w:val="both"/>
      </w:pPr>
    </w:p>
    <w:p w14:paraId="520EC57E" w14:textId="1BBB6318" w:rsidR="00683ED6" w:rsidRDefault="00683ED6" w:rsidP="002021E5">
      <w:pPr>
        <w:spacing w:line="480" w:lineRule="auto"/>
        <w:jc w:val="both"/>
      </w:pPr>
    </w:p>
    <w:p w14:paraId="7ED54DE8" w14:textId="581AB457" w:rsidR="00683ED6" w:rsidRDefault="00683ED6" w:rsidP="002021E5">
      <w:pPr>
        <w:spacing w:line="480" w:lineRule="auto"/>
        <w:jc w:val="both"/>
      </w:pPr>
    </w:p>
    <w:p w14:paraId="13855F93" w14:textId="43A12B72" w:rsidR="00683ED6" w:rsidRPr="006D0AA6" w:rsidRDefault="006D0AA6" w:rsidP="002021E5">
      <w:pPr>
        <w:spacing w:line="480" w:lineRule="auto"/>
        <w:jc w:val="both"/>
        <w:rPr>
          <w:b/>
          <w:bCs/>
        </w:rPr>
      </w:pPr>
      <w:bookmarkStart w:id="6" w:name="_Hlk73367589"/>
      <w:r>
        <w:rPr>
          <w:b/>
          <w:bCs/>
        </w:rPr>
        <w:t xml:space="preserve">Table </w:t>
      </w:r>
      <w:r w:rsidRPr="00683ED6">
        <w:rPr>
          <w:b/>
          <w:bCs/>
        </w:rPr>
        <w:t>4.</w:t>
      </w:r>
      <w:r w:rsidR="0024543F">
        <w:rPr>
          <w:b/>
          <w:bCs/>
        </w:rPr>
        <w:t xml:space="preserve">4 </w:t>
      </w:r>
      <w:r w:rsidRPr="00683ED6">
        <w:rPr>
          <w:b/>
          <w:bCs/>
        </w:rPr>
        <w:t>Descriptive Statistics of the dataset</w:t>
      </w:r>
      <w:bookmarkEnd w:id="6"/>
    </w:p>
    <w:p w14:paraId="6C73F7CE" w14:textId="39BE00F6" w:rsidR="00683ED6" w:rsidRPr="002021E5" w:rsidRDefault="00683ED6" w:rsidP="002021E5">
      <w:pPr>
        <w:spacing w:line="480" w:lineRule="auto"/>
        <w:jc w:val="both"/>
      </w:pPr>
      <w:r>
        <w:rPr>
          <w:noProof/>
        </w:rPr>
        <w:drawing>
          <wp:inline distT="0" distB="0" distL="0" distR="0" wp14:anchorId="275A737F" wp14:editId="7B73618E">
            <wp:extent cx="5943600" cy="2886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86075"/>
                    </a:xfrm>
                    <a:prstGeom prst="rect">
                      <a:avLst/>
                    </a:prstGeom>
                  </pic:spPr>
                </pic:pic>
              </a:graphicData>
            </a:graphic>
          </wp:inline>
        </w:drawing>
      </w:r>
    </w:p>
    <w:p w14:paraId="64E21A88" w14:textId="4A779C30" w:rsidR="00683ED6" w:rsidRDefault="00683ED6" w:rsidP="00683ED6">
      <w:pPr>
        <w:rPr>
          <w:b/>
          <w:bCs/>
        </w:rPr>
      </w:pPr>
    </w:p>
    <w:p w14:paraId="69AFBFAB" w14:textId="1658E1FC" w:rsidR="00683ED6" w:rsidRDefault="00683ED6" w:rsidP="00683ED6">
      <w:pPr>
        <w:rPr>
          <w:b/>
          <w:bCs/>
        </w:rPr>
      </w:pPr>
    </w:p>
    <w:p w14:paraId="6AE2325F" w14:textId="02B35EB3" w:rsidR="00683ED6" w:rsidRDefault="00683ED6" w:rsidP="00683ED6">
      <w:pPr>
        <w:rPr>
          <w:b/>
          <w:bCs/>
        </w:rPr>
      </w:pPr>
    </w:p>
    <w:p w14:paraId="3644B9FE" w14:textId="05A00B43" w:rsidR="00683ED6" w:rsidRDefault="00683ED6" w:rsidP="00683ED6">
      <w:pPr>
        <w:rPr>
          <w:b/>
          <w:bCs/>
        </w:rPr>
      </w:pPr>
    </w:p>
    <w:p w14:paraId="67DCC67B" w14:textId="1BB73EEB" w:rsidR="00683ED6" w:rsidRDefault="00683ED6" w:rsidP="00683ED6">
      <w:pPr>
        <w:rPr>
          <w:b/>
          <w:bCs/>
        </w:rPr>
      </w:pPr>
    </w:p>
    <w:p w14:paraId="5FF575DE" w14:textId="66B79DD6" w:rsidR="00683ED6" w:rsidRDefault="00683ED6" w:rsidP="00683ED6">
      <w:pPr>
        <w:rPr>
          <w:b/>
          <w:bCs/>
        </w:rPr>
      </w:pPr>
    </w:p>
    <w:p w14:paraId="276EC322" w14:textId="6018DE1A" w:rsidR="00683ED6" w:rsidRDefault="00683ED6" w:rsidP="00683ED6">
      <w:pPr>
        <w:rPr>
          <w:b/>
          <w:bCs/>
        </w:rPr>
      </w:pPr>
    </w:p>
    <w:p w14:paraId="32D90C18" w14:textId="4BB1C292" w:rsidR="00607839" w:rsidRDefault="00607839" w:rsidP="00683ED6">
      <w:pPr>
        <w:rPr>
          <w:b/>
          <w:bCs/>
        </w:rPr>
      </w:pPr>
    </w:p>
    <w:p w14:paraId="7D822A4F" w14:textId="059E1FA6" w:rsidR="00607839" w:rsidRDefault="00607839" w:rsidP="00683ED6">
      <w:pPr>
        <w:rPr>
          <w:b/>
          <w:bCs/>
        </w:rPr>
      </w:pPr>
    </w:p>
    <w:p w14:paraId="1E30DC07" w14:textId="5375BF46" w:rsidR="00607839" w:rsidRDefault="00607839" w:rsidP="00683ED6">
      <w:pPr>
        <w:rPr>
          <w:b/>
          <w:bCs/>
        </w:rPr>
      </w:pPr>
    </w:p>
    <w:p w14:paraId="6737CC40" w14:textId="62A39BB3" w:rsidR="00607839" w:rsidRDefault="00607839" w:rsidP="00683ED6">
      <w:pPr>
        <w:rPr>
          <w:b/>
          <w:bCs/>
        </w:rPr>
      </w:pPr>
    </w:p>
    <w:p w14:paraId="399903CF" w14:textId="52931BAB" w:rsidR="00607839" w:rsidRDefault="000B3E39" w:rsidP="00683ED6">
      <w:pPr>
        <w:rPr>
          <w:b/>
          <w:bCs/>
        </w:rPr>
      </w:pPr>
      <w:r w:rsidRPr="0051403F">
        <w:rPr>
          <w:noProof/>
        </w:rPr>
        <w:lastRenderedPageBreak/>
        <w:drawing>
          <wp:inline distT="0" distB="0" distL="0" distR="0" wp14:anchorId="70996249" wp14:editId="475C6B54">
            <wp:extent cx="5514975" cy="37433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14975" cy="3743325"/>
                    </a:xfrm>
                    <a:prstGeom prst="rect">
                      <a:avLst/>
                    </a:prstGeom>
                  </pic:spPr>
                </pic:pic>
              </a:graphicData>
            </a:graphic>
          </wp:inline>
        </w:drawing>
      </w:r>
    </w:p>
    <w:p w14:paraId="6AAF0C96" w14:textId="5882CC6E" w:rsidR="00607839" w:rsidRDefault="00607839" w:rsidP="00683ED6">
      <w:pPr>
        <w:rPr>
          <w:b/>
          <w:bCs/>
        </w:rPr>
      </w:pPr>
    </w:p>
    <w:p w14:paraId="60E547DB" w14:textId="538FFFBF" w:rsidR="0051403F" w:rsidRPr="000B3E39" w:rsidRDefault="0051403F" w:rsidP="00BF089A">
      <w:pPr>
        <w:ind w:left="1440" w:firstLine="720"/>
        <w:rPr>
          <w:b/>
          <w:bCs/>
        </w:rPr>
      </w:pPr>
      <w:r w:rsidRPr="000B3E39">
        <w:rPr>
          <w:b/>
          <w:bCs/>
        </w:rPr>
        <w:t>Figure 4.</w:t>
      </w:r>
      <w:r w:rsidR="006D0AA6" w:rsidRPr="000B3E39">
        <w:rPr>
          <w:b/>
          <w:bCs/>
        </w:rPr>
        <w:t>5</w:t>
      </w:r>
      <w:r w:rsidRPr="000B3E39">
        <w:rPr>
          <w:b/>
          <w:bCs/>
        </w:rPr>
        <w:t xml:space="preserve"> Comparison Domain transactions</w:t>
      </w:r>
    </w:p>
    <w:p w14:paraId="103F6BA5" w14:textId="77777777" w:rsidR="0051403F" w:rsidRDefault="0051403F" w:rsidP="0051403F">
      <w:pPr>
        <w:rPr>
          <w:b/>
          <w:bCs/>
        </w:rPr>
      </w:pPr>
    </w:p>
    <w:p w14:paraId="6ECA353F" w14:textId="77777777" w:rsidR="0051403F" w:rsidRDefault="0051403F" w:rsidP="0051403F">
      <w:pPr>
        <w:rPr>
          <w:b/>
          <w:bCs/>
        </w:rPr>
      </w:pPr>
    </w:p>
    <w:p w14:paraId="176373CC" w14:textId="77777777" w:rsidR="0051403F" w:rsidRDefault="0051403F" w:rsidP="0051403F">
      <w:pPr>
        <w:rPr>
          <w:b/>
          <w:bCs/>
        </w:rPr>
      </w:pPr>
    </w:p>
    <w:p w14:paraId="7B7D4F04" w14:textId="77777777" w:rsidR="0051403F" w:rsidRDefault="0051403F" w:rsidP="0051403F">
      <w:pPr>
        <w:rPr>
          <w:b/>
          <w:bCs/>
        </w:rPr>
      </w:pPr>
    </w:p>
    <w:p w14:paraId="5BAE0FC8" w14:textId="77777777" w:rsidR="0051403F" w:rsidRDefault="0051403F" w:rsidP="0051403F">
      <w:pPr>
        <w:rPr>
          <w:b/>
          <w:bCs/>
        </w:rPr>
      </w:pPr>
    </w:p>
    <w:p w14:paraId="0573E9D6" w14:textId="77777777" w:rsidR="0051403F" w:rsidRDefault="0051403F" w:rsidP="0051403F">
      <w:pPr>
        <w:rPr>
          <w:b/>
          <w:bCs/>
        </w:rPr>
      </w:pPr>
    </w:p>
    <w:p w14:paraId="4F4AB2C9" w14:textId="77777777" w:rsidR="0051403F" w:rsidRDefault="0051403F" w:rsidP="0051403F">
      <w:pPr>
        <w:rPr>
          <w:b/>
          <w:bCs/>
        </w:rPr>
      </w:pPr>
    </w:p>
    <w:p w14:paraId="10F434B9" w14:textId="77777777" w:rsidR="0051403F" w:rsidRDefault="0051403F" w:rsidP="0051403F">
      <w:pPr>
        <w:rPr>
          <w:b/>
          <w:bCs/>
        </w:rPr>
      </w:pPr>
    </w:p>
    <w:p w14:paraId="62A83116" w14:textId="77777777" w:rsidR="0051403F" w:rsidRDefault="0051403F" w:rsidP="0051403F">
      <w:pPr>
        <w:rPr>
          <w:b/>
          <w:bCs/>
        </w:rPr>
      </w:pPr>
    </w:p>
    <w:p w14:paraId="0695A920" w14:textId="77777777" w:rsidR="0051403F" w:rsidRDefault="0051403F" w:rsidP="0051403F">
      <w:pPr>
        <w:rPr>
          <w:b/>
          <w:bCs/>
        </w:rPr>
      </w:pPr>
    </w:p>
    <w:p w14:paraId="47DD5E84" w14:textId="77777777" w:rsidR="0051403F" w:rsidRDefault="0051403F" w:rsidP="0051403F">
      <w:pPr>
        <w:rPr>
          <w:b/>
          <w:bCs/>
        </w:rPr>
      </w:pPr>
    </w:p>
    <w:p w14:paraId="4BB601B1" w14:textId="77777777" w:rsidR="0051403F" w:rsidRDefault="0051403F" w:rsidP="0051403F">
      <w:pPr>
        <w:rPr>
          <w:b/>
          <w:bCs/>
        </w:rPr>
      </w:pPr>
    </w:p>
    <w:p w14:paraId="6294051B" w14:textId="77777777" w:rsidR="0051403F" w:rsidRDefault="0051403F" w:rsidP="0051403F">
      <w:pPr>
        <w:rPr>
          <w:b/>
          <w:bCs/>
        </w:rPr>
      </w:pPr>
    </w:p>
    <w:p w14:paraId="60209712" w14:textId="5063C9FC" w:rsidR="0051403F" w:rsidRDefault="0051403F" w:rsidP="0051403F">
      <w:pPr>
        <w:rPr>
          <w:b/>
          <w:bCs/>
        </w:rPr>
      </w:pPr>
    </w:p>
    <w:p w14:paraId="75FF935C" w14:textId="33191DD6" w:rsidR="005C05ED" w:rsidRDefault="0051403F" w:rsidP="0051403F">
      <w:pPr>
        <w:rPr>
          <w:b/>
          <w:bCs/>
        </w:rPr>
      </w:pPr>
      <w:r w:rsidRPr="0051403F">
        <w:rPr>
          <w:b/>
          <w:bCs/>
        </w:rPr>
        <w:tab/>
      </w:r>
      <w:r w:rsidR="00486C34">
        <w:rPr>
          <w:b/>
          <w:bCs/>
        </w:rPr>
        <w:t xml:space="preserve">         </w:t>
      </w:r>
      <w:r w:rsidR="00BF089A" w:rsidRPr="002E395D">
        <w:rPr>
          <w:noProof/>
        </w:rPr>
        <w:drawing>
          <wp:inline distT="0" distB="0" distL="0" distR="0" wp14:anchorId="659A648B" wp14:editId="6F102579">
            <wp:extent cx="5867400" cy="3905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67400" cy="3905250"/>
                    </a:xfrm>
                    <a:prstGeom prst="rect">
                      <a:avLst/>
                    </a:prstGeom>
                  </pic:spPr>
                </pic:pic>
              </a:graphicData>
            </a:graphic>
          </wp:inline>
        </w:drawing>
      </w:r>
    </w:p>
    <w:p w14:paraId="28E261C0" w14:textId="77777777" w:rsidR="00BF089A" w:rsidRDefault="00BF089A" w:rsidP="00BF089A">
      <w:pPr>
        <w:rPr>
          <w:b/>
          <w:bCs/>
        </w:rPr>
      </w:pPr>
    </w:p>
    <w:p w14:paraId="729B308A" w14:textId="77777777" w:rsidR="00BF089A" w:rsidRDefault="00BF089A" w:rsidP="00BF089A">
      <w:pPr>
        <w:rPr>
          <w:b/>
          <w:bCs/>
        </w:rPr>
      </w:pPr>
      <w:r>
        <w:rPr>
          <w:b/>
          <w:bCs/>
        </w:rPr>
        <w:t xml:space="preserve">                 Figure 4.9 Pearson’s Correlations between variables of the transaction data</w:t>
      </w:r>
    </w:p>
    <w:p w14:paraId="512B40C0" w14:textId="77777777" w:rsidR="00BF089A" w:rsidRDefault="00BF089A" w:rsidP="00BF089A">
      <w:pPr>
        <w:rPr>
          <w:b/>
          <w:bCs/>
        </w:rPr>
      </w:pPr>
    </w:p>
    <w:p w14:paraId="1327F1F7" w14:textId="77777777" w:rsidR="00BF089A" w:rsidRDefault="00BF089A" w:rsidP="00BF089A">
      <w:pPr>
        <w:rPr>
          <w:b/>
          <w:bCs/>
        </w:rPr>
      </w:pPr>
    </w:p>
    <w:p w14:paraId="3629B950" w14:textId="77777777" w:rsidR="00BF089A" w:rsidRDefault="00BF089A" w:rsidP="00BF089A">
      <w:pPr>
        <w:rPr>
          <w:b/>
          <w:bCs/>
        </w:rPr>
      </w:pPr>
    </w:p>
    <w:p w14:paraId="7ACF96F0" w14:textId="77777777" w:rsidR="00BF089A" w:rsidRDefault="00BF089A" w:rsidP="00BF089A">
      <w:pPr>
        <w:rPr>
          <w:b/>
          <w:bCs/>
        </w:rPr>
      </w:pPr>
    </w:p>
    <w:p w14:paraId="5675EFAA" w14:textId="77777777" w:rsidR="00BF089A" w:rsidRDefault="00BF089A" w:rsidP="00BF089A">
      <w:pPr>
        <w:rPr>
          <w:b/>
          <w:bCs/>
        </w:rPr>
      </w:pPr>
    </w:p>
    <w:p w14:paraId="6ECF1D58" w14:textId="77777777" w:rsidR="00BF089A" w:rsidRDefault="00BF089A" w:rsidP="00BF089A">
      <w:pPr>
        <w:rPr>
          <w:b/>
          <w:bCs/>
        </w:rPr>
      </w:pPr>
    </w:p>
    <w:p w14:paraId="61730D87" w14:textId="77777777" w:rsidR="00BF089A" w:rsidRDefault="00BF089A" w:rsidP="00BF089A">
      <w:pPr>
        <w:rPr>
          <w:b/>
          <w:bCs/>
        </w:rPr>
      </w:pPr>
    </w:p>
    <w:p w14:paraId="08103225" w14:textId="77777777" w:rsidR="00BF089A" w:rsidRDefault="00BF089A" w:rsidP="00BF089A">
      <w:pPr>
        <w:rPr>
          <w:b/>
          <w:bCs/>
        </w:rPr>
      </w:pPr>
    </w:p>
    <w:p w14:paraId="3EBCA480" w14:textId="77777777" w:rsidR="00BF089A" w:rsidRDefault="00BF089A" w:rsidP="00BF089A">
      <w:pPr>
        <w:rPr>
          <w:b/>
          <w:bCs/>
        </w:rPr>
      </w:pPr>
    </w:p>
    <w:p w14:paraId="17A523BB" w14:textId="77777777" w:rsidR="00BF089A" w:rsidRDefault="00BF089A" w:rsidP="00BF089A">
      <w:pPr>
        <w:rPr>
          <w:b/>
          <w:bCs/>
        </w:rPr>
      </w:pPr>
    </w:p>
    <w:p w14:paraId="206F54B1" w14:textId="77777777" w:rsidR="00BF089A" w:rsidRDefault="00BF089A" w:rsidP="00BF089A">
      <w:pPr>
        <w:rPr>
          <w:b/>
          <w:bCs/>
        </w:rPr>
      </w:pPr>
    </w:p>
    <w:p w14:paraId="1839CA03" w14:textId="3558883D" w:rsidR="00A0079F" w:rsidRPr="00BF089A" w:rsidRDefault="00A0079F" w:rsidP="00BF089A">
      <w:pPr>
        <w:rPr>
          <w:b/>
          <w:bCs/>
        </w:rPr>
      </w:pPr>
      <w:r>
        <w:rPr>
          <w:b/>
          <w:bCs/>
        </w:rPr>
        <w:lastRenderedPageBreak/>
        <w:t>4.6 Data Preprocessing</w:t>
      </w:r>
    </w:p>
    <w:p w14:paraId="39A32FE8" w14:textId="6DBBF790" w:rsidR="0051403F" w:rsidRDefault="00BD2DD2" w:rsidP="00BD2DD2">
      <w:pPr>
        <w:spacing w:line="480" w:lineRule="auto"/>
        <w:jc w:val="both"/>
      </w:pPr>
      <w:r w:rsidRPr="00BD2DD2">
        <w:t xml:space="preserve">Data preprocessing is </w:t>
      </w:r>
      <w:r>
        <w:t xml:space="preserve">a data mining technique which is used to transform the raw data in a useful and efficient format for further analysis and machine learning model building. The dependent variable (Outcome) will be transformed into categorical data. Other non-numerical variables like </w:t>
      </w:r>
      <w:r w:rsidR="002C11AB" w:rsidRPr="002C11AB">
        <w:t>'Gender'</w:t>
      </w:r>
      <w:r w:rsidR="002C11AB">
        <w:t>,</w:t>
      </w:r>
      <w:r w:rsidR="002C11AB" w:rsidRPr="002C11AB">
        <w:t xml:space="preserve"> 'Marital_Status','Cards','Card_Colour','Card_Type','TransactionType',</w:t>
      </w:r>
      <w:r w:rsidR="002C11AB">
        <w:t xml:space="preserve"> and </w:t>
      </w:r>
      <w:r w:rsidR="002C11AB" w:rsidRPr="002C11AB">
        <w:t>'Domain'</w:t>
      </w:r>
      <w:r w:rsidR="002C11AB">
        <w:t xml:space="preserve"> were also transformed using the pandas </w:t>
      </w:r>
      <w:proofErr w:type="spellStart"/>
      <w:r w:rsidR="002C11AB" w:rsidRPr="002C11AB">
        <w:rPr>
          <w:b/>
          <w:bCs/>
          <w:i/>
          <w:iCs/>
        </w:rPr>
        <w:t>get_dummies</w:t>
      </w:r>
      <w:proofErr w:type="spellEnd"/>
      <w:r w:rsidR="002C11AB" w:rsidRPr="002C11AB">
        <w:rPr>
          <w:b/>
          <w:bCs/>
          <w:i/>
          <w:iCs/>
        </w:rPr>
        <w:t xml:space="preserve"> ()</w:t>
      </w:r>
      <w:r w:rsidR="002C11AB">
        <w:t xml:space="preserve"> function. The </w:t>
      </w:r>
      <w:proofErr w:type="spellStart"/>
      <w:r w:rsidR="002C11AB">
        <w:t>CustomerAge</w:t>
      </w:r>
      <w:proofErr w:type="spellEnd"/>
      <w:r w:rsidR="002C11AB">
        <w:t xml:space="preserve"> column which contains 8,851 missing/ null values were replaced with the mean value of the variable using the </w:t>
      </w:r>
      <w:proofErr w:type="spellStart"/>
      <w:r w:rsidR="002C11AB" w:rsidRPr="002C11AB">
        <w:rPr>
          <w:b/>
          <w:bCs/>
          <w:i/>
          <w:iCs/>
        </w:rPr>
        <w:t>fillna</w:t>
      </w:r>
      <w:proofErr w:type="spellEnd"/>
      <w:r w:rsidR="002C11AB" w:rsidRPr="002C11AB">
        <w:rPr>
          <w:b/>
          <w:bCs/>
          <w:i/>
          <w:iCs/>
        </w:rPr>
        <w:t>()</w:t>
      </w:r>
      <w:r w:rsidR="002C11AB">
        <w:t xml:space="preserve"> function in python.</w:t>
      </w:r>
    </w:p>
    <w:p w14:paraId="5F153883" w14:textId="4C25D454" w:rsidR="002C11AB" w:rsidRDefault="002C11AB" w:rsidP="00BD2DD2">
      <w:pPr>
        <w:spacing w:line="480" w:lineRule="auto"/>
        <w:jc w:val="both"/>
      </w:pPr>
    </w:p>
    <w:p w14:paraId="624F7314" w14:textId="1CFEBAEE" w:rsidR="002C11AB" w:rsidRDefault="002C11AB" w:rsidP="00BD2DD2">
      <w:pPr>
        <w:spacing w:line="480" w:lineRule="auto"/>
        <w:jc w:val="both"/>
      </w:pPr>
    </w:p>
    <w:p w14:paraId="73560F2E" w14:textId="479145EE" w:rsidR="002C11AB" w:rsidRDefault="002C11AB" w:rsidP="00BD2DD2">
      <w:pPr>
        <w:spacing w:line="480" w:lineRule="auto"/>
        <w:jc w:val="both"/>
      </w:pPr>
    </w:p>
    <w:p w14:paraId="2B349CCB" w14:textId="1C6FEFB7" w:rsidR="002C11AB" w:rsidRDefault="002C11AB" w:rsidP="00BD2DD2">
      <w:pPr>
        <w:spacing w:line="480" w:lineRule="auto"/>
        <w:jc w:val="both"/>
      </w:pPr>
    </w:p>
    <w:p w14:paraId="0D4BFC67" w14:textId="371EA262" w:rsidR="002C11AB" w:rsidRDefault="002C11AB" w:rsidP="00BD2DD2">
      <w:pPr>
        <w:spacing w:line="480" w:lineRule="auto"/>
        <w:jc w:val="both"/>
      </w:pPr>
    </w:p>
    <w:p w14:paraId="2D484E76" w14:textId="49F6DBEF" w:rsidR="002C11AB" w:rsidRDefault="002C11AB" w:rsidP="00BD2DD2">
      <w:pPr>
        <w:spacing w:line="480" w:lineRule="auto"/>
        <w:jc w:val="both"/>
      </w:pPr>
    </w:p>
    <w:p w14:paraId="1E603C37" w14:textId="6CF2BC08" w:rsidR="002C11AB" w:rsidRDefault="002C11AB" w:rsidP="00BD2DD2">
      <w:pPr>
        <w:spacing w:line="480" w:lineRule="auto"/>
        <w:jc w:val="both"/>
      </w:pPr>
    </w:p>
    <w:p w14:paraId="372465A2" w14:textId="0A5BD2E5" w:rsidR="002C11AB" w:rsidRDefault="002C11AB" w:rsidP="00BD2DD2">
      <w:pPr>
        <w:spacing w:line="480" w:lineRule="auto"/>
        <w:jc w:val="both"/>
      </w:pPr>
    </w:p>
    <w:p w14:paraId="7FB642E6" w14:textId="0E317C1A" w:rsidR="002C11AB" w:rsidRDefault="002C11AB" w:rsidP="00BD2DD2">
      <w:pPr>
        <w:spacing w:line="480" w:lineRule="auto"/>
        <w:jc w:val="both"/>
      </w:pPr>
    </w:p>
    <w:p w14:paraId="1B729F61" w14:textId="17590CFB" w:rsidR="002C11AB" w:rsidRDefault="002C11AB" w:rsidP="00BD2DD2">
      <w:pPr>
        <w:spacing w:line="480" w:lineRule="auto"/>
        <w:jc w:val="both"/>
      </w:pPr>
    </w:p>
    <w:p w14:paraId="4E53AA43" w14:textId="7AB7A534" w:rsidR="002C11AB" w:rsidRDefault="002C11AB" w:rsidP="00BD2DD2">
      <w:pPr>
        <w:spacing w:line="480" w:lineRule="auto"/>
        <w:jc w:val="both"/>
      </w:pPr>
    </w:p>
    <w:p w14:paraId="7249A610" w14:textId="0E749C7E" w:rsidR="002C11AB" w:rsidRDefault="002C11AB" w:rsidP="00BD2DD2">
      <w:pPr>
        <w:spacing w:line="480" w:lineRule="auto"/>
        <w:jc w:val="both"/>
      </w:pPr>
    </w:p>
    <w:p w14:paraId="2AA437CF" w14:textId="3AE90937" w:rsidR="002C11AB" w:rsidRDefault="002C11AB" w:rsidP="00BD2DD2">
      <w:pPr>
        <w:spacing w:line="480" w:lineRule="auto"/>
        <w:jc w:val="both"/>
      </w:pPr>
    </w:p>
    <w:p w14:paraId="19135495" w14:textId="77777777" w:rsidR="00486C34" w:rsidRDefault="00486C34" w:rsidP="00BD2DD2">
      <w:pPr>
        <w:spacing w:line="480" w:lineRule="auto"/>
        <w:jc w:val="both"/>
      </w:pPr>
    </w:p>
    <w:p w14:paraId="3D0FE9E7" w14:textId="268D0861" w:rsidR="002C11AB" w:rsidRDefault="002C11AB" w:rsidP="00BD2DD2">
      <w:pPr>
        <w:spacing w:line="480" w:lineRule="auto"/>
        <w:jc w:val="both"/>
      </w:pPr>
    </w:p>
    <w:p w14:paraId="0B873354" w14:textId="65E1B343" w:rsidR="002C11AB" w:rsidRDefault="002C11AB" w:rsidP="00BD2DD2">
      <w:pPr>
        <w:spacing w:line="480" w:lineRule="auto"/>
        <w:jc w:val="both"/>
      </w:pPr>
      <w:r>
        <w:rPr>
          <w:noProof/>
        </w:rPr>
        <w:drawing>
          <wp:inline distT="0" distB="0" distL="0" distR="0" wp14:anchorId="46B35979" wp14:editId="7C088A23">
            <wp:extent cx="5943600" cy="315277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152775"/>
                    </a:xfrm>
                    <a:prstGeom prst="rect">
                      <a:avLst/>
                    </a:prstGeom>
                  </pic:spPr>
                </pic:pic>
              </a:graphicData>
            </a:graphic>
          </wp:inline>
        </w:drawing>
      </w:r>
    </w:p>
    <w:p w14:paraId="4DB77C64" w14:textId="77777777" w:rsidR="00486C34" w:rsidRDefault="00486C34" w:rsidP="00BD2DD2">
      <w:pPr>
        <w:spacing w:line="480" w:lineRule="auto"/>
        <w:jc w:val="both"/>
        <w:rPr>
          <w:b/>
          <w:bCs/>
        </w:rPr>
      </w:pPr>
    </w:p>
    <w:p w14:paraId="1EA6F8F8" w14:textId="6EA86855" w:rsidR="00B571FE" w:rsidRPr="00B571FE" w:rsidRDefault="00B571FE" w:rsidP="00BD2DD2">
      <w:pPr>
        <w:spacing w:line="480" w:lineRule="auto"/>
        <w:jc w:val="both"/>
        <w:rPr>
          <w:b/>
          <w:bCs/>
        </w:rPr>
      </w:pPr>
      <w:r w:rsidRPr="00B571FE">
        <w:rPr>
          <w:b/>
          <w:bCs/>
        </w:rPr>
        <w:t>Figure 4.1</w:t>
      </w:r>
      <w:r w:rsidR="00A87904">
        <w:rPr>
          <w:b/>
          <w:bCs/>
        </w:rPr>
        <w:t>4</w:t>
      </w:r>
      <w:r w:rsidRPr="00B571FE">
        <w:rPr>
          <w:b/>
          <w:bCs/>
        </w:rPr>
        <w:t xml:space="preserve"> Visual representation of the percentage of fraudulent and valid transaction in the dataset</w:t>
      </w:r>
    </w:p>
    <w:p w14:paraId="1D5F183E" w14:textId="77777777" w:rsidR="002C11AB" w:rsidRDefault="002C11AB" w:rsidP="00BD2DD2">
      <w:pPr>
        <w:spacing w:line="480" w:lineRule="auto"/>
        <w:jc w:val="both"/>
        <w:rPr>
          <w:b/>
          <w:bCs/>
        </w:rPr>
      </w:pPr>
    </w:p>
    <w:p w14:paraId="590C3F47" w14:textId="45E46547" w:rsidR="0051403F" w:rsidRDefault="0051403F" w:rsidP="0051403F">
      <w:pPr>
        <w:pStyle w:val="ListParagraph"/>
        <w:ind w:left="1440" w:firstLine="720"/>
        <w:rPr>
          <w:b/>
          <w:bCs/>
        </w:rPr>
      </w:pPr>
    </w:p>
    <w:p w14:paraId="660E3081" w14:textId="4967AB4A" w:rsidR="0051403F" w:rsidRDefault="0051403F" w:rsidP="0051403F">
      <w:pPr>
        <w:pStyle w:val="ListParagraph"/>
        <w:ind w:left="1440" w:firstLine="720"/>
        <w:rPr>
          <w:b/>
          <w:bCs/>
        </w:rPr>
      </w:pPr>
    </w:p>
    <w:p w14:paraId="29231B56" w14:textId="42DC89D5" w:rsidR="0051403F" w:rsidRDefault="0051403F" w:rsidP="0051403F">
      <w:pPr>
        <w:pStyle w:val="ListParagraph"/>
        <w:ind w:left="1440" w:firstLine="720"/>
        <w:rPr>
          <w:b/>
          <w:bCs/>
        </w:rPr>
      </w:pPr>
    </w:p>
    <w:p w14:paraId="21A0972F" w14:textId="28D4A1A5" w:rsidR="0051403F" w:rsidRDefault="0051403F" w:rsidP="0051403F">
      <w:pPr>
        <w:pStyle w:val="ListParagraph"/>
        <w:ind w:left="1440" w:firstLine="720"/>
        <w:rPr>
          <w:b/>
          <w:bCs/>
        </w:rPr>
      </w:pPr>
    </w:p>
    <w:p w14:paraId="0049F9EE" w14:textId="3105E1C6" w:rsidR="0051403F" w:rsidRDefault="0051403F" w:rsidP="0051403F">
      <w:pPr>
        <w:pStyle w:val="ListParagraph"/>
        <w:ind w:left="1440" w:firstLine="720"/>
        <w:rPr>
          <w:b/>
          <w:bCs/>
        </w:rPr>
      </w:pPr>
    </w:p>
    <w:p w14:paraId="49B33941" w14:textId="7BA8500C" w:rsidR="0051403F" w:rsidRDefault="0051403F" w:rsidP="0051403F">
      <w:pPr>
        <w:pStyle w:val="ListParagraph"/>
        <w:ind w:left="1440" w:firstLine="720"/>
        <w:rPr>
          <w:b/>
          <w:bCs/>
        </w:rPr>
      </w:pPr>
    </w:p>
    <w:p w14:paraId="0313C99C" w14:textId="292A12DB" w:rsidR="0051403F" w:rsidRDefault="0051403F" w:rsidP="0051403F">
      <w:pPr>
        <w:pStyle w:val="ListParagraph"/>
        <w:ind w:left="1440" w:firstLine="720"/>
        <w:rPr>
          <w:b/>
          <w:bCs/>
        </w:rPr>
      </w:pPr>
    </w:p>
    <w:p w14:paraId="4E222357" w14:textId="0EB2B1E6" w:rsidR="0051403F" w:rsidRDefault="0051403F" w:rsidP="0051403F">
      <w:pPr>
        <w:pStyle w:val="ListParagraph"/>
        <w:ind w:left="1440" w:firstLine="720"/>
        <w:rPr>
          <w:b/>
          <w:bCs/>
        </w:rPr>
      </w:pPr>
    </w:p>
    <w:p w14:paraId="785F909B" w14:textId="053B722A" w:rsidR="0051403F" w:rsidRDefault="0051403F" w:rsidP="0051403F">
      <w:pPr>
        <w:pStyle w:val="ListParagraph"/>
        <w:ind w:left="1440" w:firstLine="720"/>
        <w:rPr>
          <w:b/>
          <w:bCs/>
        </w:rPr>
      </w:pPr>
    </w:p>
    <w:p w14:paraId="54975F71" w14:textId="4E355601" w:rsidR="0051403F" w:rsidRDefault="0051403F" w:rsidP="0051403F">
      <w:pPr>
        <w:pStyle w:val="ListParagraph"/>
        <w:ind w:left="1440" w:firstLine="720"/>
        <w:rPr>
          <w:b/>
          <w:bCs/>
        </w:rPr>
      </w:pPr>
    </w:p>
    <w:p w14:paraId="24101622" w14:textId="77777777" w:rsidR="00BF089A" w:rsidRDefault="00BF089A" w:rsidP="00B571FE">
      <w:pPr>
        <w:rPr>
          <w:b/>
          <w:bCs/>
        </w:rPr>
      </w:pPr>
    </w:p>
    <w:p w14:paraId="12F71B36" w14:textId="6A10DD8B" w:rsidR="00B571FE" w:rsidRDefault="00B571FE" w:rsidP="00B571FE">
      <w:pPr>
        <w:rPr>
          <w:b/>
          <w:bCs/>
        </w:rPr>
      </w:pPr>
      <w:r>
        <w:rPr>
          <w:b/>
          <w:bCs/>
        </w:rPr>
        <w:lastRenderedPageBreak/>
        <w:t>4.</w:t>
      </w:r>
      <w:r w:rsidR="00A87904">
        <w:rPr>
          <w:b/>
          <w:bCs/>
        </w:rPr>
        <w:t>7</w:t>
      </w:r>
      <w:r>
        <w:rPr>
          <w:b/>
          <w:bCs/>
        </w:rPr>
        <w:t xml:space="preserve"> Data Splitting</w:t>
      </w:r>
    </w:p>
    <w:p w14:paraId="447ED913" w14:textId="7CAAF659" w:rsidR="00B571FE" w:rsidRDefault="00B571FE" w:rsidP="00B571FE">
      <w:pPr>
        <w:spacing w:line="480" w:lineRule="auto"/>
        <w:jc w:val="both"/>
      </w:pPr>
      <w:r>
        <w:t xml:space="preserve">Splitting the data into different sets is technique commonly used in machine learning. The data is usually divided into training and validation set in order to train and find the model hyperparameters (model selection) and estimate the model prediction error or accuracy. </w:t>
      </w:r>
      <w:r w:rsidR="006B459B">
        <w:t xml:space="preserve">The dataset was </w:t>
      </w:r>
      <w:proofErr w:type="spellStart"/>
      <w:r w:rsidR="006B459B">
        <w:t>splitted</w:t>
      </w:r>
      <w:proofErr w:type="spellEnd"/>
      <w:r w:rsidR="006B459B">
        <w:t xml:space="preserve"> with the aid of the </w:t>
      </w:r>
      <w:r w:rsidR="006B459B" w:rsidRPr="006B459B">
        <w:rPr>
          <w:b/>
          <w:bCs/>
          <w:i/>
          <w:iCs/>
        </w:rPr>
        <w:t xml:space="preserve">sklearn </w:t>
      </w:r>
      <w:r w:rsidR="006B459B">
        <w:t>model into training and testing sets respectively. The ratio of the splitting was 80 to 20 for training and testing sets respectively</w:t>
      </w:r>
      <w:r w:rsidR="007306F3">
        <w:t xml:space="preserve">. </w:t>
      </w:r>
    </w:p>
    <w:p w14:paraId="45B9A194" w14:textId="7B285ED7" w:rsidR="007306F3" w:rsidRDefault="007306F3" w:rsidP="00B571FE">
      <w:pPr>
        <w:spacing w:line="480" w:lineRule="auto"/>
        <w:jc w:val="both"/>
        <w:rPr>
          <w:b/>
          <w:bCs/>
        </w:rPr>
      </w:pPr>
      <w:r w:rsidRPr="007306F3">
        <w:rPr>
          <w:b/>
          <w:bCs/>
        </w:rPr>
        <w:t>4.</w:t>
      </w:r>
      <w:r w:rsidR="00A87904">
        <w:rPr>
          <w:b/>
          <w:bCs/>
        </w:rPr>
        <w:t>8</w:t>
      </w:r>
      <w:r w:rsidRPr="007306F3">
        <w:rPr>
          <w:b/>
          <w:bCs/>
        </w:rPr>
        <w:t xml:space="preserve"> Importing Machine learning Algorithms</w:t>
      </w:r>
    </w:p>
    <w:p w14:paraId="402C5700" w14:textId="46138E29" w:rsidR="007306F3" w:rsidRDefault="007306F3" w:rsidP="00B571FE">
      <w:pPr>
        <w:spacing w:line="480" w:lineRule="auto"/>
        <w:jc w:val="both"/>
      </w:pPr>
      <w:r>
        <w:t xml:space="preserve">The machine learning algorithms were imported with the aid of </w:t>
      </w:r>
      <w:r w:rsidRPr="007306F3">
        <w:rPr>
          <w:b/>
          <w:bCs/>
          <w:i/>
          <w:iCs/>
        </w:rPr>
        <w:t>sklearn</w:t>
      </w:r>
      <w:r>
        <w:rPr>
          <w:b/>
          <w:bCs/>
          <w:i/>
          <w:iCs/>
        </w:rPr>
        <w:t xml:space="preserve">.  </w:t>
      </w:r>
      <w:r>
        <w:t xml:space="preserve">In the course of this research, four machine algorithms were used. The algorithms are; K- Nearest Neighbor, GaussianNB, Logistic Regression and Random Forest. </w:t>
      </w:r>
      <w:r w:rsidR="00E269DC">
        <w:t>The algorithms mentioned are all classification algorithms.</w:t>
      </w:r>
      <w:r w:rsidR="00567FA3">
        <w:t xml:space="preserve"> The algorithms were all created, e</w:t>
      </w:r>
      <w:r w:rsidR="00567FA3" w:rsidRPr="00567FA3">
        <w:t>valuate</w:t>
      </w:r>
      <w:r w:rsidR="00567FA3">
        <w:t>d</w:t>
      </w:r>
      <w:r w:rsidR="00567FA3" w:rsidRPr="00567FA3">
        <w:t xml:space="preserve"> and compare</w:t>
      </w:r>
      <w:r w:rsidR="00567FA3">
        <w:t xml:space="preserve">d </w:t>
      </w:r>
      <w:r w:rsidR="00567FA3" w:rsidRPr="00567FA3">
        <w:t>with some testing metrics, which include accuracy, sensitivity, specificity, precision, F1 score and the confusion matrix.</w:t>
      </w:r>
    </w:p>
    <w:p w14:paraId="77418EA9" w14:textId="76A0D9C1" w:rsidR="00567FA3" w:rsidRPr="00352E55" w:rsidRDefault="00567FA3" w:rsidP="00B571FE">
      <w:pPr>
        <w:spacing w:line="480" w:lineRule="auto"/>
        <w:jc w:val="both"/>
        <w:rPr>
          <w:b/>
          <w:bCs/>
        </w:rPr>
      </w:pPr>
      <w:r w:rsidRPr="00352E55">
        <w:rPr>
          <w:b/>
          <w:bCs/>
        </w:rPr>
        <w:t>4.</w:t>
      </w:r>
      <w:r w:rsidR="00A87904">
        <w:rPr>
          <w:b/>
          <w:bCs/>
        </w:rPr>
        <w:t>8.1</w:t>
      </w:r>
      <w:r w:rsidRPr="00352E55">
        <w:rPr>
          <w:b/>
          <w:bCs/>
        </w:rPr>
        <w:t xml:space="preserve"> Evaluation of Machine learning Algorithms</w:t>
      </w:r>
    </w:p>
    <w:p w14:paraId="35300A7B" w14:textId="64073ADF" w:rsidR="00352E55" w:rsidRDefault="00352E55" w:rsidP="00352E55">
      <w:pPr>
        <w:spacing w:line="480" w:lineRule="auto"/>
        <w:jc w:val="both"/>
      </w:pPr>
      <w:r>
        <w:t>A confusion matrix is a summary of prediction results on a classification problem. The number of correct and incorrect predictions are summarized with count values and broken down by each class. This is the key to the confusion matrix. The confusion matrix shows the ways in which your classification model is confused when it makes predictions. It gives us insight not only into the errors being made by your classifier but more importantly the types of errors that are being made. It is this breakdown that overcomes the limitation of using classification accuracy alone. In order to test the performance of the proposed system, certain metrics will be used. The following parameters will be used for the testing metrics.</w:t>
      </w:r>
    </w:p>
    <w:p w14:paraId="046A58A7" w14:textId="5A1A1882" w:rsidR="00352E55" w:rsidRDefault="00352E55" w:rsidP="00352E55">
      <w:pPr>
        <w:spacing w:line="480" w:lineRule="auto"/>
        <w:jc w:val="both"/>
      </w:pPr>
      <w:r w:rsidRPr="007527A9">
        <w:rPr>
          <w:b/>
          <w:bCs/>
        </w:rPr>
        <w:t>TP</w:t>
      </w:r>
      <w:r>
        <w:t>: True Positive, i.e., the number of positive instances classified correctly by the system</w:t>
      </w:r>
    </w:p>
    <w:p w14:paraId="362B1CCD" w14:textId="2EFCBBB1" w:rsidR="00352E55" w:rsidRDefault="00352E55" w:rsidP="00352E55">
      <w:pPr>
        <w:spacing w:line="480" w:lineRule="auto"/>
        <w:jc w:val="both"/>
      </w:pPr>
    </w:p>
    <w:p w14:paraId="37406C19" w14:textId="7F0EB636" w:rsidR="00352E55" w:rsidRDefault="00352E55" w:rsidP="00352E55">
      <w:pPr>
        <w:spacing w:line="480" w:lineRule="auto"/>
        <w:jc w:val="both"/>
      </w:pPr>
      <w:r w:rsidRPr="007527A9">
        <w:rPr>
          <w:b/>
          <w:bCs/>
        </w:rPr>
        <w:lastRenderedPageBreak/>
        <w:t>T</w:t>
      </w:r>
      <w:r w:rsidR="007F68DB" w:rsidRPr="007527A9">
        <w:rPr>
          <w:b/>
          <w:bCs/>
        </w:rPr>
        <w:t>N</w:t>
      </w:r>
      <w:r w:rsidRPr="007527A9">
        <w:rPr>
          <w:b/>
          <w:bCs/>
        </w:rPr>
        <w:t>:</w:t>
      </w:r>
      <w:r>
        <w:t xml:space="preserve"> True </w:t>
      </w:r>
      <w:r w:rsidR="007F68DB">
        <w:t>Negative</w:t>
      </w:r>
      <w:r>
        <w:t xml:space="preserve">, i.e., the number of </w:t>
      </w:r>
      <w:r w:rsidR="007F68DB">
        <w:t>negative</w:t>
      </w:r>
      <w:r>
        <w:t xml:space="preserve"> instances classified correctly by the system</w:t>
      </w:r>
    </w:p>
    <w:p w14:paraId="073C061D" w14:textId="101F8225" w:rsidR="007F68DB" w:rsidRDefault="007F68DB" w:rsidP="00352E55">
      <w:pPr>
        <w:spacing w:line="480" w:lineRule="auto"/>
        <w:jc w:val="both"/>
      </w:pPr>
      <w:r w:rsidRPr="007527A9">
        <w:rPr>
          <w:b/>
          <w:bCs/>
        </w:rPr>
        <w:t>FP:</w:t>
      </w:r>
      <w:r w:rsidRPr="007F68DB">
        <w:t xml:space="preserve"> True Positive, i.e., the number of </w:t>
      </w:r>
      <w:r>
        <w:t>negative</w:t>
      </w:r>
      <w:r w:rsidRPr="007F68DB">
        <w:t xml:space="preserve"> instances classified correctly by the system</w:t>
      </w:r>
    </w:p>
    <w:p w14:paraId="23D0782B" w14:textId="363C1835" w:rsidR="007F68DB" w:rsidRDefault="007F68DB" w:rsidP="00352E55">
      <w:pPr>
        <w:spacing w:line="480" w:lineRule="auto"/>
        <w:jc w:val="both"/>
      </w:pPr>
      <w:r w:rsidRPr="007527A9">
        <w:rPr>
          <w:b/>
          <w:bCs/>
        </w:rPr>
        <w:t>FN:</w:t>
      </w:r>
      <w:r w:rsidRPr="007F68DB">
        <w:t xml:space="preserve"> True Positive, i.e., the number of positive instances classified correctly by the system</w:t>
      </w:r>
    </w:p>
    <w:p w14:paraId="3A79820B" w14:textId="1C89D36E" w:rsidR="007F68DB" w:rsidRDefault="007F68DB" w:rsidP="00352E55">
      <w:pPr>
        <w:spacing w:line="480" w:lineRule="auto"/>
        <w:jc w:val="both"/>
      </w:pPr>
      <w:r>
        <w:t>Then,</w:t>
      </w:r>
    </w:p>
    <w:p w14:paraId="6E80E186" w14:textId="7213DD31" w:rsidR="007F68DB" w:rsidRDefault="007F68DB" w:rsidP="007F68DB">
      <w:pPr>
        <w:pStyle w:val="ListParagraph"/>
        <w:numPr>
          <w:ilvl w:val="0"/>
          <w:numId w:val="12"/>
        </w:numPr>
        <w:spacing w:line="480" w:lineRule="auto"/>
        <w:jc w:val="both"/>
      </w:pPr>
      <w:r>
        <w:t>Accuracy measures how accurate the system classifies both classes and is given by</w:t>
      </w:r>
    </w:p>
    <w:p w14:paraId="7F1993F6" w14:textId="1C739CF3" w:rsidR="007F68DB" w:rsidRDefault="007F68DB" w:rsidP="007F68DB">
      <w:pPr>
        <w:pStyle w:val="ListParagraph"/>
        <w:spacing w:line="480" w:lineRule="auto"/>
        <w:jc w:val="both"/>
        <w:rPr>
          <w:rFonts w:eastAsiaTheme="minorEastAsia"/>
        </w:rPr>
      </w:pPr>
      <w:r>
        <w:t xml:space="preserve">Accuracy, A = </w:t>
      </w:r>
      <w:bookmarkStart w:id="7" w:name="_Hlk73385390"/>
      <m:oMath>
        <m:f>
          <m:fPr>
            <m:ctrlPr>
              <w:rPr>
                <w:rFonts w:ascii="Cambria Math" w:hAnsi="Cambria Math"/>
                <w:b/>
                <w:bCs/>
                <w:i/>
              </w:rPr>
            </m:ctrlPr>
          </m:fPr>
          <m:num>
            <m:r>
              <m:rPr>
                <m:sty m:val="bi"/>
              </m:rPr>
              <w:rPr>
                <w:rFonts w:ascii="Cambria Math" w:hAnsi="Cambria Math"/>
              </w:rPr>
              <m:t>TP+TN</m:t>
            </m:r>
          </m:num>
          <m:den>
            <m:r>
              <m:rPr>
                <m:sty m:val="bi"/>
              </m:rPr>
              <w:rPr>
                <w:rFonts w:ascii="Cambria Math" w:hAnsi="Cambria Math"/>
              </w:rPr>
              <m:t>TP+TN+FP+FN</m:t>
            </m:r>
          </m:den>
        </m:f>
      </m:oMath>
      <w:bookmarkEnd w:id="7"/>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t>4.1</w:t>
      </w:r>
    </w:p>
    <w:p w14:paraId="18A76D4E" w14:textId="68DF8A63" w:rsidR="007F68DB" w:rsidRDefault="007F68DB" w:rsidP="007F68DB">
      <w:pPr>
        <w:pStyle w:val="ListParagraph"/>
        <w:numPr>
          <w:ilvl w:val="0"/>
          <w:numId w:val="12"/>
        </w:numPr>
        <w:spacing w:line="480" w:lineRule="auto"/>
        <w:jc w:val="both"/>
      </w:pPr>
      <w:r>
        <w:t>Specificity measures how well the system classifies negative samples and is given by</w:t>
      </w:r>
    </w:p>
    <w:p w14:paraId="62CCEEF3" w14:textId="79D10DA0" w:rsidR="007F68DB" w:rsidRDefault="007F68DB" w:rsidP="007F68DB">
      <w:pPr>
        <w:pStyle w:val="ListParagraph"/>
        <w:spacing w:line="480" w:lineRule="auto"/>
        <w:jc w:val="both"/>
        <w:rPr>
          <w:rFonts w:eastAsiaTheme="minorEastAsia"/>
        </w:rPr>
      </w:pPr>
      <w:r>
        <w:t xml:space="preserve">Specificity, SP = </w:t>
      </w:r>
      <m:oMath>
        <m:f>
          <m:fPr>
            <m:ctrlPr>
              <w:rPr>
                <w:rFonts w:ascii="Cambria Math" w:hAnsi="Cambria Math"/>
                <w:b/>
                <w:bCs/>
                <w:i/>
              </w:rPr>
            </m:ctrlPr>
          </m:fPr>
          <m:num>
            <m:r>
              <m:rPr>
                <m:sty m:val="bi"/>
              </m:rPr>
              <w:rPr>
                <w:rFonts w:ascii="Cambria Math" w:hAnsi="Cambria Math"/>
              </w:rPr>
              <m:t>TN</m:t>
            </m:r>
          </m:num>
          <m:den>
            <m:r>
              <m:rPr>
                <m:sty m:val="bi"/>
              </m:rPr>
              <w:rPr>
                <w:rFonts w:ascii="Cambria Math" w:hAnsi="Cambria Math"/>
              </w:rPr>
              <m:t>TN+FP</m:t>
            </m:r>
          </m:den>
        </m:f>
      </m:oMath>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t>4.2</w:t>
      </w:r>
    </w:p>
    <w:p w14:paraId="37F1EE95" w14:textId="0B4575F1" w:rsidR="007F68DB" w:rsidRDefault="007F68DB" w:rsidP="007F68DB">
      <w:pPr>
        <w:pStyle w:val="ListParagraph"/>
        <w:numPr>
          <w:ilvl w:val="0"/>
          <w:numId w:val="12"/>
        </w:numPr>
        <w:spacing w:line="480" w:lineRule="auto"/>
        <w:jc w:val="both"/>
      </w:pPr>
      <w:r>
        <w:t>Sensitivity/Recall measures how well the system classifies the positive class and is given</w:t>
      </w:r>
    </w:p>
    <w:p w14:paraId="02CA5C25" w14:textId="50794437" w:rsidR="007F68DB" w:rsidRDefault="007F68DB" w:rsidP="007F68DB">
      <w:pPr>
        <w:pStyle w:val="ListParagraph"/>
        <w:spacing w:line="480" w:lineRule="auto"/>
        <w:jc w:val="both"/>
        <w:rPr>
          <w:rFonts w:eastAsiaTheme="minorEastAsia"/>
        </w:rPr>
      </w:pPr>
      <w:r>
        <w:t>Sensitivity</w:t>
      </w:r>
      <w:r w:rsidR="002C0487">
        <w:t xml:space="preserve">/Recall, R= </w:t>
      </w:r>
      <m:oMath>
        <m:f>
          <m:fPr>
            <m:ctrlPr>
              <w:rPr>
                <w:rFonts w:ascii="Cambria Math" w:hAnsi="Cambria Math"/>
                <w:b/>
                <w:bCs/>
                <w:i/>
              </w:rPr>
            </m:ctrlPr>
          </m:fPr>
          <m:num>
            <m:r>
              <m:rPr>
                <m:sty m:val="bi"/>
              </m:rPr>
              <w:rPr>
                <w:rFonts w:ascii="Cambria Math" w:hAnsi="Cambria Math"/>
              </w:rPr>
              <m:t>TP</m:t>
            </m:r>
          </m:num>
          <m:den>
            <m:r>
              <m:rPr>
                <m:sty m:val="bi"/>
              </m:rPr>
              <w:rPr>
                <w:rFonts w:ascii="Cambria Math" w:hAnsi="Cambria Math"/>
              </w:rPr>
              <m:t>TP+FN</m:t>
            </m:r>
          </m:den>
        </m:f>
      </m:oMath>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t>4.3</w:t>
      </w:r>
    </w:p>
    <w:p w14:paraId="66C12158" w14:textId="44243C4E" w:rsidR="002C0487" w:rsidRDefault="002C0487" w:rsidP="002C0487">
      <w:pPr>
        <w:pStyle w:val="ListParagraph"/>
        <w:numPr>
          <w:ilvl w:val="0"/>
          <w:numId w:val="12"/>
        </w:numPr>
        <w:spacing w:line="480" w:lineRule="auto"/>
        <w:jc w:val="both"/>
      </w:pPr>
      <w:r>
        <w:t xml:space="preserve">Precision </w:t>
      </w:r>
      <w:proofErr w:type="gramStart"/>
      <w:r>
        <w:t>measure</w:t>
      </w:r>
      <w:proofErr w:type="gramEnd"/>
      <w:r>
        <w:t xml:space="preserve"> the proportion of instances classified as positive class that are indeed</w:t>
      </w:r>
    </w:p>
    <w:p w14:paraId="3D2A6277" w14:textId="54C6A795" w:rsidR="002C0487" w:rsidRDefault="002C0487" w:rsidP="002C0487">
      <w:pPr>
        <w:pStyle w:val="ListParagraph"/>
        <w:spacing w:line="480" w:lineRule="auto"/>
        <w:jc w:val="both"/>
      </w:pPr>
      <w:r>
        <w:t>Positive and is given by</w:t>
      </w:r>
    </w:p>
    <w:p w14:paraId="6417E03C" w14:textId="299BF127" w:rsidR="002C0487" w:rsidRDefault="002C0487" w:rsidP="002C0487">
      <w:pPr>
        <w:pStyle w:val="ListParagraph"/>
        <w:spacing w:line="480" w:lineRule="auto"/>
        <w:jc w:val="both"/>
        <w:rPr>
          <w:rFonts w:eastAsiaTheme="minorEastAsia"/>
        </w:rPr>
      </w:pPr>
      <w:r>
        <w:t xml:space="preserve">Precision, P = </w:t>
      </w:r>
      <m:oMath>
        <m:f>
          <m:fPr>
            <m:ctrlPr>
              <w:rPr>
                <w:rFonts w:ascii="Cambria Math" w:hAnsi="Cambria Math"/>
                <w:b/>
                <w:bCs/>
                <w:i/>
              </w:rPr>
            </m:ctrlPr>
          </m:fPr>
          <m:num>
            <m:r>
              <m:rPr>
                <m:sty m:val="bi"/>
              </m:rPr>
              <w:rPr>
                <w:rFonts w:ascii="Cambria Math" w:hAnsi="Cambria Math"/>
              </w:rPr>
              <m:t>TP</m:t>
            </m:r>
          </m:num>
          <m:den>
            <m:r>
              <m:rPr>
                <m:sty m:val="bi"/>
              </m:rPr>
              <w:rPr>
                <w:rFonts w:ascii="Cambria Math" w:hAnsi="Cambria Math"/>
              </w:rPr>
              <m:t>TP+FP</m:t>
            </m:r>
          </m:den>
        </m:f>
      </m:oMath>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t>4.4</w:t>
      </w:r>
    </w:p>
    <w:p w14:paraId="101AF898" w14:textId="4BC445C8" w:rsidR="002C0487" w:rsidRDefault="002C0487" w:rsidP="002C0487">
      <w:pPr>
        <w:pStyle w:val="ListParagraph"/>
        <w:numPr>
          <w:ilvl w:val="0"/>
          <w:numId w:val="12"/>
        </w:numPr>
        <w:spacing w:line="480" w:lineRule="auto"/>
        <w:jc w:val="both"/>
      </w:pPr>
      <w:r>
        <w:t>F1 Statistics is the defined as the harmonic mean of the sensitivity and precision, and is given</w:t>
      </w:r>
    </w:p>
    <w:p w14:paraId="43B5E4FE" w14:textId="6B755CC0" w:rsidR="002C0487" w:rsidRDefault="002C0487" w:rsidP="002C0487">
      <w:pPr>
        <w:pStyle w:val="ListParagraph"/>
        <w:spacing w:line="480" w:lineRule="auto"/>
        <w:jc w:val="both"/>
      </w:pPr>
      <w:r>
        <w:t xml:space="preserve">by </w:t>
      </w:r>
    </w:p>
    <w:p w14:paraId="10742751" w14:textId="302FA8A5" w:rsidR="002C0487" w:rsidRDefault="002C0487" w:rsidP="002C0487">
      <w:pPr>
        <w:pStyle w:val="ListParagraph"/>
        <w:spacing w:line="480" w:lineRule="auto"/>
        <w:jc w:val="both"/>
        <w:rPr>
          <w:rFonts w:eastAsiaTheme="minorEastAsia"/>
        </w:rPr>
      </w:pPr>
      <w:r>
        <w:t xml:space="preserve">F1 = 2 </w:t>
      </w:r>
      <w:r w:rsidRPr="007527A9">
        <w:rPr>
          <w:b/>
          <w:bCs/>
        </w:rPr>
        <w:t xml:space="preserve">* </w:t>
      </w:r>
      <m:oMath>
        <m:f>
          <m:fPr>
            <m:ctrlPr>
              <w:rPr>
                <w:rFonts w:ascii="Cambria Math" w:hAnsi="Cambria Math"/>
                <w:b/>
                <w:bCs/>
                <w:i/>
              </w:rPr>
            </m:ctrlPr>
          </m:fPr>
          <m:num>
            <m:r>
              <m:rPr>
                <m:sty m:val="bi"/>
              </m:rPr>
              <w:rPr>
                <w:rFonts w:ascii="Cambria Math" w:hAnsi="Cambria Math"/>
              </w:rPr>
              <m:t>P*R</m:t>
            </m:r>
          </m:num>
          <m:den>
            <m:r>
              <m:rPr>
                <m:sty m:val="bi"/>
              </m:rPr>
              <w:rPr>
                <w:rFonts w:ascii="Cambria Math" w:hAnsi="Cambria Math"/>
              </w:rPr>
              <m:t>P+R</m:t>
            </m:r>
          </m:den>
        </m:f>
      </m:oMath>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r>
      <w:r w:rsidR="007527A9">
        <w:rPr>
          <w:rFonts w:eastAsiaTheme="minorEastAsia"/>
          <w:b/>
          <w:bCs/>
        </w:rPr>
        <w:tab/>
        <w:t>4.5</w:t>
      </w:r>
    </w:p>
    <w:p w14:paraId="3D3CFF35" w14:textId="56C9FD2B" w:rsidR="002C0487" w:rsidRDefault="002C0487" w:rsidP="002C0487">
      <w:pPr>
        <w:pStyle w:val="ListParagraph"/>
        <w:spacing w:line="480" w:lineRule="auto"/>
        <w:jc w:val="both"/>
        <w:rPr>
          <w:b/>
          <w:bCs/>
          <w:i/>
          <w:iCs/>
        </w:rPr>
      </w:pPr>
      <w:r w:rsidRPr="002C0487">
        <w:rPr>
          <w:b/>
          <w:bCs/>
          <w:i/>
          <w:iCs/>
        </w:rPr>
        <w:t>Note: Where p is Precision and R is Sensitivity/Recall</w:t>
      </w:r>
    </w:p>
    <w:p w14:paraId="21087B07" w14:textId="2F65927E" w:rsidR="007527A9" w:rsidRDefault="002C0487" w:rsidP="002C0487">
      <w:pPr>
        <w:spacing w:line="480" w:lineRule="auto"/>
        <w:jc w:val="both"/>
      </w:pPr>
      <w:r>
        <w:t xml:space="preserve">Similarly, to test the </w:t>
      </w:r>
      <w:r w:rsidR="007527A9">
        <w:t>accuracy</w:t>
      </w:r>
      <w:r>
        <w:t xml:space="preserve"> of our models, a couple of statistical test and analysis w</w:t>
      </w:r>
      <w:r w:rsidR="007527A9">
        <w:t>ere</w:t>
      </w:r>
      <w:r>
        <w:t xml:space="preserve"> be used. </w:t>
      </w:r>
    </w:p>
    <w:p w14:paraId="66B1A95D" w14:textId="48BB3A76" w:rsidR="007527A9" w:rsidRDefault="007527A9" w:rsidP="002C0487">
      <w:pPr>
        <w:spacing w:line="480" w:lineRule="auto"/>
        <w:jc w:val="both"/>
      </w:pPr>
    </w:p>
    <w:p w14:paraId="51BEAD5D" w14:textId="1B0DA33A" w:rsidR="007527A9" w:rsidRDefault="007527A9" w:rsidP="002C0487">
      <w:pPr>
        <w:spacing w:line="480" w:lineRule="auto"/>
        <w:jc w:val="both"/>
      </w:pPr>
    </w:p>
    <w:p w14:paraId="28C0EA6D" w14:textId="57DB97D8" w:rsidR="007527A9" w:rsidRDefault="007527A9" w:rsidP="002C0487">
      <w:pPr>
        <w:spacing w:line="480" w:lineRule="auto"/>
        <w:jc w:val="both"/>
      </w:pPr>
    </w:p>
    <w:p w14:paraId="1E5D1EED" w14:textId="58D67540" w:rsidR="009772E7" w:rsidRDefault="009772E7" w:rsidP="002C0487">
      <w:pPr>
        <w:spacing w:line="480" w:lineRule="auto"/>
        <w:jc w:val="both"/>
      </w:pPr>
    </w:p>
    <w:p w14:paraId="365D0CC4" w14:textId="77777777" w:rsidR="00486C34" w:rsidRDefault="00486C34" w:rsidP="002C0487">
      <w:pPr>
        <w:spacing w:line="480" w:lineRule="auto"/>
        <w:jc w:val="both"/>
      </w:pPr>
    </w:p>
    <w:p w14:paraId="3D5C3B4F" w14:textId="275133ED" w:rsidR="007527A9" w:rsidRPr="009772E7" w:rsidRDefault="009772E7" w:rsidP="002C0487">
      <w:pPr>
        <w:spacing w:line="480" w:lineRule="auto"/>
        <w:jc w:val="both"/>
        <w:rPr>
          <w:b/>
          <w:bCs/>
        </w:rPr>
      </w:pPr>
      <w:bookmarkStart w:id="8" w:name="_Hlk73687537"/>
      <w:r w:rsidRPr="009772E7">
        <w:rPr>
          <w:b/>
          <w:bCs/>
        </w:rPr>
        <w:t>Table 4.</w:t>
      </w:r>
      <w:r w:rsidR="0024543F">
        <w:rPr>
          <w:b/>
          <w:bCs/>
        </w:rPr>
        <w:t>5</w:t>
      </w:r>
      <w:r w:rsidRPr="009772E7">
        <w:rPr>
          <w:b/>
          <w:bCs/>
        </w:rPr>
        <w:t xml:space="preserve"> Comparison of the Four Machine learning Models</w:t>
      </w:r>
    </w:p>
    <w:tbl>
      <w:tblPr>
        <w:tblStyle w:val="TableGrid"/>
        <w:tblW w:w="0" w:type="auto"/>
        <w:tblLook w:val="04A0" w:firstRow="1" w:lastRow="0" w:firstColumn="1" w:lastColumn="0" w:noHBand="0" w:noVBand="1"/>
      </w:tblPr>
      <w:tblGrid>
        <w:gridCol w:w="1879"/>
        <w:gridCol w:w="3525"/>
        <w:gridCol w:w="3657"/>
      </w:tblGrid>
      <w:tr w:rsidR="009772E7" w14:paraId="433C022E" w14:textId="77777777" w:rsidTr="00074267">
        <w:trPr>
          <w:trHeight w:val="899"/>
        </w:trPr>
        <w:tc>
          <w:tcPr>
            <w:tcW w:w="1879" w:type="dxa"/>
          </w:tcPr>
          <w:bookmarkEnd w:id="8"/>
          <w:p w14:paraId="16D980AF" w14:textId="1684AFB9" w:rsidR="009772E7" w:rsidRPr="009772E7" w:rsidRDefault="009772E7" w:rsidP="002C0487">
            <w:pPr>
              <w:spacing w:line="480" w:lineRule="auto"/>
              <w:jc w:val="both"/>
              <w:rPr>
                <w:b/>
                <w:bCs/>
              </w:rPr>
            </w:pPr>
            <w:r w:rsidRPr="009772E7">
              <w:rPr>
                <w:b/>
                <w:bCs/>
              </w:rPr>
              <w:t>S/n</w:t>
            </w:r>
          </w:p>
        </w:tc>
        <w:tc>
          <w:tcPr>
            <w:tcW w:w="3525" w:type="dxa"/>
          </w:tcPr>
          <w:p w14:paraId="7C105E29" w14:textId="77777777" w:rsidR="009772E7" w:rsidRPr="009772E7" w:rsidRDefault="009772E7" w:rsidP="009772E7">
            <w:pPr>
              <w:spacing w:line="480" w:lineRule="auto"/>
              <w:ind w:left="567"/>
              <w:jc w:val="both"/>
              <w:rPr>
                <w:b/>
                <w:bCs/>
              </w:rPr>
            </w:pPr>
            <w:r w:rsidRPr="009772E7">
              <w:rPr>
                <w:b/>
                <w:bCs/>
              </w:rPr>
              <w:t>Model (Accuracy)</w:t>
            </w:r>
          </w:p>
        </w:tc>
        <w:tc>
          <w:tcPr>
            <w:tcW w:w="3657" w:type="dxa"/>
          </w:tcPr>
          <w:p w14:paraId="312A6A47" w14:textId="24055812" w:rsidR="009772E7" w:rsidRPr="009772E7" w:rsidRDefault="009772E7" w:rsidP="002C0487">
            <w:pPr>
              <w:spacing w:line="480" w:lineRule="auto"/>
              <w:jc w:val="both"/>
              <w:rPr>
                <w:b/>
                <w:bCs/>
              </w:rPr>
            </w:pPr>
            <w:r w:rsidRPr="009772E7">
              <w:rPr>
                <w:b/>
                <w:bCs/>
              </w:rPr>
              <w:t>Scores</w:t>
            </w:r>
          </w:p>
        </w:tc>
      </w:tr>
      <w:tr w:rsidR="009772E7" w14:paraId="40B870BC" w14:textId="77777777" w:rsidTr="00074267">
        <w:trPr>
          <w:trHeight w:val="925"/>
        </w:trPr>
        <w:tc>
          <w:tcPr>
            <w:tcW w:w="1879" w:type="dxa"/>
          </w:tcPr>
          <w:p w14:paraId="702C7720" w14:textId="7B560CF1" w:rsidR="009772E7" w:rsidRDefault="009772E7" w:rsidP="002C0487">
            <w:pPr>
              <w:spacing w:line="480" w:lineRule="auto"/>
              <w:jc w:val="both"/>
            </w:pPr>
            <w:r>
              <w:t>1</w:t>
            </w:r>
          </w:p>
        </w:tc>
        <w:tc>
          <w:tcPr>
            <w:tcW w:w="3525" w:type="dxa"/>
          </w:tcPr>
          <w:p w14:paraId="32D23595" w14:textId="3534CB83" w:rsidR="009772E7" w:rsidRDefault="009772E7" w:rsidP="002C0487">
            <w:pPr>
              <w:spacing w:line="480" w:lineRule="auto"/>
              <w:jc w:val="both"/>
            </w:pPr>
            <w:r>
              <w:t>Random Forest</w:t>
            </w:r>
          </w:p>
        </w:tc>
        <w:tc>
          <w:tcPr>
            <w:tcW w:w="3657" w:type="dxa"/>
          </w:tcPr>
          <w:p w14:paraId="74E2ED59" w14:textId="1FC7108A" w:rsidR="009772E7" w:rsidRDefault="009772E7" w:rsidP="002C0487">
            <w:pPr>
              <w:spacing w:line="480" w:lineRule="auto"/>
              <w:jc w:val="both"/>
            </w:pPr>
            <w:r>
              <w:t>100.00</w:t>
            </w:r>
          </w:p>
        </w:tc>
      </w:tr>
      <w:tr w:rsidR="009772E7" w14:paraId="2DE0DE90" w14:textId="77777777" w:rsidTr="00074267">
        <w:trPr>
          <w:trHeight w:val="899"/>
        </w:trPr>
        <w:tc>
          <w:tcPr>
            <w:tcW w:w="1879" w:type="dxa"/>
          </w:tcPr>
          <w:p w14:paraId="7EC9AA72" w14:textId="2F3B775B" w:rsidR="009772E7" w:rsidRDefault="009772E7" w:rsidP="002C0487">
            <w:pPr>
              <w:spacing w:line="480" w:lineRule="auto"/>
              <w:jc w:val="both"/>
            </w:pPr>
            <w:r>
              <w:t>2</w:t>
            </w:r>
          </w:p>
        </w:tc>
        <w:tc>
          <w:tcPr>
            <w:tcW w:w="3525" w:type="dxa"/>
          </w:tcPr>
          <w:p w14:paraId="7C0068AA" w14:textId="426C8708" w:rsidR="009772E7" w:rsidRDefault="009772E7" w:rsidP="002C0487">
            <w:pPr>
              <w:spacing w:line="480" w:lineRule="auto"/>
              <w:jc w:val="both"/>
            </w:pPr>
            <w:r>
              <w:t>Logistic Regression</w:t>
            </w:r>
          </w:p>
        </w:tc>
        <w:tc>
          <w:tcPr>
            <w:tcW w:w="3657" w:type="dxa"/>
          </w:tcPr>
          <w:p w14:paraId="199CC290" w14:textId="17964C78" w:rsidR="009772E7" w:rsidRDefault="009772E7" w:rsidP="002C0487">
            <w:pPr>
              <w:spacing w:line="480" w:lineRule="auto"/>
              <w:jc w:val="both"/>
            </w:pPr>
            <w:r>
              <w:t>96.62</w:t>
            </w:r>
          </w:p>
        </w:tc>
      </w:tr>
      <w:tr w:rsidR="009772E7" w14:paraId="76ED2268" w14:textId="77777777" w:rsidTr="00074267">
        <w:trPr>
          <w:trHeight w:val="925"/>
        </w:trPr>
        <w:tc>
          <w:tcPr>
            <w:tcW w:w="1879" w:type="dxa"/>
          </w:tcPr>
          <w:p w14:paraId="26C70265" w14:textId="175EB700" w:rsidR="009772E7" w:rsidRDefault="009772E7" w:rsidP="002C0487">
            <w:pPr>
              <w:spacing w:line="480" w:lineRule="auto"/>
              <w:jc w:val="both"/>
            </w:pPr>
            <w:r>
              <w:t>3</w:t>
            </w:r>
          </w:p>
        </w:tc>
        <w:tc>
          <w:tcPr>
            <w:tcW w:w="3525" w:type="dxa"/>
          </w:tcPr>
          <w:p w14:paraId="4CD85162" w14:textId="02CD9B88" w:rsidR="009772E7" w:rsidRDefault="009772E7" w:rsidP="002C0487">
            <w:pPr>
              <w:spacing w:line="480" w:lineRule="auto"/>
              <w:jc w:val="both"/>
            </w:pPr>
            <w:r>
              <w:t>GaussianNB</w:t>
            </w:r>
          </w:p>
        </w:tc>
        <w:tc>
          <w:tcPr>
            <w:tcW w:w="3657" w:type="dxa"/>
          </w:tcPr>
          <w:p w14:paraId="3BB3AC7E" w14:textId="321438EB" w:rsidR="009772E7" w:rsidRDefault="009772E7" w:rsidP="002C0487">
            <w:pPr>
              <w:spacing w:line="480" w:lineRule="auto"/>
              <w:jc w:val="both"/>
            </w:pPr>
            <w:r>
              <w:t>93.61</w:t>
            </w:r>
          </w:p>
        </w:tc>
      </w:tr>
      <w:tr w:rsidR="009772E7" w14:paraId="094F3029" w14:textId="77777777" w:rsidTr="00074267">
        <w:trPr>
          <w:trHeight w:val="899"/>
        </w:trPr>
        <w:tc>
          <w:tcPr>
            <w:tcW w:w="1879" w:type="dxa"/>
          </w:tcPr>
          <w:p w14:paraId="024DD84F" w14:textId="279F45C8" w:rsidR="009772E7" w:rsidRDefault="009772E7" w:rsidP="002C0487">
            <w:pPr>
              <w:spacing w:line="480" w:lineRule="auto"/>
              <w:jc w:val="both"/>
            </w:pPr>
            <w:r>
              <w:t>4</w:t>
            </w:r>
          </w:p>
        </w:tc>
        <w:tc>
          <w:tcPr>
            <w:tcW w:w="3525" w:type="dxa"/>
          </w:tcPr>
          <w:p w14:paraId="532AF5B3" w14:textId="68D9314B" w:rsidR="009772E7" w:rsidRDefault="009772E7" w:rsidP="002C0487">
            <w:pPr>
              <w:spacing w:line="480" w:lineRule="auto"/>
              <w:jc w:val="both"/>
            </w:pPr>
            <w:r>
              <w:t>K-Nearest Neighbor</w:t>
            </w:r>
          </w:p>
        </w:tc>
        <w:tc>
          <w:tcPr>
            <w:tcW w:w="3657" w:type="dxa"/>
          </w:tcPr>
          <w:p w14:paraId="7F701128" w14:textId="38A5FEC1" w:rsidR="009772E7" w:rsidRDefault="009772E7" w:rsidP="002C0487">
            <w:pPr>
              <w:spacing w:line="480" w:lineRule="auto"/>
              <w:jc w:val="both"/>
            </w:pPr>
            <w:r>
              <w:t>93.02</w:t>
            </w:r>
          </w:p>
        </w:tc>
      </w:tr>
    </w:tbl>
    <w:p w14:paraId="67C27C56" w14:textId="499C6695" w:rsidR="007527A9" w:rsidRDefault="007527A9" w:rsidP="002C0487">
      <w:pPr>
        <w:spacing w:line="480" w:lineRule="auto"/>
        <w:jc w:val="both"/>
      </w:pPr>
    </w:p>
    <w:p w14:paraId="31BDC63F" w14:textId="586B1FD9" w:rsidR="00D741F0" w:rsidRDefault="00D741F0" w:rsidP="007527A9">
      <w:pPr>
        <w:spacing w:line="480" w:lineRule="auto"/>
        <w:ind w:firstLine="720"/>
        <w:jc w:val="both"/>
        <w:rPr>
          <w:b/>
          <w:bCs/>
        </w:rPr>
      </w:pPr>
    </w:p>
    <w:p w14:paraId="20B1B42E" w14:textId="5C5A1536" w:rsidR="00D741F0" w:rsidRDefault="00D741F0" w:rsidP="007527A9">
      <w:pPr>
        <w:spacing w:line="480" w:lineRule="auto"/>
        <w:ind w:firstLine="720"/>
        <w:jc w:val="both"/>
        <w:rPr>
          <w:b/>
          <w:bCs/>
        </w:rPr>
      </w:pPr>
    </w:p>
    <w:p w14:paraId="06ECA3EB" w14:textId="3F59260B" w:rsidR="00D741F0" w:rsidRDefault="00D741F0" w:rsidP="007527A9">
      <w:pPr>
        <w:spacing w:line="480" w:lineRule="auto"/>
        <w:ind w:firstLine="720"/>
        <w:jc w:val="both"/>
        <w:rPr>
          <w:b/>
          <w:bCs/>
        </w:rPr>
      </w:pPr>
    </w:p>
    <w:p w14:paraId="5A154C43" w14:textId="7E1B7F20" w:rsidR="00D741F0" w:rsidRDefault="00D741F0" w:rsidP="007527A9">
      <w:pPr>
        <w:spacing w:line="480" w:lineRule="auto"/>
        <w:ind w:firstLine="720"/>
        <w:jc w:val="both"/>
        <w:rPr>
          <w:b/>
          <w:bCs/>
        </w:rPr>
      </w:pPr>
    </w:p>
    <w:p w14:paraId="7FE8F831" w14:textId="27865C86" w:rsidR="00D741F0" w:rsidRDefault="00D741F0" w:rsidP="007527A9">
      <w:pPr>
        <w:spacing w:line="480" w:lineRule="auto"/>
        <w:ind w:firstLine="720"/>
        <w:jc w:val="both"/>
        <w:rPr>
          <w:b/>
          <w:bCs/>
        </w:rPr>
      </w:pPr>
    </w:p>
    <w:p w14:paraId="689849BC" w14:textId="35518EF5" w:rsidR="00D741F0" w:rsidRDefault="00D741F0" w:rsidP="007527A9">
      <w:pPr>
        <w:spacing w:line="480" w:lineRule="auto"/>
        <w:ind w:firstLine="720"/>
        <w:jc w:val="both"/>
        <w:rPr>
          <w:b/>
          <w:bCs/>
        </w:rPr>
      </w:pPr>
    </w:p>
    <w:p w14:paraId="14E628CB" w14:textId="5CB7BAC7" w:rsidR="00D741F0" w:rsidRDefault="00D741F0" w:rsidP="007527A9">
      <w:pPr>
        <w:spacing w:line="480" w:lineRule="auto"/>
        <w:ind w:firstLine="720"/>
        <w:jc w:val="both"/>
        <w:rPr>
          <w:b/>
          <w:bCs/>
        </w:rPr>
      </w:pPr>
    </w:p>
    <w:p w14:paraId="0F8545A1" w14:textId="06CCE318" w:rsidR="00D741F0" w:rsidRDefault="00D741F0" w:rsidP="007527A9">
      <w:pPr>
        <w:spacing w:line="480" w:lineRule="auto"/>
        <w:ind w:firstLine="720"/>
        <w:jc w:val="both"/>
        <w:rPr>
          <w:b/>
          <w:bCs/>
        </w:rPr>
      </w:pPr>
    </w:p>
    <w:p w14:paraId="7D30CCA2" w14:textId="5427568A" w:rsidR="00D741F0" w:rsidRDefault="00D741F0" w:rsidP="007527A9">
      <w:pPr>
        <w:spacing w:line="480" w:lineRule="auto"/>
        <w:ind w:firstLine="720"/>
        <w:jc w:val="both"/>
        <w:rPr>
          <w:b/>
          <w:bCs/>
        </w:rPr>
      </w:pPr>
    </w:p>
    <w:p w14:paraId="042FD75C" w14:textId="3B89E668" w:rsidR="00D741F0" w:rsidRDefault="00D741F0" w:rsidP="007527A9">
      <w:pPr>
        <w:spacing w:line="480" w:lineRule="auto"/>
        <w:ind w:firstLine="720"/>
        <w:jc w:val="both"/>
      </w:pPr>
    </w:p>
    <w:p w14:paraId="34590ACF" w14:textId="24928B65" w:rsidR="009772E7" w:rsidRDefault="009772E7" w:rsidP="007527A9">
      <w:pPr>
        <w:spacing w:line="480" w:lineRule="auto"/>
        <w:ind w:firstLine="720"/>
        <w:jc w:val="both"/>
      </w:pPr>
    </w:p>
    <w:p w14:paraId="24FA6774" w14:textId="03C86D1A" w:rsidR="009772E7" w:rsidRPr="009772E7" w:rsidRDefault="006A314A" w:rsidP="009772E7">
      <w:pPr>
        <w:spacing w:line="480" w:lineRule="auto"/>
        <w:jc w:val="both"/>
        <w:rPr>
          <w:b/>
          <w:bCs/>
        </w:rPr>
      </w:pPr>
      <w:bookmarkStart w:id="9" w:name="_Hlk73687614"/>
      <w:r>
        <w:rPr>
          <w:b/>
          <w:bCs/>
        </w:rPr>
        <w:t xml:space="preserve">Table </w:t>
      </w:r>
      <w:r w:rsidR="009772E7">
        <w:rPr>
          <w:b/>
          <w:bCs/>
        </w:rPr>
        <w:t>4.</w:t>
      </w:r>
      <w:r w:rsidR="0024543F">
        <w:rPr>
          <w:b/>
          <w:bCs/>
        </w:rPr>
        <w:t>6</w:t>
      </w:r>
      <w:r>
        <w:rPr>
          <w:b/>
          <w:bCs/>
        </w:rPr>
        <w:t xml:space="preserve"> </w:t>
      </w:r>
      <w:r w:rsidR="009772E7">
        <w:rPr>
          <w:b/>
          <w:bCs/>
        </w:rPr>
        <w:t>Comparison of Model prediction errors</w:t>
      </w:r>
    </w:p>
    <w:tbl>
      <w:tblPr>
        <w:tblStyle w:val="TableGrid"/>
        <w:tblW w:w="0" w:type="auto"/>
        <w:tblLook w:val="04A0" w:firstRow="1" w:lastRow="0" w:firstColumn="1" w:lastColumn="0" w:noHBand="0" w:noVBand="1"/>
      </w:tblPr>
      <w:tblGrid>
        <w:gridCol w:w="1829"/>
        <w:gridCol w:w="3432"/>
        <w:gridCol w:w="3560"/>
      </w:tblGrid>
      <w:tr w:rsidR="009772E7" w:rsidRPr="009772E7" w14:paraId="00994F02" w14:textId="77777777" w:rsidTr="00074267">
        <w:trPr>
          <w:trHeight w:val="925"/>
        </w:trPr>
        <w:tc>
          <w:tcPr>
            <w:tcW w:w="1829" w:type="dxa"/>
          </w:tcPr>
          <w:p w14:paraId="7CC7EEE9" w14:textId="77777777" w:rsidR="009772E7" w:rsidRPr="009772E7" w:rsidRDefault="009772E7" w:rsidP="000C441A">
            <w:pPr>
              <w:spacing w:line="480" w:lineRule="auto"/>
              <w:jc w:val="both"/>
              <w:rPr>
                <w:b/>
                <w:bCs/>
              </w:rPr>
            </w:pPr>
            <w:bookmarkStart w:id="10" w:name="_Hlk73454629"/>
            <w:bookmarkEnd w:id="9"/>
            <w:r w:rsidRPr="009772E7">
              <w:rPr>
                <w:b/>
                <w:bCs/>
              </w:rPr>
              <w:t>S/n</w:t>
            </w:r>
          </w:p>
        </w:tc>
        <w:tc>
          <w:tcPr>
            <w:tcW w:w="3432" w:type="dxa"/>
          </w:tcPr>
          <w:p w14:paraId="1D2569D7" w14:textId="2D627EA1" w:rsidR="009772E7" w:rsidRPr="009772E7" w:rsidRDefault="009772E7" w:rsidP="000C441A">
            <w:pPr>
              <w:spacing w:line="480" w:lineRule="auto"/>
              <w:ind w:left="567"/>
              <w:jc w:val="both"/>
              <w:rPr>
                <w:b/>
                <w:bCs/>
              </w:rPr>
            </w:pPr>
            <w:r w:rsidRPr="009772E7">
              <w:rPr>
                <w:b/>
                <w:bCs/>
              </w:rPr>
              <w:t>Model</w:t>
            </w:r>
            <w:r>
              <w:rPr>
                <w:b/>
                <w:bCs/>
              </w:rPr>
              <w:t xml:space="preserve"> Error</w:t>
            </w:r>
          </w:p>
        </w:tc>
        <w:tc>
          <w:tcPr>
            <w:tcW w:w="3560" w:type="dxa"/>
          </w:tcPr>
          <w:p w14:paraId="3F5A270F" w14:textId="77777777" w:rsidR="009772E7" w:rsidRPr="009772E7" w:rsidRDefault="009772E7" w:rsidP="000C441A">
            <w:pPr>
              <w:spacing w:line="480" w:lineRule="auto"/>
              <w:jc w:val="both"/>
              <w:rPr>
                <w:b/>
                <w:bCs/>
              </w:rPr>
            </w:pPr>
            <w:r w:rsidRPr="009772E7">
              <w:rPr>
                <w:b/>
                <w:bCs/>
              </w:rPr>
              <w:t>Scores</w:t>
            </w:r>
          </w:p>
        </w:tc>
      </w:tr>
      <w:tr w:rsidR="009772E7" w14:paraId="1BC05F24" w14:textId="77777777" w:rsidTr="00074267">
        <w:trPr>
          <w:trHeight w:val="952"/>
        </w:trPr>
        <w:tc>
          <w:tcPr>
            <w:tcW w:w="1829" w:type="dxa"/>
          </w:tcPr>
          <w:p w14:paraId="1478AA10" w14:textId="77777777" w:rsidR="009772E7" w:rsidRDefault="009772E7" w:rsidP="000C441A">
            <w:pPr>
              <w:spacing w:line="480" w:lineRule="auto"/>
              <w:jc w:val="both"/>
            </w:pPr>
            <w:r>
              <w:t>1</w:t>
            </w:r>
          </w:p>
        </w:tc>
        <w:tc>
          <w:tcPr>
            <w:tcW w:w="3432" w:type="dxa"/>
          </w:tcPr>
          <w:p w14:paraId="7420F357" w14:textId="77777777" w:rsidR="009772E7" w:rsidRDefault="009772E7" w:rsidP="000C441A">
            <w:pPr>
              <w:spacing w:line="480" w:lineRule="auto"/>
              <w:jc w:val="both"/>
            </w:pPr>
            <w:r>
              <w:t>Random Forest</w:t>
            </w:r>
          </w:p>
        </w:tc>
        <w:tc>
          <w:tcPr>
            <w:tcW w:w="3560" w:type="dxa"/>
          </w:tcPr>
          <w:p w14:paraId="2F24398B" w14:textId="0A93A7B1" w:rsidR="009772E7" w:rsidRDefault="009772E7" w:rsidP="000C441A">
            <w:pPr>
              <w:spacing w:line="480" w:lineRule="auto"/>
              <w:jc w:val="both"/>
            </w:pPr>
            <w:r>
              <w:t>-99.00</w:t>
            </w:r>
          </w:p>
        </w:tc>
      </w:tr>
      <w:tr w:rsidR="009772E7" w14:paraId="62EDE53E" w14:textId="77777777" w:rsidTr="00074267">
        <w:trPr>
          <w:trHeight w:val="925"/>
        </w:trPr>
        <w:tc>
          <w:tcPr>
            <w:tcW w:w="1829" w:type="dxa"/>
          </w:tcPr>
          <w:p w14:paraId="3E0EB328" w14:textId="77777777" w:rsidR="009772E7" w:rsidRDefault="009772E7" w:rsidP="000C441A">
            <w:pPr>
              <w:spacing w:line="480" w:lineRule="auto"/>
              <w:jc w:val="both"/>
            </w:pPr>
            <w:r>
              <w:t>2</w:t>
            </w:r>
          </w:p>
        </w:tc>
        <w:tc>
          <w:tcPr>
            <w:tcW w:w="3432" w:type="dxa"/>
          </w:tcPr>
          <w:p w14:paraId="54FBDF85" w14:textId="77777777" w:rsidR="009772E7" w:rsidRDefault="009772E7" w:rsidP="000C441A">
            <w:pPr>
              <w:spacing w:line="480" w:lineRule="auto"/>
              <w:jc w:val="both"/>
            </w:pPr>
            <w:r>
              <w:t>Logistic Regression</w:t>
            </w:r>
          </w:p>
        </w:tc>
        <w:tc>
          <w:tcPr>
            <w:tcW w:w="3560" w:type="dxa"/>
          </w:tcPr>
          <w:p w14:paraId="5DBAD0EC" w14:textId="5C127BD6" w:rsidR="009772E7" w:rsidRDefault="009772E7" w:rsidP="000C441A">
            <w:pPr>
              <w:spacing w:line="480" w:lineRule="auto"/>
              <w:jc w:val="both"/>
            </w:pPr>
            <w:r>
              <w:t>-95.62</w:t>
            </w:r>
          </w:p>
        </w:tc>
      </w:tr>
      <w:tr w:rsidR="009772E7" w14:paraId="546D88D5" w14:textId="77777777" w:rsidTr="00074267">
        <w:trPr>
          <w:trHeight w:val="952"/>
        </w:trPr>
        <w:tc>
          <w:tcPr>
            <w:tcW w:w="1829" w:type="dxa"/>
          </w:tcPr>
          <w:p w14:paraId="5B8070DC" w14:textId="77777777" w:rsidR="009772E7" w:rsidRDefault="009772E7" w:rsidP="000C441A">
            <w:pPr>
              <w:spacing w:line="480" w:lineRule="auto"/>
              <w:jc w:val="both"/>
            </w:pPr>
            <w:r>
              <w:t>3</w:t>
            </w:r>
          </w:p>
        </w:tc>
        <w:tc>
          <w:tcPr>
            <w:tcW w:w="3432" w:type="dxa"/>
          </w:tcPr>
          <w:p w14:paraId="697692FE" w14:textId="77777777" w:rsidR="009772E7" w:rsidRDefault="009772E7" w:rsidP="000C441A">
            <w:pPr>
              <w:spacing w:line="480" w:lineRule="auto"/>
              <w:jc w:val="both"/>
            </w:pPr>
            <w:r>
              <w:t>GaussianNB</w:t>
            </w:r>
          </w:p>
        </w:tc>
        <w:tc>
          <w:tcPr>
            <w:tcW w:w="3560" w:type="dxa"/>
          </w:tcPr>
          <w:p w14:paraId="04F209C5" w14:textId="4C25AF56" w:rsidR="009772E7" w:rsidRDefault="009772E7" w:rsidP="000C441A">
            <w:pPr>
              <w:spacing w:line="480" w:lineRule="auto"/>
              <w:jc w:val="both"/>
            </w:pPr>
            <w:r>
              <w:t>-92.61</w:t>
            </w:r>
          </w:p>
        </w:tc>
      </w:tr>
      <w:tr w:rsidR="009772E7" w14:paraId="24C7C7D1" w14:textId="77777777" w:rsidTr="00074267">
        <w:trPr>
          <w:trHeight w:val="925"/>
        </w:trPr>
        <w:tc>
          <w:tcPr>
            <w:tcW w:w="1829" w:type="dxa"/>
          </w:tcPr>
          <w:p w14:paraId="09272B0C" w14:textId="77777777" w:rsidR="009772E7" w:rsidRDefault="009772E7" w:rsidP="000C441A">
            <w:pPr>
              <w:spacing w:line="480" w:lineRule="auto"/>
              <w:jc w:val="both"/>
            </w:pPr>
            <w:r>
              <w:t>4</w:t>
            </w:r>
          </w:p>
        </w:tc>
        <w:tc>
          <w:tcPr>
            <w:tcW w:w="3432" w:type="dxa"/>
          </w:tcPr>
          <w:p w14:paraId="3EAB32C4" w14:textId="77777777" w:rsidR="009772E7" w:rsidRDefault="009772E7" w:rsidP="000C441A">
            <w:pPr>
              <w:spacing w:line="480" w:lineRule="auto"/>
              <w:jc w:val="both"/>
            </w:pPr>
            <w:r>
              <w:t>K-Nearest Neighbor</w:t>
            </w:r>
          </w:p>
        </w:tc>
        <w:tc>
          <w:tcPr>
            <w:tcW w:w="3560" w:type="dxa"/>
          </w:tcPr>
          <w:p w14:paraId="48C76703" w14:textId="5CC453FA" w:rsidR="009772E7" w:rsidRDefault="009772E7" w:rsidP="000C441A">
            <w:pPr>
              <w:spacing w:line="480" w:lineRule="auto"/>
              <w:jc w:val="both"/>
            </w:pPr>
            <w:r>
              <w:t>-92.02</w:t>
            </w:r>
          </w:p>
        </w:tc>
      </w:tr>
      <w:bookmarkEnd w:id="10"/>
    </w:tbl>
    <w:p w14:paraId="2C7417F5" w14:textId="77777777" w:rsidR="009772E7" w:rsidRDefault="009772E7" w:rsidP="007527A9">
      <w:pPr>
        <w:spacing w:line="480" w:lineRule="auto"/>
        <w:ind w:firstLine="720"/>
        <w:jc w:val="both"/>
        <w:rPr>
          <w:b/>
          <w:bCs/>
        </w:rPr>
      </w:pPr>
    </w:p>
    <w:p w14:paraId="244335CD" w14:textId="4173C47A" w:rsidR="00D741F0" w:rsidRDefault="00D741F0" w:rsidP="00D741F0">
      <w:pPr>
        <w:spacing w:line="480" w:lineRule="auto"/>
        <w:jc w:val="both"/>
        <w:rPr>
          <w:b/>
          <w:bCs/>
        </w:rPr>
      </w:pPr>
    </w:p>
    <w:p w14:paraId="11454F58" w14:textId="2B01A056" w:rsidR="00D741F0" w:rsidRDefault="00D741F0" w:rsidP="00D741F0">
      <w:pPr>
        <w:spacing w:line="480" w:lineRule="auto"/>
        <w:jc w:val="both"/>
        <w:rPr>
          <w:b/>
          <w:bCs/>
        </w:rPr>
      </w:pPr>
    </w:p>
    <w:p w14:paraId="7870D403" w14:textId="1B826FF4" w:rsidR="00D741F0" w:rsidRDefault="00D741F0" w:rsidP="00D741F0">
      <w:pPr>
        <w:spacing w:line="480" w:lineRule="auto"/>
        <w:jc w:val="both"/>
        <w:rPr>
          <w:b/>
          <w:bCs/>
        </w:rPr>
      </w:pPr>
    </w:p>
    <w:p w14:paraId="760D96AA" w14:textId="0259EC5A" w:rsidR="00D741F0" w:rsidRDefault="00D741F0" w:rsidP="00D741F0">
      <w:pPr>
        <w:spacing w:line="480" w:lineRule="auto"/>
        <w:jc w:val="both"/>
        <w:rPr>
          <w:b/>
          <w:bCs/>
        </w:rPr>
      </w:pPr>
    </w:p>
    <w:p w14:paraId="4ECCDE15" w14:textId="2470BDF9" w:rsidR="00D741F0" w:rsidRDefault="00D741F0" w:rsidP="00D741F0">
      <w:pPr>
        <w:spacing w:line="480" w:lineRule="auto"/>
        <w:jc w:val="both"/>
        <w:rPr>
          <w:b/>
          <w:bCs/>
        </w:rPr>
      </w:pPr>
    </w:p>
    <w:p w14:paraId="1434CAFB" w14:textId="485BCAA3" w:rsidR="00D741F0" w:rsidRDefault="00D741F0" w:rsidP="00D741F0">
      <w:pPr>
        <w:spacing w:line="480" w:lineRule="auto"/>
        <w:jc w:val="both"/>
        <w:rPr>
          <w:b/>
          <w:bCs/>
        </w:rPr>
      </w:pPr>
    </w:p>
    <w:p w14:paraId="0479A5B0" w14:textId="49D5F594" w:rsidR="00D741F0" w:rsidRDefault="00D741F0" w:rsidP="00D741F0">
      <w:pPr>
        <w:spacing w:line="480" w:lineRule="auto"/>
        <w:jc w:val="both"/>
        <w:rPr>
          <w:b/>
          <w:bCs/>
        </w:rPr>
      </w:pPr>
    </w:p>
    <w:p w14:paraId="14BB8154" w14:textId="785D3F1D" w:rsidR="00D741F0" w:rsidRDefault="00D741F0" w:rsidP="00D741F0">
      <w:pPr>
        <w:spacing w:line="480" w:lineRule="auto"/>
        <w:jc w:val="both"/>
        <w:rPr>
          <w:b/>
          <w:bCs/>
        </w:rPr>
      </w:pPr>
    </w:p>
    <w:p w14:paraId="2C4B464E" w14:textId="2E4156FF" w:rsidR="00D741F0" w:rsidRDefault="00D741F0" w:rsidP="00D741F0">
      <w:pPr>
        <w:spacing w:line="480" w:lineRule="auto"/>
        <w:jc w:val="both"/>
        <w:rPr>
          <w:b/>
          <w:bCs/>
        </w:rPr>
      </w:pPr>
      <w:r>
        <w:rPr>
          <w:noProof/>
        </w:rPr>
        <w:drawing>
          <wp:inline distT="0" distB="0" distL="0" distR="0" wp14:anchorId="1BB33839" wp14:editId="40275279">
            <wp:extent cx="6829425" cy="36099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829425" cy="3609975"/>
                    </a:xfrm>
                    <a:prstGeom prst="rect">
                      <a:avLst/>
                    </a:prstGeom>
                  </pic:spPr>
                </pic:pic>
              </a:graphicData>
            </a:graphic>
          </wp:inline>
        </w:drawing>
      </w:r>
    </w:p>
    <w:p w14:paraId="27CC4FDB" w14:textId="56277D8D" w:rsidR="00D741F0" w:rsidRDefault="00D741F0" w:rsidP="00D741F0">
      <w:pPr>
        <w:spacing w:line="480" w:lineRule="auto"/>
        <w:jc w:val="both"/>
        <w:rPr>
          <w:b/>
          <w:bCs/>
        </w:rPr>
      </w:pPr>
      <w:r>
        <w:rPr>
          <w:b/>
          <w:bCs/>
        </w:rPr>
        <w:tab/>
      </w:r>
      <w:r>
        <w:rPr>
          <w:b/>
          <w:bCs/>
        </w:rPr>
        <w:tab/>
        <w:t>Figure 4.1</w:t>
      </w:r>
      <w:r w:rsidR="00A87904">
        <w:rPr>
          <w:b/>
          <w:bCs/>
        </w:rPr>
        <w:t>6</w:t>
      </w:r>
      <w:r>
        <w:rPr>
          <w:b/>
          <w:bCs/>
        </w:rPr>
        <w:t xml:space="preserve"> Visual Comparison of Errors predictions between </w:t>
      </w:r>
    </w:p>
    <w:p w14:paraId="41D4908C" w14:textId="12BA2108" w:rsidR="007A3C14" w:rsidRDefault="007A3C14" w:rsidP="00D741F0">
      <w:pPr>
        <w:spacing w:line="480" w:lineRule="auto"/>
        <w:jc w:val="both"/>
        <w:rPr>
          <w:b/>
          <w:bCs/>
        </w:rPr>
      </w:pPr>
    </w:p>
    <w:p w14:paraId="0991DF0A" w14:textId="3C263FC6" w:rsidR="007A3C14" w:rsidRDefault="007A3C14" w:rsidP="00D741F0">
      <w:pPr>
        <w:spacing w:line="480" w:lineRule="auto"/>
        <w:jc w:val="both"/>
        <w:rPr>
          <w:b/>
          <w:bCs/>
        </w:rPr>
      </w:pPr>
    </w:p>
    <w:p w14:paraId="2269712A" w14:textId="422710C1" w:rsidR="007A3C14" w:rsidRDefault="007A3C14" w:rsidP="00D741F0">
      <w:pPr>
        <w:spacing w:line="480" w:lineRule="auto"/>
        <w:jc w:val="both"/>
        <w:rPr>
          <w:b/>
          <w:bCs/>
        </w:rPr>
      </w:pPr>
    </w:p>
    <w:p w14:paraId="6FBA944D" w14:textId="63D84628" w:rsidR="007A3C14" w:rsidRDefault="007A3C14" w:rsidP="00D741F0">
      <w:pPr>
        <w:spacing w:line="480" w:lineRule="auto"/>
        <w:jc w:val="both"/>
        <w:rPr>
          <w:b/>
          <w:bCs/>
        </w:rPr>
      </w:pPr>
    </w:p>
    <w:p w14:paraId="7B0853DB" w14:textId="0985E4E9" w:rsidR="007A3C14" w:rsidRDefault="007A3C14" w:rsidP="00D741F0">
      <w:pPr>
        <w:spacing w:line="480" w:lineRule="auto"/>
        <w:jc w:val="both"/>
        <w:rPr>
          <w:b/>
          <w:bCs/>
        </w:rPr>
      </w:pPr>
    </w:p>
    <w:p w14:paraId="209295B8" w14:textId="32866A78" w:rsidR="007A3C14" w:rsidRDefault="007A3C14" w:rsidP="00D741F0">
      <w:pPr>
        <w:spacing w:line="480" w:lineRule="auto"/>
        <w:jc w:val="both"/>
        <w:rPr>
          <w:b/>
          <w:bCs/>
        </w:rPr>
      </w:pPr>
    </w:p>
    <w:p w14:paraId="69AF4107" w14:textId="035E95AB" w:rsidR="007A3C14" w:rsidRDefault="007A3C14" w:rsidP="00D741F0">
      <w:pPr>
        <w:spacing w:line="480" w:lineRule="auto"/>
        <w:jc w:val="both"/>
        <w:rPr>
          <w:b/>
          <w:bCs/>
        </w:rPr>
      </w:pPr>
    </w:p>
    <w:p w14:paraId="5EA078B7" w14:textId="793739D2" w:rsidR="007A3C14" w:rsidRDefault="007A3C14" w:rsidP="00D741F0">
      <w:pPr>
        <w:spacing w:line="480" w:lineRule="auto"/>
        <w:jc w:val="both"/>
        <w:rPr>
          <w:b/>
          <w:bCs/>
        </w:rPr>
      </w:pPr>
      <w:r w:rsidRPr="007A3C14">
        <w:rPr>
          <w:noProof/>
        </w:rPr>
        <w:lastRenderedPageBreak/>
        <w:drawing>
          <wp:inline distT="0" distB="0" distL="0" distR="0" wp14:anchorId="56B23552" wp14:editId="3605EDCB">
            <wp:extent cx="6981825" cy="332422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981825" cy="3324225"/>
                    </a:xfrm>
                    <a:prstGeom prst="rect">
                      <a:avLst/>
                    </a:prstGeom>
                  </pic:spPr>
                </pic:pic>
              </a:graphicData>
            </a:graphic>
          </wp:inline>
        </w:drawing>
      </w:r>
    </w:p>
    <w:p w14:paraId="6B7797E6" w14:textId="105292BB" w:rsidR="007527A9" w:rsidRDefault="007A3C14" w:rsidP="007A3C14">
      <w:pPr>
        <w:spacing w:line="480" w:lineRule="auto"/>
        <w:ind w:left="1440" w:firstLine="720"/>
        <w:jc w:val="both"/>
        <w:rPr>
          <w:b/>
          <w:bCs/>
        </w:rPr>
      </w:pPr>
      <w:r>
        <w:rPr>
          <w:b/>
          <w:bCs/>
        </w:rPr>
        <w:t>Figure 4.1</w:t>
      </w:r>
      <w:r w:rsidR="00A87904">
        <w:rPr>
          <w:b/>
          <w:bCs/>
        </w:rPr>
        <w:t>7</w:t>
      </w:r>
      <w:r>
        <w:rPr>
          <w:b/>
          <w:bCs/>
        </w:rPr>
        <w:t xml:space="preserve"> Comparison of Model Accuracy</w:t>
      </w:r>
    </w:p>
    <w:p w14:paraId="5B44B04B" w14:textId="752C02D0" w:rsidR="007527A9" w:rsidRDefault="007527A9" w:rsidP="007527A9">
      <w:pPr>
        <w:spacing w:line="480" w:lineRule="auto"/>
        <w:ind w:firstLine="720"/>
        <w:jc w:val="both"/>
        <w:rPr>
          <w:b/>
          <w:bCs/>
        </w:rPr>
      </w:pPr>
    </w:p>
    <w:p w14:paraId="3474D009" w14:textId="005DC775" w:rsidR="007527A9" w:rsidRDefault="007527A9" w:rsidP="007527A9">
      <w:pPr>
        <w:spacing w:line="480" w:lineRule="auto"/>
        <w:ind w:firstLine="720"/>
        <w:jc w:val="both"/>
        <w:rPr>
          <w:b/>
          <w:bCs/>
        </w:rPr>
      </w:pPr>
    </w:p>
    <w:p w14:paraId="28B99358" w14:textId="72566784" w:rsidR="007527A9" w:rsidRDefault="007527A9" w:rsidP="007527A9">
      <w:pPr>
        <w:spacing w:line="480" w:lineRule="auto"/>
        <w:ind w:firstLine="720"/>
        <w:jc w:val="both"/>
        <w:rPr>
          <w:b/>
          <w:bCs/>
        </w:rPr>
      </w:pPr>
    </w:p>
    <w:p w14:paraId="77CE254A" w14:textId="3A798F47" w:rsidR="007527A9" w:rsidRDefault="007527A9" w:rsidP="007527A9">
      <w:pPr>
        <w:spacing w:line="480" w:lineRule="auto"/>
        <w:ind w:firstLine="720"/>
        <w:jc w:val="both"/>
        <w:rPr>
          <w:b/>
          <w:bCs/>
        </w:rPr>
      </w:pPr>
    </w:p>
    <w:p w14:paraId="647A7952" w14:textId="77777777" w:rsidR="007527A9" w:rsidRPr="007527A9" w:rsidRDefault="007527A9" w:rsidP="007527A9">
      <w:pPr>
        <w:spacing w:line="480" w:lineRule="auto"/>
        <w:ind w:firstLine="720"/>
        <w:jc w:val="both"/>
        <w:rPr>
          <w:b/>
          <w:bCs/>
        </w:rPr>
      </w:pPr>
    </w:p>
    <w:p w14:paraId="672D05F6" w14:textId="454A9565" w:rsidR="007527A9" w:rsidRDefault="007527A9" w:rsidP="002C0487">
      <w:pPr>
        <w:spacing w:line="480" w:lineRule="auto"/>
        <w:jc w:val="both"/>
      </w:pPr>
    </w:p>
    <w:p w14:paraId="5952142A" w14:textId="3CDC6C3F" w:rsidR="007527A9" w:rsidRDefault="007527A9" w:rsidP="002C0487">
      <w:pPr>
        <w:spacing w:line="480" w:lineRule="auto"/>
        <w:jc w:val="both"/>
      </w:pPr>
    </w:p>
    <w:p w14:paraId="6F317052" w14:textId="77777777" w:rsidR="007527A9" w:rsidRPr="002C0487" w:rsidRDefault="007527A9" w:rsidP="002C0487">
      <w:pPr>
        <w:spacing w:line="480" w:lineRule="auto"/>
        <w:jc w:val="both"/>
      </w:pPr>
    </w:p>
    <w:p w14:paraId="30B93943" w14:textId="77777777" w:rsidR="00352E55" w:rsidRDefault="00352E55" w:rsidP="00352E55">
      <w:pPr>
        <w:spacing w:line="480" w:lineRule="auto"/>
        <w:jc w:val="both"/>
      </w:pPr>
    </w:p>
    <w:p w14:paraId="4C23E076" w14:textId="77777777" w:rsidR="00352E55" w:rsidRDefault="00352E55" w:rsidP="00352E55">
      <w:pPr>
        <w:spacing w:line="480" w:lineRule="auto"/>
        <w:jc w:val="both"/>
      </w:pPr>
    </w:p>
    <w:p w14:paraId="23B076BA" w14:textId="23F95248" w:rsidR="00567FA3" w:rsidRPr="006A314A" w:rsidRDefault="006A314A" w:rsidP="00B571FE">
      <w:pPr>
        <w:spacing w:line="480" w:lineRule="auto"/>
        <w:jc w:val="both"/>
        <w:rPr>
          <w:b/>
          <w:bCs/>
        </w:rPr>
      </w:pPr>
      <w:bookmarkStart w:id="11" w:name="_Hlk73687655"/>
      <w:r w:rsidRPr="006A314A">
        <w:rPr>
          <w:b/>
          <w:bCs/>
        </w:rPr>
        <w:lastRenderedPageBreak/>
        <w:t>Table 4.</w:t>
      </w:r>
      <w:r w:rsidR="0024543F">
        <w:rPr>
          <w:b/>
          <w:bCs/>
        </w:rPr>
        <w:t>7</w:t>
      </w:r>
      <w:r w:rsidRPr="006A314A">
        <w:rPr>
          <w:b/>
          <w:bCs/>
        </w:rPr>
        <w:t xml:space="preserve"> Precision Comparison</w:t>
      </w:r>
    </w:p>
    <w:tbl>
      <w:tblPr>
        <w:tblStyle w:val="TableGrid"/>
        <w:tblW w:w="0" w:type="auto"/>
        <w:tblLook w:val="04A0" w:firstRow="1" w:lastRow="0" w:firstColumn="1" w:lastColumn="0" w:noHBand="0" w:noVBand="1"/>
      </w:tblPr>
      <w:tblGrid>
        <w:gridCol w:w="1876"/>
        <w:gridCol w:w="3519"/>
        <w:gridCol w:w="3651"/>
      </w:tblGrid>
      <w:tr w:rsidR="006A314A" w:rsidRPr="009772E7" w14:paraId="72DE26C1" w14:textId="77777777" w:rsidTr="00074267">
        <w:trPr>
          <w:trHeight w:val="934"/>
        </w:trPr>
        <w:tc>
          <w:tcPr>
            <w:tcW w:w="1876" w:type="dxa"/>
          </w:tcPr>
          <w:p w14:paraId="3DE919E1" w14:textId="77777777" w:rsidR="006A314A" w:rsidRPr="009772E7" w:rsidRDefault="006A314A" w:rsidP="000C441A">
            <w:pPr>
              <w:spacing w:line="480" w:lineRule="auto"/>
              <w:jc w:val="both"/>
              <w:rPr>
                <w:b/>
                <w:bCs/>
              </w:rPr>
            </w:pPr>
            <w:bookmarkStart w:id="12" w:name="_Hlk73454957"/>
            <w:bookmarkEnd w:id="11"/>
            <w:r w:rsidRPr="009772E7">
              <w:rPr>
                <w:b/>
                <w:bCs/>
              </w:rPr>
              <w:t>S/n</w:t>
            </w:r>
          </w:p>
        </w:tc>
        <w:tc>
          <w:tcPr>
            <w:tcW w:w="3519" w:type="dxa"/>
          </w:tcPr>
          <w:p w14:paraId="32929917" w14:textId="7E7A921A" w:rsidR="006A314A" w:rsidRPr="009772E7" w:rsidRDefault="006A314A" w:rsidP="000C441A">
            <w:pPr>
              <w:spacing w:line="480" w:lineRule="auto"/>
              <w:ind w:left="567"/>
              <w:jc w:val="both"/>
              <w:rPr>
                <w:b/>
                <w:bCs/>
              </w:rPr>
            </w:pPr>
            <w:r w:rsidRPr="009772E7">
              <w:rPr>
                <w:b/>
                <w:bCs/>
              </w:rPr>
              <w:t>Model</w:t>
            </w:r>
            <w:r>
              <w:rPr>
                <w:b/>
                <w:bCs/>
              </w:rPr>
              <w:t xml:space="preserve"> Precision</w:t>
            </w:r>
          </w:p>
        </w:tc>
        <w:tc>
          <w:tcPr>
            <w:tcW w:w="3651" w:type="dxa"/>
          </w:tcPr>
          <w:p w14:paraId="3D07E4B7" w14:textId="77777777" w:rsidR="006A314A" w:rsidRPr="009772E7" w:rsidRDefault="006A314A" w:rsidP="000C441A">
            <w:pPr>
              <w:spacing w:line="480" w:lineRule="auto"/>
              <w:jc w:val="both"/>
              <w:rPr>
                <w:b/>
                <w:bCs/>
              </w:rPr>
            </w:pPr>
            <w:r w:rsidRPr="009772E7">
              <w:rPr>
                <w:b/>
                <w:bCs/>
              </w:rPr>
              <w:t>Scores</w:t>
            </w:r>
          </w:p>
        </w:tc>
      </w:tr>
      <w:tr w:rsidR="006A314A" w14:paraId="33CA70E6" w14:textId="77777777" w:rsidTr="00074267">
        <w:trPr>
          <w:trHeight w:val="961"/>
        </w:trPr>
        <w:tc>
          <w:tcPr>
            <w:tcW w:w="1876" w:type="dxa"/>
          </w:tcPr>
          <w:p w14:paraId="4F81B7FE" w14:textId="77777777" w:rsidR="006A314A" w:rsidRDefault="006A314A" w:rsidP="000C441A">
            <w:pPr>
              <w:spacing w:line="480" w:lineRule="auto"/>
              <w:jc w:val="both"/>
            </w:pPr>
            <w:r>
              <w:t>1</w:t>
            </w:r>
          </w:p>
        </w:tc>
        <w:tc>
          <w:tcPr>
            <w:tcW w:w="3519" w:type="dxa"/>
          </w:tcPr>
          <w:p w14:paraId="3E7C6B1B" w14:textId="77777777" w:rsidR="006A314A" w:rsidRDefault="006A314A" w:rsidP="000C441A">
            <w:pPr>
              <w:spacing w:line="480" w:lineRule="auto"/>
              <w:jc w:val="both"/>
            </w:pPr>
            <w:r>
              <w:t>Random Forest</w:t>
            </w:r>
          </w:p>
        </w:tc>
        <w:tc>
          <w:tcPr>
            <w:tcW w:w="3651" w:type="dxa"/>
          </w:tcPr>
          <w:p w14:paraId="4625D0DC" w14:textId="561B5990" w:rsidR="006A314A" w:rsidRDefault="006A314A" w:rsidP="000C441A">
            <w:pPr>
              <w:spacing w:line="480" w:lineRule="auto"/>
              <w:jc w:val="both"/>
            </w:pPr>
            <w:r>
              <w:t>100.0</w:t>
            </w:r>
          </w:p>
        </w:tc>
      </w:tr>
      <w:tr w:rsidR="006A314A" w14:paraId="72B0644D" w14:textId="77777777" w:rsidTr="00074267">
        <w:trPr>
          <w:trHeight w:val="934"/>
        </w:trPr>
        <w:tc>
          <w:tcPr>
            <w:tcW w:w="1876" w:type="dxa"/>
          </w:tcPr>
          <w:p w14:paraId="7859ED62" w14:textId="77777777" w:rsidR="006A314A" w:rsidRDefault="006A314A" w:rsidP="000C441A">
            <w:pPr>
              <w:spacing w:line="480" w:lineRule="auto"/>
              <w:jc w:val="both"/>
            </w:pPr>
            <w:r>
              <w:t>2</w:t>
            </w:r>
          </w:p>
        </w:tc>
        <w:tc>
          <w:tcPr>
            <w:tcW w:w="3519" w:type="dxa"/>
          </w:tcPr>
          <w:p w14:paraId="2CF4D3E5" w14:textId="77777777" w:rsidR="006A314A" w:rsidRDefault="006A314A" w:rsidP="000C441A">
            <w:pPr>
              <w:spacing w:line="480" w:lineRule="auto"/>
              <w:jc w:val="both"/>
            </w:pPr>
            <w:r>
              <w:t>Logistic Regression</w:t>
            </w:r>
          </w:p>
        </w:tc>
        <w:tc>
          <w:tcPr>
            <w:tcW w:w="3651" w:type="dxa"/>
          </w:tcPr>
          <w:p w14:paraId="4771C571" w14:textId="72488625" w:rsidR="006A314A" w:rsidRDefault="006A314A" w:rsidP="000C441A">
            <w:pPr>
              <w:spacing w:line="480" w:lineRule="auto"/>
              <w:jc w:val="both"/>
            </w:pPr>
            <w:r>
              <w:t>93</w:t>
            </w:r>
          </w:p>
        </w:tc>
      </w:tr>
      <w:tr w:rsidR="006A314A" w14:paraId="4C96A7F7" w14:textId="77777777" w:rsidTr="00074267">
        <w:trPr>
          <w:trHeight w:val="961"/>
        </w:trPr>
        <w:tc>
          <w:tcPr>
            <w:tcW w:w="1876" w:type="dxa"/>
          </w:tcPr>
          <w:p w14:paraId="7404DF85" w14:textId="77777777" w:rsidR="006A314A" w:rsidRDefault="006A314A" w:rsidP="000C441A">
            <w:pPr>
              <w:spacing w:line="480" w:lineRule="auto"/>
              <w:jc w:val="both"/>
            </w:pPr>
            <w:r>
              <w:t>3</w:t>
            </w:r>
          </w:p>
        </w:tc>
        <w:tc>
          <w:tcPr>
            <w:tcW w:w="3519" w:type="dxa"/>
          </w:tcPr>
          <w:p w14:paraId="79FFF3C3" w14:textId="77777777" w:rsidR="006A314A" w:rsidRDefault="006A314A" w:rsidP="000C441A">
            <w:pPr>
              <w:spacing w:line="480" w:lineRule="auto"/>
              <w:jc w:val="both"/>
            </w:pPr>
            <w:r>
              <w:t>GaussianNB</w:t>
            </w:r>
          </w:p>
        </w:tc>
        <w:tc>
          <w:tcPr>
            <w:tcW w:w="3651" w:type="dxa"/>
          </w:tcPr>
          <w:p w14:paraId="6B37892E" w14:textId="49FBA994" w:rsidR="006A314A" w:rsidRDefault="006A314A" w:rsidP="000C441A">
            <w:pPr>
              <w:spacing w:line="480" w:lineRule="auto"/>
              <w:jc w:val="both"/>
            </w:pPr>
            <w:r>
              <w:t>79.0</w:t>
            </w:r>
          </w:p>
        </w:tc>
      </w:tr>
      <w:tr w:rsidR="006A314A" w14:paraId="3EE89D59" w14:textId="77777777" w:rsidTr="00074267">
        <w:trPr>
          <w:trHeight w:val="934"/>
        </w:trPr>
        <w:tc>
          <w:tcPr>
            <w:tcW w:w="1876" w:type="dxa"/>
          </w:tcPr>
          <w:p w14:paraId="4AB68B1E" w14:textId="77777777" w:rsidR="006A314A" w:rsidRDefault="006A314A" w:rsidP="000C441A">
            <w:pPr>
              <w:spacing w:line="480" w:lineRule="auto"/>
              <w:jc w:val="both"/>
            </w:pPr>
            <w:r>
              <w:t>4</w:t>
            </w:r>
          </w:p>
        </w:tc>
        <w:tc>
          <w:tcPr>
            <w:tcW w:w="3519" w:type="dxa"/>
          </w:tcPr>
          <w:p w14:paraId="5803D650" w14:textId="77777777" w:rsidR="006A314A" w:rsidRDefault="006A314A" w:rsidP="000C441A">
            <w:pPr>
              <w:spacing w:line="480" w:lineRule="auto"/>
              <w:jc w:val="both"/>
            </w:pPr>
            <w:r>
              <w:t>K-Nearest Neighbor</w:t>
            </w:r>
          </w:p>
        </w:tc>
        <w:tc>
          <w:tcPr>
            <w:tcW w:w="3651" w:type="dxa"/>
          </w:tcPr>
          <w:p w14:paraId="2641A1CB" w14:textId="519E3134" w:rsidR="006A314A" w:rsidRDefault="006A314A" w:rsidP="000C441A">
            <w:pPr>
              <w:spacing w:line="480" w:lineRule="auto"/>
              <w:jc w:val="both"/>
            </w:pPr>
            <w:r>
              <w:t>81.0</w:t>
            </w:r>
          </w:p>
        </w:tc>
      </w:tr>
      <w:bookmarkEnd w:id="12"/>
    </w:tbl>
    <w:p w14:paraId="5DE75EAC" w14:textId="3F43DE57" w:rsidR="00567FA3" w:rsidRDefault="00567FA3" w:rsidP="00B571FE">
      <w:pPr>
        <w:spacing w:line="480" w:lineRule="auto"/>
        <w:jc w:val="both"/>
      </w:pPr>
    </w:p>
    <w:p w14:paraId="29B582DA" w14:textId="3369B778" w:rsidR="006A314A" w:rsidRDefault="006A314A" w:rsidP="00B571FE">
      <w:pPr>
        <w:spacing w:line="480" w:lineRule="auto"/>
        <w:jc w:val="both"/>
      </w:pPr>
    </w:p>
    <w:p w14:paraId="79B03B00" w14:textId="78D468FB" w:rsidR="006A314A" w:rsidRDefault="006A314A" w:rsidP="00B571FE">
      <w:pPr>
        <w:spacing w:line="480" w:lineRule="auto"/>
        <w:jc w:val="both"/>
      </w:pPr>
    </w:p>
    <w:p w14:paraId="07CC5A4D" w14:textId="45B0EBDA" w:rsidR="006A314A" w:rsidRDefault="006A314A" w:rsidP="00B571FE">
      <w:pPr>
        <w:spacing w:line="480" w:lineRule="auto"/>
        <w:jc w:val="both"/>
      </w:pPr>
    </w:p>
    <w:p w14:paraId="2F54E6A8" w14:textId="67219A6A" w:rsidR="006A314A" w:rsidRDefault="006A314A" w:rsidP="00B571FE">
      <w:pPr>
        <w:spacing w:line="480" w:lineRule="auto"/>
        <w:jc w:val="both"/>
      </w:pPr>
    </w:p>
    <w:p w14:paraId="0F2DB71E" w14:textId="67D6AEDF" w:rsidR="006A314A" w:rsidRDefault="006A314A" w:rsidP="00B571FE">
      <w:pPr>
        <w:spacing w:line="480" w:lineRule="auto"/>
        <w:jc w:val="both"/>
      </w:pPr>
    </w:p>
    <w:p w14:paraId="31FF8AF6" w14:textId="3382D310" w:rsidR="006A314A" w:rsidRDefault="006A314A" w:rsidP="00B571FE">
      <w:pPr>
        <w:spacing w:line="480" w:lineRule="auto"/>
        <w:jc w:val="both"/>
      </w:pPr>
    </w:p>
    <w:p w14:paraId="3CE7E288" w14:textId="26EA4D74" w:rsidR="006A314A" w:rsidRDefault="006A314A" w:rsidP="00B571FE">
      <w:pPr>
        <w:spacing w:line="480" w:lineRule="auto"/>
        <w:jc w:val="both"/>
      </w:pPr>
    </w:p>
    <w:p w14:paraId="05AA3103" w14:textId="6D26F9B5" w:rsidR="006A314A" w:rsidRDefault="006A314A" w:rsidP="00B571FE">
      <w:pPr>
        <w:spacing w:line="480" w:lineRule="auto"/>
        <w:jc w:val="both"/>
      </w:pPr>
    </w:p>
    <w:p w14:paraId="0B4688BF" w14:textId="2BF8C1C2" w:rsidR="006A314A" w:rsidRDefault="006A314A" w:rsidP="00B571FE">
      <w:pPr>
        <w:spacing w:line="480" w:lineRule="auto"/>
        <w:jc w:val="both"/>
      </w:pPr>
    </w:p>
    <w:p w14:paraId="03C9A62E" w14:textId="77777777" w:rsidR="006A314A" w:rsidRDefault="006A314A" w:rsidP="00B571FE">
      <w:pPr>
        <w:spacing w:line="480" w:lineRule="auto"/>
        <w:jc w:val="both"/>
      </w:pPr>
    </w:p>
    <w:p w14:paraId="32F3AB84" w14:textId="77CA64CB" w:rsidR="006A314A" w:rsidRPr="007306F3" w:rsidRDefault="006A314A" w:rsidP="00B571FE">
      <w:pPr>
        <w:spacing w:line="480" w:lineRule="auto"/>
        <w:jc w:val="both"/>
      </w:pPr>
      <w:r>
        <w:rPr>
          <w:noProof/>
        </w:rPr>
        <w:lastRenderedPageBreak/>
        <w:drawing>
          <wp:inline distT="0" distB="0" distL="0" distR="0" wp14:anchorId="2A89A4AD" wp14:editId="5BA8393D">
            <wp:extent cx="6248400" cy="252412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248400" cy="2524125"/>
                    </a:xfrm>
                    <a:prstGeom prst="rect">
                      <a:avLst/>
                    </a:prstGeom>
                  </pic:spPr>
                </pic:pic>
              </a:graphicData>
            </a:graphic>
          </wp:inline>
        </w:drawing>
      </w:r>
    </w:p>
    <w:p w14:paraId="562FD0F3" w14:textId="3F1DB50F" w:rsidR="005C05ED" w:rsidRDefault="006A314A" w:rsidP="006A314A">
      <w:pPr>
        <w:pStyle w:val="ListParagraph"/>
        <w:ind w:firstLine="720"/>
        <w:rPr>
          <w:b/>
          <w:bCs/>
        </w:rPr>
      </w:pPr>
      <w:r w:rsidRPr="006A314A">
        <w:rPr>
          <w:b/>
          <w:bCs/>
        </w:rPr>
        <w:t>Figure 4.1</w:t>
      </w:r>
      <w:r w:rsidR="00A87904">
        <w:rPr>
          <w:b/>
          <w:bCs/>
        </w:rPr>
        <w:t>8</w:t>
      </w:r>
      <w:r w:rsidRPr="006A314A">
        <w:rPr>
          <w:b/>
          <w:bCs/>
        </w:rPr>
        <w:t xml:space="preserve"> Visual comparison of the model precision</w:t>
      </w:r>
    </w:p>
    <w:p w14:paraId="5346F870" w14:textId="77777777" w:rsidR="006A314A" w:rsidRPr="006A314A" w:rsidRDefault="006A314A" w:rsidP="006A314A">
      <w:pPr>
        <w:rPr>
          <w:b/>
          <w:bCs/>
        </w:rPr>
      </w:pPr>
    </w:p>
    <w:p w14:paraId="6DE2AD04" w14:textId="2C1472A8" w:rsidR="006A314A" w:rsidRDefault="006A314A" w:rsidP="006A314A">
      <w:pPr>
        <w:pStyle w:val="ListParagraph"/>
        <w:ind w:firstLine="720"/>
        <w:rPr>
          <w:b/>
          <w:bCs/>
        </w:rPr>
      </w:pPr>
    </w:p>
    <w:p w14:paraId="277F68C8" w14:textId="5DE37AA6" w:rsidR="006A314A" w:rsidRDefault="006A314A" w:rsidP="006A314A">
      <w:pPr>
        <w:pStyle w:val="ListParagraph"/>
        <w:ind w:firstLine="720"/>
        <w:rPr>
          <w:b/>
          <w:bCs/>
        </w:rPr>
      </w:pPr>
    </w:p>
    <w:p w14:paraId="7AE522C5" w14:textId="4373D20F" w:rsidR="006A314A" w:rsidRDefault="006A314A" w:rsidP="006A314A">
      <w:pPr>
        <w:pStyle w:val="ListParagraph"/>
        <w:ind w:firstLine="720"/>
        <w:rPr>
          <w:b/>
          <w:bCs/>
        </w:rPr>
      </w:pPr>
    </w:p>
    <w:p w14:paraId="4D4E51E8" w14:textId="50A8FD8F" w:rsidR="006A314A" w:rsidRDefault="006A314A" w:rsidP="006A314A">
      <w:pPr>
        <w:pStyle w:val="ListParagraph"/>
        <w:ind w:firstLine="720"/>
        <w:rPr>
          <w:b/>
          <w:bCs/>
        </w:rPr>
      </w:pPr>
    </w:p>
    <w:p w14:paraId="7E142D57" w14:textId="671C4D00" w:rsidR="006A314A" w:rsidRDefault="006A314A" w:rsidP="006A314A">
      <w:pPr>
        <w:pStyle w:val="ListParagraph"/>
        <w:ind w:firstLine="720"/>
        <w:rPr>
          <w:b/>
          <w:bCs/>
        </w:rPr>
      </w:pPr>
    </w:p>
    <w:p w14:paraId="43C2F681" w14:textId="29779638" w:rsidR="006A314A" w:rsidRDefault="006A314A" w:rsidP="006A314A">
      <w:pPr>
        <w:pStyle w:val="ListParagraph"/>
        <w:ind w:firstLine="720"/>
        <w:rPr>
          <w:b/>
          <w:bCs/>
        </w:rPr>
      </w:pPr>
    </w:p>
    <w:p w14:paraId="6BCAB6A3" w14:textId="5ACD7251" w:rsidR="006A314A" w:rsidRDefault="006A314A" w:rsidP="006A314A">
      <w:pPr>
        <w:pStyle w:val="ListParagraph"/>
        <w:ind w:firstLine="720"/>
        <w:rPr>
          <w:b/>
          <w:bCs/>
        </w:rPr>
      </w:pPr>
    </w:p>
    <w:p w14:paraId="16A764DF" w14:textId="2ED57184" w:rsidR="006A314A" w:rsidRDefault="006A314A" w:rsidP="006A314A">
      <w:pPr>
        <w:pStyle w:val="ListParagraph"/>
        <w:ind w:firstLine="720"/>
        <w:rPr>
          <w:b/>
          <w:bCs/>
        </w:rPr>
      </w:pPr>
    </w:p>
    <w:p w14:paraId="4D7098C3" w14:textId="73A15970" w:rsidR="006A314A" w:rsidRDefault="006A314A" w:rsidP="006A314A">
      <w:pPr>
        <w:pStyle w:val="ListParagraph"/>
        <w:ind w:firstLine="720"/>
        <w:rPr>
          <w:b/>
          <w:bCs/>
        </w:rPr>
      </w:pPr>
    </w:p>
    <w:p w14:paraId="0FF10D69" w14:textId="2D9C2207" w:rsidR="006A314A" w:rsidRDefault="006A314A" w:rsidP="006A314A">
      <w:pPr>
        <w:pStyle w:val="ListParagraph"/>
        <w:ind w:firstLine="720"/>
        <w:rPr>
          <w:b/>
          <w:bCs/>
        </w:rPr>
      </w:pPr>
    </w:p>
    <w:p w14:paraId="59D238D0" w14:textId="70DA6E55" w:rsidR="006A314A" w:rsidRDefault="006A314A" w:rsidP="006A314A">
      <w:pPr>
        <w:pStyle w:val="ListParagraph"/>
        <w:ind w:firstLine="720"/>
        <w:rPr>
          <w:b/>
          <w:bCs/>
        </w:rPr>
      </w:pPr>
    </w:p>
    <w:p w14:paraId="06C7ACDE" w14:textId="353F6909" w:rsidR="006A314A" w:rsidRDefault="006A314A" w:rsidP="006A314A">
      <w:pPr>
        <w:pStyle w:val="ListParagraph"/>
        <w:ind w:firstLine="720"/>
        <w:rPr>
          <w:b/>
          <w:bCs/>
        </w:rPr>
      </w:pPr>
    </w:p>
    <w:p w14:paraId="5CAD5470" w14:textId="008D222F" w:rsidR="006A314A" w:rsidRDefault="006A314A" w:rsidP="006A314A">
      <w:pPr>
        <w:pStyle w:val="ListParagraph"/>
        <w:ind w:firstLine="720"/>
        <w:rPr>
          <w:b/>
          <w:bCs/>
        </w:rPr>
      </w:pPr>
    </w:p>
    <w:p w14:paraId="41652237" w14:textId="5FDE7A36" w:rsidR="006A314A" w:rsidRDefault="006A314A" w:rsidP="006A314A">
      <w:pPr>
        <w:pStyle w:val="ListParagraph"/>
        <w:ind w:firstLine="720"/>
        <w:rPr>
          <w:b/>
          <w:bCs/>
        </w:rPr>
      </w:pPr>
    </w:p>
    <w:p w14:paraId="750353F0" w14:textId="1BB814BA" w:rsidR="006A314A" w:rsidRDefault="006A314A" w:rsidP="006A314A">
      <w:pPr>
        <w:pStyle w:val="ListParagraph"/>
        <w:ind w:firstLine="720"/>
        <w:rPr>
          <w:b/>
          <w:bCs/>
        </w:rPr>
      </w:pPr>
    </w:p>
    <w:p w14:paraId="7FFFE4D4" w14:textId="16FAA13D" w:rsidR="006A314A" w:rsidRDefault="006A314A" w:rsidP="006A314A">
      <w:pPr>
        <w:pStyle w:val="ListParagraph"/>
        <w:ind w:firstLine="720"/>
        <w:rPr>
          <w:b/>
          <w:bCs/>
        </w:rPr>
      </w:pPr>
    </w:p>
    <w:p w14:paraId="28085D54" w14:textId="63F133E2" w:rsidR="006A314A" w:rsidRDefault="006A314A" w:rsidP="006A314A">
      <w:pPr>
        <w:pStyle w:val="ListParagraph"/>
        <w:ind w:firstLine="720"/>
        <w:rPr>
          <w:b/>
          <w:bCs/>
        </w:rPr>
      </w:pPr>
    </w:p>
    <w:p w14:paraId="3760532C" w14:textId="0563924F" w:rsidR="006A314A" w:rsidRDefault="006A314A" w:rsidP="006A314A">
      <w:pPr>
        <w:pStyle w:val="ListParagraph"/>
        <w:ind w:firstLine="720"/>
        <w:rPr>
          <w:b/>
          <w:bCs/>
        </w:rPr>
      </w:pPr>
    </w:p>
    <w:p w14:paraId="57F09393" w14:textId="0DCEB531" w:rsidR="006A314A" w:rsidRDefault="006A314A" w:rsidP="006A314A">
      <w:pPr>
        <w:pStyle w:val="ListParagraph"/>
        <w:ind w:firstLine="720"/>
        <w:rPr>
          <w:b/>
          <w:bCs/>
        </w:rPr>
      </w:pPr>
    </w:p>
    <w:p w14:paraId="4E09DBB6" w14:textId="77777777" w:rsidR="00074267" w:rsidRDefault="00074267" w:rsidP="006A314A">
      <w:pPr>
        <w:pStyle w:val="ListParagraph"/>
        <w:ind w:firstLine="720"/>
        <w:rPr>
          <w:b/>
          <w:bCs/>
        </w:rPr>
      </w:pPr>
    </w:p>
    <w:p w14:paraId="7B7DCE14" w14:textId="2457C6DC" w:rsidR="006A314A" w:rsidRDefault="006A314A" w:rsidP="006A314A">
      <w:pPr>
        <w:pStyle w:val="ListParagraph"/>
        <w:ind w:firstLine="720"/>
        <w:rPr>
          <w:b/>
          <w:bCs/>
        </w:rPr>
      </w:pPr>
    </w:p>
    <w:p w14:paraId="5FF89118" w14:textId="182DDAC4" w:rsidR="00074267" w:rsidRDefault="00074267" w:rsidP="006A314A">
      <w:pPr>
        <w:rPr>
          <w:b/>
          <w:bCs/>
        </w:rPr>
      </w:pPr>
    </w:p>
    <w:p w14:paraId="322E3E76" w14:textId="331F039E" w:rsidR="00BF089A" w:rsidRDefault="00BF089A" w:rsidP="006A314A">
      <w:pPr>
        <w:rPr>
          <w:b/>
          <w:bCs/>
        </w:rPr>
      </w:pPr>
    </w:p>
    <w:p w14:paraId="47DA9A91" w14:textId="2868822C" w:rsidR="00BF089A" w:rsidRDefault="00BF089A" w:rsidP="006A314A">
      <w:pPr>
        <w:rPr>
          <w:b/>
          <w:bCs/>
        </w:rPr>
      </w:pPr>
    </w:p>
    <w:p w14:paraId="4C568F20" w14:textId="77777777" w:rsidR="00BF089A" w:rsidRDefault="00BF089A" w:rsidP="006A314A">
      <w:pPr>
        <w:rPr>
          <w:b/>
          <w:bCs/>
        </w:rPr>
      </w:pPr>
    </w:p>
    <w:p w14:paraId="7154D38B" w14:textId="77777777" w:rsidR="00074267" w:rsidRDefault="00074267" w:rsidP="006A314A">
      <w:pPr>
        <w:rPr>
          <w:b/>
          <w:bCs/>
        </w:rPr>
      </w:pPr>
    </w:p>
    <w:p w14:paraId="5674A77C" w14:textId="5DE33AD5" w:rsidR="006A314A" w:rsidRPr="006A314A" w:rsidRDefault="006A314A" w:rsidP="006A314A">
      <w:pPr>
        <w:rPr>
          <w:b/>
          <w:bCs/>
        </w:rPr>
      </w:pPr>
      <w:r>
        <w:rPr>
          <w:b/>
          <w:bCs/>
        </w:rPr>
        <w:t>Table 4.</w:t>
      </w:r>
      <w:r w:rsidR="0024543F">
        <w:rPr>
          <w:b/>
          <w:bCs/>
        </w:rPr>
        <w:t>8</w:t>
      </w:r>
      <w:r>
        <w:rPr>
          <w:b/>
          <w:bCs/>
        </w:rPr>
        <w:t xml:space="preserve"> </w:t>
      </w:r>
      <w:bookmarkStart w:id="13" w:name="_Hlk73687692"/>
      <w:r>
        <w:rPr>
          <w:b/>
          <w:bCs/>
        </w:rPr>
        <w:t>Comparison of Model Recall / Specificity</w:t>
      </w:r>
      <w:bookmarkEnd w:id="13"/>
    </w:p>
    <w:tbl>
      <w:tblPr>
        <w:tblStyle w:val="TableGrid"/>
        <w:tblW w:w="0" w:type="auto"/>
        <w:tblLook w:val="04A0" w:firstRow="1" w:lastRow="0" w:firstColumn="1" w:lastColumn="0" w:noHBand="0" w:noVBand="1"/>
      </w:tblPr>
      <w:tblGrid>
        <w:gridCol w:w="1920"/>
        <w:gridCol w:w="3601"/>
        <w:gridCol w:w="3736"/>
      </w:tblGrid>
      <w:tr w:rsidR="006A314A" w:rsidRPr="009772E7" w14:paraId="311B5193" w14:textId="77777777" w:rsidTr="00074267">
        <w:trPr>
          <w:trHeight w:val="1069"/>
        </w:trPr>
        <w:tc>
          <w:tcPr>
            <w:tcW w:w="1920" w:type="dxa"/>
          </w:tcPr>
          <w:p w14:paraId="660D8BEA" w14:textId="77777777" w:rsidR="006A314A" w:rsidRPr="009772E7" w:rsidRDefault="006A314A" w:rsidP="000C441A">
            <w:pPr>
              <w:spacing w:line="480" w:lineRule="auto"/>
              <w:jc w:val="both"/>
              <w:rPr>
                <w:b/>
                <w:bCs/>
              </w:rPr>
            </w:pPr>
            <w:bookmarkStart w:id="14" w:name="_Hlk73455414"/>
            <w:r w:rsidRPr="009772E7">
              <w:rPr>
                <w:b/>
                <w:bCs/>
              </w:rPr>
              <w:t>S/n</w:t>
            </w:r>
          </w:p>
        </w:tc>
        <w:tc>
          <w:tcPr>
            <w:tcW w:w="3601" w:type="dxa"/>
          </w:tcPr>
          <w:p w14:paraId="30BD7756" w14:textId="6BC613C3" w:rsidR="006A314A" w:rsidRPr="009772E7" w:rsidRDefault="006A314A" w:rsidP="000C441A">
            <w:pPr>
              <w:spacing w:line="480" w:lineRule="auto"/>
              <w:ind w:left="567"/>
              <w:jc w:val="both"/>
              <w:rPr>
                <w:b/>
                <w:bCs/>
              </w:rPr>
            </w:pPr>
            <w:r w:rsidRPr="009772E7">
              <w:rPr>
                <w:b/>
                <w:bCs/>
              </w:rPr>
              <w:t>Model</w:t>
            </w:r>
            <w:r>
              <w:rPr>
                <w:b/>
                <w:bCs/>
              </w:rPr>
              <w:t xml:space="preserve"> Recall</w:t>
            </w:r>
          </w:p>
        </w:tc>
        <w:tc>
          <w:tcPr>
            <w:tcW w:w="3736" w:type="dxa"/>
          </w:tcPr>
          <w:p w14:paraId="6F97E439" w14:textId="77777777" w:rsidR="006A314A" w:rsidRPr="009772E7" w:rsidRDefault="006A314A" w:rsidP="000C441A">
            <w:pPr>
              <w:spacing w:line="480" w:lineRule="auto"/>
              <w:jc w:val="both"/>
              <w:rPr>
                <w:b/>
                <w:bCs/>
              </w:rPr>
            </w:pPr>
            <w:r w:rsidRPr="009772E7">
              <w:rPr>
                <w:b/>
                <w:bCs/>
              </w:rPr>
              <w:t>Scores</w:t>
            </w:r>
          </w:p>
        </w:tc>
      </w:tr>
      <w:tr w:rsidR="006A314A" w14:paraId="4BF32814" w14:textId="77777777" w:rsidTr="00074267">
        <w:trPr>
          <w:trHeight w:val="1100"/>
        </w:trPr>
        <w:tc>
          <w:tcPr>
            <w:tcW w:w="1920" w:type="dxa"/>
          </w:tcPr>
          <w:p w14:paraId="0015396A" w14:textId="77777777" w:rsidR="006A314A" w:rsidRDefault="006A314A" w:rsidP="000C441A">
            <w:pPr>
              <w:spacing w:line="480" w:lineRule="auto"/>
              <w:jc w:val="both"/>
            </w:pPr>
            <w:r>
              <w:t>1</w:t>
            </w:r>
          </w:p>
        </w:tc>
        <w:tc>
          <w:tcPr>
            <w:tcW w:w="3601" w:type="dxa"/>
          </w:tcPr>
          <w:p w14:paraId="49485626" w14:textId="77777777" w:rsidR="006A314A" w:rsidRDefault="006A314A" w:rsidP="000C441A">
            <w:pPr>
              <w:spacing w:line="480" w:lineRule="auto"/>
              <w:jc w:val="both"/>
            </w:pPr>
            <w:r>
              <w:t>Random Forest</w:t>
            </w:r>
          </w:p>
        </w:tc>
        <w:tc>
          <w:tcPr>
            <w:tcW w:w="3736" w:type="dxa"/>
          </w:tcPr>
          <w:p w14:paraId="771DC3F3" w14:textId="77777777" w:rsidR="006A314A" w:rsidRDefault="006A314A" w:rsidP="000C441A">
            <w:pPr>
              <w:spacing w:line="480" w:lineRule="auto"/>
              <w:jc w:val="both"/>
            </w:pPr>
            <w:r>
              <w:t>100.0</w:t>
            </w:r>
          </w:p>
        </w:tc>
      </w:tr>
      <w:tr w:rsidR="006A314A" w14:paraId="2F280F07" w14:textId="77777777" w:rsidTr="00074267">
        <w:trPr>
          <w:trHeight w:val="1069"/>
        </w:trPr>
        <w:tc>
          <w:tcPr>
            <w:tcW w:w="1920" w:type="dxa"/>
          </w:tcPr>
          <w:p w14:paraId="4A556932" w14:textId="77777777" w:rsidR="006A314A" w:rsidRDefault="006A314A" w:rsidP="000C441A">
            <w:pPr>
              <w:spacing w:line="480" w:lineRule="auto"/>
              <w:jc w:val="both"/>
            </w:pPr>
            <w:r>
              <w:t>2</w:t>
            </w:r>
          </w:p>
        </w:tc>
        <w:tc>
          <w:tcPr>
            <w:tcW w:w="3601" w:type="dxa"/>
          </w:tcPr>
          <w:p w14:paraId="49B18C83" w14:textId="77777777" w:rsidR="006A314A" w:rsidRDefault="006A314A" w:rsidP="000C441A">
            <w:pPr>
              <w:spacing w:line="480" w:lineRule="auto"/>
              <w:jc w:val="both"/>
            </w:pPr>
            <w:r>
              <w:t>Logistic Regression</w:t>
            </w:r>
          </w:p>
        </w:tc>
        <w:tc>
          <w:tcPr>
            <w:tcW w:w="3736" w:type="dxa"/>
          </w:tcPr>
          <w:p w14:paraId="3B686644" w14:textId="1146FCC2" w:rsidR="006A314A" w:rsidRDefault="006A314A" w:rsidP="000C441A">
            <w:pPr>
              <w:spacing w:line="480" w:lineRule="auto"/>
              <w:jc w:val="both"/>
            </w:pPr>
            <w:r>
              <w:t>93.9</w:t>
            </w:r>
          </w:p>
        </w:tc>
      </w:tr>
      <w:tr w:rsidR="006A314A" w14:paraId="57056D51" w14:textId="77777777" w:rsidTr="00074267">
        <w:trPr>
          <w:trHeight w:val="1100"/>
        </w:trPr>
        <w:tc>
          <w:tcPr>
            <w:tcW w:w="1920" w:type="dxa"/>
          </w:tcPr>
          <w:p w14:paraId="2ED54E98" w14:textId="77777777" w:rsidR="006A314A" w:rsidRDefault="006A314A" w:rsidP="000C441A">
            <w:pPr>
              <w:spacing w:line="480" w:lineRule="auto"/>
              <w:jc w:val="both"/>
            </w:pPr>
            <w:r>
              <w:t>3</w:t>
            </w:r>
          </w:p>
        </w:tc>
        <w:tc>
          <w:tcPr>
            <w:tcW w:w="3601" w:type="dxa"/>
          </w:tcPr>
          <w:p w14:paraId="4834E8E5" w14:textId="77777777" w:rsidR="006A314A" w:rsidRDefault="006A314A" w:rsidP="000C441A">
            <w:pPr>
              <w:spacing w:line="480" w:lineRule="auto"/>
              <w:jc w:val="both"/>
            </w:pPr>
            <w:r>
              <w:t>GaussianNB</w:t>
            </w:r>
          </w:p>
        </w:tc>
        <w:tc>
          <w:tcPr>
            <w:tcW w:w="3736" w:type="dxa"/>
          </w:tcPr>
          <w:p w14:paraId="30D78491" w14:textId="703F841F" w:rsidR="006A314A" w:rsidRDefault="006A314A" w:rsidP="000C441A">
            <w:pPr>
              <w:spacing w:line="480" w:lineRule="auto"/>
              <w:jc w:val="both"/>
            </w:pPr>
            <w:r>
              <w:t>95.8</w:t>
            </w:r>
          </w:p>
        </w:tc>
      </w:tr>
      <w:tr w:rsidR="006A314A" w14:paraId="32347B85" w14:textId="77777777" w:rsidTr="00074267">
        <w:trPr>
          <w:trHeight w:val="1069"/>
        </w:trPr>
        <w:tc>
          <w:tcPr>
            <w:tcW w:w="1920" w:type="dxa"/>
          </w:tcPr>
          <w:p w14:paraId="063F9093" w14:textId="77777777" w:rsidR="006A314A" w:rsidRDefault="006A314A" w:rsidP="000C441A">
            <w:pPr>
              <w:spacing w:line="480" w:lineRule="auto"/>
              <w:jc w:val="both"/>
            </w:pPr>
            <w:r>
              <w:t>4</w:t>
            </w:r>
          </w:p>
        </w:tc>
        <w:tc>
          <w:tcPr>
            <w:tcW w:w="3601" w:type="dxa"/>
          </w:tcPr>
          <w:p w14:paraId="4F9A0A34" w14:textId="77777777" w:rsidR="006A314A" w:rsidRDefault="006A314A" w:rsidP="000C441A">
            <w:pPr>
              <w:spacing w:line="480" w:lineRule="auto"/>
              <w:jc w:val="both"/>
            </w:pPr>
            <w:r>
              <w:t>K-Nearest Neighbor</w:t>
            </w:r>
          </w:p>
        </w:tc>
        <w:tc>
          <w:tcPr>
            <w:tcW w:w="3736" w:type="dxa"/>
          </w:tcPr>
          <w:p w14:paraId="63864C92" w14:textId="09C991FA" w:rsidR="006A314A" w:rsidRDefault="006A314A" w:rsidP="000C441A">
            <w:pPr>
              <w:spacing w:line="480" w:lineRule="auto"/>
              <w:jc w:val="both"/>
            </w:pPr>
            <w:r>
              <w:t>91.1</w:t>
            </w:r>
          </w:p>
        </w:tc>
      </w:tr>
      <w:bookmarkEnd w:id="14"/>
    </w:tbl>
    <w:p w14:paraId="39710F68" w14:textId="4168D0B6" w:rsidR="006A314A" w:rsidRPr="006A314A" w:rsidRDefault="006A314A" w:rsidP="006A314A">
      <w:pPr>
        <w:rPr>
          <w:b/>
          <w:bCs/>
        </w:rPr>
      </w:pPr>
    </w:p>
    <w:p w14:paraId="6D1BBE57" w14:textId="77777777" w:rsidR="006A314A" w:rsidRPr="006A314A" w:rsidRDefault="006A314A" w:rsidP="006A314A">
      <w:pPr>
        <w:pStyle w:val="ListParagraph"/>
        <w:ind w:firstLine="720"/>
        <w:rPr>
          <w:b/>
          <w:bCs/>
        </w:rPr>
      </w:pPr>
    </w:p>
    <w:p w14:paraId="746891B9" w14:textId="40B4172A" w:rsidR="005C05ED" w:rsidRDefault="005C05ED" w:rsidP="006A314A"/>
    <w:p w14:paraId="57E97083" w14:textId="318E2BA8" w:rsidR="006A314A" w:rsidRDefault="006A314A" w:rsidP="006A314A"/>
    <w:p w14:paraId="362D8C3F" w14:textId="0C6A19EB" w:rsidR="006A314A" w:rsidRDefault="006A314A" w:rsidP="006A314A"/>
    <w:p w14:paraId="5D70F55B" w14:textId="51818B9C" w:rsidR="006A314A" w:rsidRDefault="006A314A" w:rsidP="006A314A"/>
    <w:p w14:paraId="71D5BA8F" w14:textId="2F62E674" w:rsidR="006A314A" w:rsidRDefault="006A314A" w:rsidP="006A314A"/>
    <w:p w14:paraId="002FB634" w14:textId="416D95FF" w:rsidR="006A314A" w:rsidRDefault="006A314A" w:rsidP="006A314A"/>
    <w:p w14:paraId="24203ED1" w14:textId="04169E5D" w:rsidR="006A314A" w:rsidRDefault="006A314A" w:rsidP="006A314A"/>
    <w:p w14:paraId="72C5FF5E" w14:textId="30E2B215" w:rsidR="006A314A" w:rsidRDefault="006A314A" w:rsidP="006A314A"/>
    <w:p w14:paraId="03D6B011" w14:textId="5E2D26E2" w:rsidR="006A314A" w:rsidRDefault="006A314A" w:rsidP="006A314A"/>
    <w:p w14:paraId="05399A7A" w14:textId="0DE7DCCA" w:rsidR="006A314A" w:rsidRDefault="006A314A" w:rsidP="006A314A"/>
    <w:p w14:paraId="130DFA24" w14:textId="1A41F8DE" w:rsidR="006A314A" w:rsidRDefault="006A314A" w:rsidP="006A314A"/>
    <w:p w14:paraId="43F56B7D" w14:textId="39297EE4" w:rsidR="006A314A" w:rsidRDefault="006A314A" w:rsidP="006A314A"/>
    <w:p w14:paraId="07F5BA90" w14:textId="7902CF98" w:rsidR="006A314A" w:rsidRDefault="006A314A" w:rsidP="006A314A"/>
    <w:p w14:paraId="7BE2FDA4" w14:textId="4E296D7F" w:rsidR="006A314A" w:rsidRDefault="006A314A" w:rsidP="006A314A"/>
    <w:p w14:paraId="265A70CA" w14:textId="76A5AC14" w:rsidR="006A314A" w:rsidRDefault="006A314A" w:rsidP="006A314A"/>
    <w:p w14:paraId="4CC76C08" w14:textId="28B21547" w:rsidR="006A314A" w:rsidRDefault="005C3E59" w:rsidP="006A314A">
      <w:r>
        <w:rPr>
          <w:noProof/>
        </w:rPr>
        <w:drawing>
          <wp:inline distT="0" distB="0" distL="0" distR="0" wp14:anchorId="52E7012F" wp14:editId="1BF30F74">
            <wp:extent cx="6025265" cy="3390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034593" cy="3396149"/>
                    </a:xfrm>
                    <a:prstGeom prst="rect">
                      <a:avLst/>
                    </a:prstGeom>
                  </pic:spPr>
                </pic:pic>
              </a:graphicData>
            </a:graphic>
          </wp:inline>
        </w:drawing>
      </w:r>
    </w:p>
    <w:p w14:paraId="4A5CB4B9" w14:textId="1EF0A4BB" w:rsidR="005C05ED" w:rsidRDefault="005C3E59" w:rsidP="005C3E59">
      <w:pPr>
        <w:pStyle w:val="ListParagraph"/>
        <w:ind w:firstLine="720"/>
        <w:rPr>
          <w:b/>
          <w:bCs/>
        </w:rPr>
      </w:pPr>
      <w:r w:rsidRPr="005C3E59">
        <w:rPr>
          <w:b/>
          <w:bCs/>
        </w:rPr>
        <w:t>Figure 4.19 Visual comparison of Recall/Specificity for each Model</w:t>
      </w:r>
    </w:p>
    <w:p w14:paraId="0336FA75" w14:textId="56794EC2" w:rsidR="005C3E59" w:rsidRDefault="005C3E59" w:rsidP="005C3E59">
      <w:pPr>
        <w:rPr>
          <w:b/>
          <w:bCs/>
        </w:rPr>
      </w:pPr>
    </w:p>
    <w:p w14:paraId="06CF49AA" w14:textId="5949A26C" w:rsidR="005C3E59" w:rsidRDefault="005C3E59" w:rsidP="005C3E59">
      <w:pPr>
        <w:rPr>
          <w:b/>
          <w:bCs/>
        </w:rPr>
      </w:pPr>
    </w:p>
    <w:p w14:paraId="78E8F4C1" w14:textId="1C02830E" w:rsidR="005C3E59" w:rsidRDefault="005C3E59" w:rsidP="005C3E59">
      <w:pPr>
        <w:rPr>
          <w:b/>
          <w:bCs/>
        </w:rPr>
      </w:pPr>
    </w:p>
    <w:p w14:paraId="276A7C24" w14:textId="3B293291" w:rsidR="005C3E59" w:rsidRDefault="005C3E59" w:rsidP="005C3E59">
      <w:pPr>
        <w:rPr>
          <w:b/>
          <w:bCs/>
        </w:rPr>
      </w:pPr>
    </w:p>
    <w:p w14:paraId="3685B513" w14:textId="42806FEC" w:rsidR="005C3E59" w:rsidRDefault="005C3E59" w:rsidP="005C3E59">
      <w:pPr>
        <w:rPr>
          <w:b/>
          <w:bCs/>
        </w:rPr>
      </w:pPr>
    </w:p>
    <w:p w14:paraId="5452784A" w14:textId="7ADD9AA0" w:rsidR="005C3E59" w:rsidRDefault="005C3E59" w:rsidP="005C3E59">
      <w:pPr>
        <w:rPr>
          <w:b/>
          <w:bCs/>
        </w:rPr>
      </w:pPr>
    </w:p>
    <w:p w14:paraId="2281F3F9" w14:textId="6E795712" w:rsidR="005C3E59" w:rsidRDefault="005C3E59" w:rsidP="005C3E59">
      <w:pPr>
        <w:rPr>
          <w:b/>
          <w:bCs/>
        </w:rPr>
      </w:pPr>
    </w:p>
    <w:p w14:paraId="400E2F8C" w14:textId="7B42D7CF" w:rsidR="005C3E59" w:rsidRDefault="005C3E59" w:rsidP="005C3E59">
      <w:pPr>
        <w:rPr>
          <w:b/>
          <w:bCs/>
        </w:rPr>
      </w:pPr>
    </w:p>
    <w:p w14:paraId="4E5E2B1E" w14:textId="0DA8EEC0" w:rsidR="005C3E59" w:rsidRDefault="005C3E59" w:rsidP="005C3E59">
      <w:pPr>
        <w:rPr>
          <w:b/>
          <w:bCs/>
        </w:rPr>
      </w:pPr>
    </w:p>
    <w:p w14:paraId="24DBEEDA" w14:textId="2466F664" w:rsidR="005C3E59" w:rsidRDefault="005C3E59" w:rsidP="005C3E59">
      <w:pPr>
        <w:rPr>
          <w:b/>
          <w:bCs/>
        </w:rPr>
      </w:pPr>
    </w:p>
    <w:p w14:paraId="1D0721F6" w14:textId="35AEA6B8" w:rsidR="005C3E59" w:rsidRDefault="005C3E59" w:rsidP="005C3E59">
      <w:pPr>
        <w:rPr>
          <w:b/>
          <w:bCs/>
        </w:rPr>
      </w:pPr>
    </w:p>
    <w:p w14:paraId="083EBE35" w14:textId="6A13B72A" w:rsidR="005C3E59" w:rsidRDefault="005C3E59" w:rsidP="005C3E59">
      <w:pPr>
        <w:rPr>
          <w:b/>
          <w:bCs/>
        </w:rPr>
      </w:pPr>
    </w:p>
    <w:p w14:paraId="658EAAE9" w14:textId="2D3F959F" w:rsidR="005C3E59" w:rsidRDefault="005C3E59" w:rsidP="005C3E59">
      <w:pPr>
        <w:rPr>
          <w:b/>
          <w:bCs/>
        </w:rPr>
      </w:pPr>
    </w:p>
    <w:p w14:paraId="7B5BBA97" w14:textId="7375BDC1" w:rsidR="005C3E59" w:rsidRDefault="005C3E59" w:rsidP="005C3E59">
      <w:pPr>
        <w:rPr>
          <w:b/>
          <w:bCs/>
        </w:rPr>
      </w:pPr>
    </w:p>
    <w:p w14:paraId="06FD91DF" w14:textId="2942B134" w:rsidR="005C3E59" w:rsidRDefault="005C3E59" w:rsidP="005C3E59">
      <w:pPr>
        <w:rPr>
          <w:b/>
          <w:bCs/>
        </w:rPr>
      </w:pPr>
      <w:r>
        <w:rPr>
          <w:b/>
          <w:bCs/>
        </w:rPr>
        <w:t>Table 4.</w:t>
      </w:r>
      <w:r w:rsidR="0024543F">
        <w:rPr>
          <w:b/>
          <w:bCs/>
        </w:rPr>
        <w:t>9</w:t>
      </w:r>
      <w:r>
        <w:rPr>
          <w:b/>
          <w:bCs/>
        </w:rPr>
        <w:t xml:space="preserve"> </w:t>
      </w:r>
      <w:bookmarkStart w:id="15" w:name="_Hlk73687717"/>
      <w:r>
        <w:rPr>
          <w:b/>
          <w:bCs/>
        </w:rPr>
        <w:t xml:space="preserve">Comparison of model F1_score </w:t>
      </w:r>
      <w:bookmarkEnd w:id="15"/>
    </w:p>
    <w:tbl>
      <w:tblPr>
        <w:tblStyle w:val="TableGrid"/>
        <w:tblW w:w="0" w:type="auto"/>
        <w:tblLook w:val="04A0" w:firstRow="1" w:lastRow="0" w:firstColumn="1" w:lastColumn="0" w:noHBand="0" w:noVBand="1"/>
      </w:tblPr>
      <w:tblGrid>
        <w:gridCol w:w="1848"/>
        <w:gridCol w:w="3467"/>
        <w:gridCol w:w="3597"/>
      </w:tblGrid>
      <w:tr w:rsidR="005C3E59" w:rsidRPr="009772E7" w14:paraId="11A64729" w14:textId="77777777" w:rsidTr="00074267">
        <w:trPr>
          <w:trHeight w:val="1081"/>
        </w:trPr>
        <w:tc>
          <w:tcPr>
            <w:tcW w:w="1848" w:type="dxa"/>
          </w:tcPr>
          <w:p w14:paraId="43468E7A" w14:textId="77777777" w:rsidR="005C3E59" w:rsidRPr="009772E7" w:rsidRDefault="005C3E59" w:rsidP="000C441A">
            <w:pPr>
              <w:spacing w:line="480" w:lineRule="auto"/>
              <w:jc w:val="both"/>
              <w:rPr>
                <w:b/>
                <w:bCs/>
              </w:rPr>
            </w:pPr>
            <w:r w:rsidRPr="009772E7">
              <w:rPr>
                <w:b/>
                <w:bCs/>
              </w:rPr>
              <w:t>S/n</w:t>
            </w:r>
          </w:p>
        </w:tc>
        <w:tc>
          <w:tcPr>
            <w:tcW w:w="3467" w:type="dxa"/>
          </w:tcPr>
          <w:p w14:paraId="04D4B76A" w14:textId="77777777" w:rsidR="005C3E59" w:rsidRPr="009772E7" w:rsidRDefault="005C3E59" w:rsidP="000C441A">
            <w:pPr>
              <w:spacing w:line="480" w:lineRule="auto"/>
              <w:ind w:left="567"/>
              <w:jc w:val="both"/>
              <w:rPr>
                <w:b/>
                <w:bCs/>
              </w:rPr>
            </w:pPr>
            <w:r w:rsidRPr="009772E7">
              <w:rPr>
                <w:b/>
                <w:bCs/>
              </w:rPr>
              <w:t>Model</w:t>
            </w:r>
            <w:r>
              <w:rPr>
                <w:b/>
                <w:bCs/>
              </w:rPr>
              <w:t xml:space="preserve"> Recall</w:t>
            </w:r>
          </w:p>
        </w:tc>
        <w:tc>
          <w:tcPr>
            <w:tcW w:w="3597" w:type="dxa"/>
          </w:tcPr>
          <w:p w14:paraId="6F8D0FDB" w14:textId="77777777" w:rsidR="005C3E59" w:rsidRPr="009772E7" w:rsidRDefault="005C3E59" w:rsidP="000C441A">
            <w:pPr>
              <w:spacing w:line="480" w:lineRule="auto"/>
              <w:jc w:val="both"/>
              <w:rPr>
                <w:b/>
                <w:bCs/>
              </w:rPr>
            </w:pPr>
            <w:r w:rsidRPr="009772E7">
              <w:rPr>
                <w:b/>
                <w:bCs/>
              </w:rPr>
              <w:t>Scores</w:t>
            </w:r>
          </w:p>
        </w:tc>
      </w:tr>
      <w:tr w:rsidR="005C3E59" w14:paraId="080422E9" w14:textId="77777777" w:rsidTr="00074267">
        <w:trPr>
          <w:trHeight w:val="1112"/>
        </w:trPr>
        <w:tc>
          <w:tcPr>
            <w:tcW w:w="1848" w:type="dxa"/>
          </w:tcPr>
          <w:p w14:paraId="3304BA73" w14:textId="77777777" w:rsidR="005C3E59" w:rsidRDefault="005C3E59" w:rsidP="000C441A">
            <w:pPr>
              <w:spacing w:line="480" w:lineRule="auto"/>
              <w:jc w:val="both"/>
            </w:pPr>
            <w:r>
              <w:t>1</w:t>
            </w:r>
          </w:p>
        </w:tc>
        <w:tc>
          <w:tcPr>
            <w:tcW w:w="3467" w:type="dxa"/>
          </w:tcPr>
          <w:p w14:paraId="57719D5A" w14:textId="77777777" w:rsidR="005C3E59" w:rsidRDefault="005C3E59" w:rsidP="000C441A">
            <w:pPr>
              <w:spacing w:line="480" w:lineRule="auto"/>
              <w:jc w:val="both"/>
            </w:pPr>
            <w:r>
              <w:t>Random Forest</w:t>
            </w:r>
          </w:p>
        </w:tc>
        <w:tc>
          <w:tcPr>
            <w:tcW w:w="3597" w:type="dxa"/>
          </w:tcPr>
          <w:p w14:paraId="3CAE5BCA" w14:textId="77777777" w:rsidR="005C3E59" w:rsidRDefault="005C3E59" w:rsidP="000C441A">
            <w:pPr>
              <w:spacing w:line="480" w:lineRule="auto"/>
              <w:jc w:val="both"/>
            </w:pPr>
            <w:r>
              <w:t>100.0</w:t>
            </w:r>
          </w:p>
        </w:tc>
      </w:tr>
      <w:tr w:rsidR="005C3E59" w14:paraId="2D17F184" w14:textId="77777777" w:rsidTr="00074267">
        <w:trPr>
          <w:trHeight w:val="1081"/>
        </w:trPr>
        <w:tc>
          <w:tcPr>
            <w:tcW w:w="1848" w:type="dxa"/>
          </w:tcPr>
          <w:p w14:paraId="21BC05E9" w14:textId="77777777" w:rsidR="005C3E59" w:rsidRDefault="005C3E59" w:rsidP="000C441A">
            <w:pPr>
              <w:spacing w:line="480" w:lineRule="auto"/>
              <w:jc w:val="both"/>
            </w:pPr>
            <w:r>
              <w:t>2</w:t>
            </w:r>
          </w:p>
        </w:tc>
        <w:tc>
          <w:tcPr>
            <w:tcW w:w="3467" w:type="dxa"/>
          </w:tcPr>
          <w:p w14:paraId="453B7723" w14:textId="77777777" w:rsidR="005C3E59" w:rsidRDefault="005C3E59" w:rsidP="000C441A">
            <w:pPr>
              <w:spacing w:line="480" w:lineRule="auto"/>
              <w:jc w:val="both"/>
            </w:pPr>
            <w:r>
              <w:t>Logistic Regression</w:t>
            </w:r>
          </w:p>
        </w:tc>
        <w:tc>
          <w:tcPr>
            <w:tcW w:w="3597" w:type="dxa"/>
          </w:tcPr>
          <w:p w14:paraId="15565C19" w14:textId="1F56470C" w:rsidR="005C3E59" w:rsidRDefault="005C3E59" w:rsidP="000C441A">
            <w:pPr>
              <w:spacing w:line="480" w:lineRule="auto"/>
              <w:jc w:val="both"/>
            </w:pPr>
            <w:r>
              <w:t>93.5</w:t>
            </w:r>
          </w:p>
        </w:tc>
      </w:tr>
      <w:tr w:rsidR="005C3E59" w14:paraId="19B162CD" w14:textId="77777777" w:rsidTr="00074267">
        <w:trPr>
          <w:trHeight w:val="1112"/>
        </w:trPr>
        <w:tc>
          <w:tcPr>
            <w:tcW w:w="1848" w:type="dxa"/>
          </w:tcPr>
          <w:p w14:paraId="0A9924E8" w14:textId="77777777" w:rsidR="005C3E59" w:rsidRDefault="005C3E59" w:rsidP="000C441A">
            <w:pPr>
              <w:spacing w:line="480" w:lineRule="auto"/>
              <w:jc w:val="both"/>
            </w:pPr>
            <w:r>
              <w:t>3</w:t>
            </w:r>
          </w:p>
        </w:tc>
        <w:tc>
          <w:tcPr>
            <w:tcW w:w="3467" w:type="dxa"/>
          </w:tcPr>
          <w:p w14:paraId="3029847E" w14:textId="77777777" w:rsidR="005C3E59" w:rsidRDefault="005C3E59" w:rsidP="000C441A">
            <w:pPr>
              <w:spacing w:line="480" w:lineRule="auto"/>
              <w:jc w:val="both"/>
            </w:pPr>
            <w:r>
              <w:t>GaussianNB</w:t>
            </w:r>
          </w:p>
        </w:tc>
        <w:tc>
          <w:tcPr>
            <w:tcW w:w="3597" w:type="dxa"/>
          </w:tcPr>
          <w:p w14:paraId="43CC8FB1" w14:textId="37A5824E" w:rsidR="005C3E59" w:rsidRDefault="005C3E59" w:rsidP="000C441A">
            <w:pPr>
              <w:spacing w:line="480" w:lineRule="auto"/>
              <w:jc w:val="both"/>
            </w:pPr>
            <w:r>
              <w:t>86.6</w:t>
            </w:r>
          </w:p>
        </w:tc>
      </w:tr>
      <w:tr w:rsidR="005C3E59" w14:paraId="325C7F36" w14:textId="77777777" w:rsidTr="00074267">
        <w:trPr>
          <w:trHeight w:val="1081"/>
        </w:trPr>
        <w:tc>
          <w:tcPr>
            <w:tcW w:w="1848" w:type="dxa"/>
          </w:tcPr>
          <w:p w14:paraId="452822B9" w14:textId="77777777" w:rsidR="005C3E59" w:rsidRDefault="005C3E59" w:rsidP="000C441A">
            <w:pPr>
              <w:spacing w:line="480" w:lineRule="auto"/>
              <w:jc w:val="both"/>
            </w:pPr>
            <w:r>
              <w:t>4</w:t>
            </w:r>
          </w:p>
        </w:tc>
        <w:tc>
          <w:tcPr>
            <w:tcW w:w="3467" w:type="dxa"/>
          </w:tcPr>
          <w:p w14:paraId="2FC8DB4A" w14:textId="77777777" w:rsidR="005C3E59" w:rsidRDefault="005C3E59" w:rsidP="000C441A">
            <w:pPr>
              <w:spacing w:line="480" w:lineRule="auto"/>
              <w:jc w:val="both"/>
            </w:pPr>
            <w:r>
              <w:t>K-Nearest Neighbor</w:t>
            </w:r>
          </w:p>
        </w:tc>
        <w:tc>
          <w:tcPr>
            <w:tcW w:w="3597" w:type="dxa"/>
          </w:tcPr>
          <w:p w14:paraId="479175AE" w14:textId="438E2E3B" w:rsidR="005C3E59" w:rsidRDefault="005C3E59" w:rsidP="000C441A">
            <w:pPr>
              <w:spacing w:line="480" w:lineRule="auto"/>
              <w:jc w:val="both"/>
            </w:pPr>
            <w:r>
              <w:t>85.9</w:t>
            </w:r>
          </w:p>
        </w:tc>
      </w:tr>
    </w:tbl>
    <w:p w14:paraId="1BEFAEA0" w14:textId="6715E888" w:rsidR="005C3E59" w:rsidRDefault="005C3E59" w:rsidP="005C3E59"/>
    <w:p w14:paraId="4E869A19" w14:textId="1CD2921E" w:rsidR="005C3E59" w:rsidRDefault="005C3E59" w:rsidP="005C3E59"/>
    <w:p w14:paraId="553C44FD" w14:textId="042F91AE" w:rsidR="005C3E59" w:rsidRDefault="005C3E59" w:rsidP="005C3E59"/>
    <w:p w14:paraId="2FF465AD" w14:textId="4DED70CB" w:rsidR="005C3E59" w:rsidRDefault="005C3E59" w:rsidP="005C3E59"/>
    <w:p w14:paraId="290CF882" w14:textId="71A6681E" w:rsidR="005C3E59" w:rsidRDefault="005C3E59" w:rsidP="005C3E59"/>
    <w:p w14:paraId="17F53F63" w14:textId="368D6F70" w:rsidR="005C3E59" w:rsidRDefault="005C3E59" w:rsidP="005C3E59"/>
    <w:p w14:paraId="6AF8F78C" w14:textId="6C3DAA38" w:rsidR="005C3E59" w:rsidRDefault="005C3E59" w:rsidP="005C3E59"/>
    <w:p w14:paraId="14B829FF" w14:textId="782FD4A7" w:rsidR="005C3E59" w:rsidRDefault="005C3E59" w:rsidP="005C3E59"/>
    <w:p w14:paraId="5DFE13A3" w14:textId="77442F8D" w:rsidR="005C3E59" w:rsidRDefault="005C3E59" w:rsidP="005C3E59"/>
    <w:p w14:paraId="0DE11E2D" w14:textId="104F51D5" w:rsidR="005C3E59" w:rsidRDefault="005C3E59" w:rsidP="005C3E59"/>
    <w:p w14:paraId="4E0315AB" w14:textId="67633149" w:rsidR="005C3E59" w:rsidRDefault="005C3E59" w:rsidP="005C3E59"/>
    <w:p w14:paraId="6366BA80" w14:textId="770D9970" w:rsidR="005C3E59" w:rsidRDefault="005C3E59" w:rsidP="005C3E59"/>
    <w:p w14:paraId="5FC44ED4" w14:textId="0910FFA6" w:rsidR="005C3E59" w:rsidRDefault="005C3E59" w:rsidP="005C3E59"/>
    <w:p w14:paraId="372C6DB0" w14:textId="6042E3D9" w:rsidR="005C3E59" w:rsidRDefault="005C3E59" w:rsidP="005C3E59"/>
    <w:p w14:paraId="012BF36C" w14:textId="0E2625D1" w:rsidR="005C3E59" w:rsidRDefault="005C3E59" w:rsidP="005C3E59"/>
    <w:p w14:paraId="68858383" w14:textId="651333F5" w:rsidR="005C3E59" w:rsidRDefault="005C3E59" w:rsidP="005C3E59"/>
    <w:p w14:paraId="2CBD2DCC" w14:textId="77777777" w:rsidR="005C3E59" w:rsidRDefault="005C3E59" w:rsidP="005C3E59"/>
    <w:p w14:paraId="4E125A6A" w14:textId="31237CF6" w:rsidR="006F7E40" w:rsidRDefault="005C3E59" w:rsidP="005C3E59">
      <w:r>
        <w:rPr>
          <w:noProof/>
        </w:rPr>
        <w:drawing>
          <wp:inline distT="0" distB="0" distL="0" distR="0" wp14:anchorId="2147AEA4" wp14:editId="2AB19C5A">
            <wp:extent cx="6429375" cy="33909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429375" cy="3390900"/>
                    </a:xfrm>
                    <a:prstGeom prst="rect">
                      <a:avLst/>
                    </a:prstGeom>
                  </pic:spPr>
                </pic:pic>
              </a:graphicData>
            </a:graphic>
          </wp:inline>
        </w:drawing>
      </w:r>
    </w:p>
    <w:p w14:paraId="336D0A17" w14:textId="4CD0C5E0" w:rsidR="005C05ED" w:rsidRPr="00074267" w:rsidRDefault="005C3E59" w:rsidP="00074267">
      <w:pPr>
        <w:pStyle w:val="ListParagraph"/>
        <w:ind w:left="1440" w:firstLine="720"/>
        <w:rPr>
          <w:b/>
          <w:bCs/>
        </w:rPr>
      </w:pPr>
      <w:r w:rsidRPr="00074267">
        <w:rPr>
          <w:b/>
          <w:bCs/>
        </w:rPr>
        <w:t>Figure 4.20 Visual Comparison of F1</w:t>
      </w:r>
      <w:r w:rsidR="006F7E40" w:rsidRPr="00074267">
        <w:rPr>
          <w:b/>
          <w:bCs/>
        </w:rPr>
        <w:t>_score Model</w:t>
      </w:r>
    </w:p>
    <w:p w14:paraId="38E3FE36" w14:textId="23F161AC" w:rsidR="006F7E40" w:rsidRDefault="006F7E40" w:rsidP="006F7E40"/>
    <w:p w14:paraId="7E3CC2CC" w14:textId="7C09F89A" w:rsidR="006F7E40" w:rsidRDefault="006F7E40" w:rsidP="006F7E40"/>
    <w:p w14:paraId="25932CC0" w14:textId="1A287E85" w:rsidR="006F7E40" w:rsidRDefault="006F7E40" w:rsidP="006F7E40"/>
    <w:p w14:paraId="1E8A73B5" w14:textId="4085B3DB" w:rsidR="006F7E40" w:rsidRDefault="006F7E40" w:rsidP="006F7E40"/>
    <w:p w14:paraId="6451AEE0" w14:textId="2CAEAACE" w:rsidR="006F7E40" w:rsidRDefault="006F7E40" w:rsidP="006F7E40"/>
    <w:p w14:paraId="43DB7C19" w14:textId="5634AE10" w:rsidR="006F7E40" w:rsidRDefault="006F7E40" w:rsidP="006F7E40"/>
    <w:p w14:paraId="3E0673A1" w14:textId="188EBCD6" w:rsidR="006F7E40" w:rsidRDefault="006F7E40" w:rsidP="006F7E40"/>
    <w:p w14:paraId="36EF0CF3" w14:textId="0BD08A64" w:rsidR="006F7E40" w:rsidRDefault="006F7E40" w:rsidP="006F7E40"/>
    <w:p w14:paraId="464CDB40" w14:textId="0D84057D" w:rsidR="006F7E40" w:rsidRDefault="006F7E40" w:rsidP="006F7E40"/>
    <w:p w14:paraId="1CD33AB8" w14:textId="6E80620F" w:rsidR="006F7E40" w:rsidRDefault="006F7E40" w:rsidP="006F7E40"/>
    <w:p w14:paraId="4E3EC2A6" w14:textId="58BE350B" w:rsidR="006F7E40" w:rsidRDefault="006F7E40" w:rsidP="006F7E40"/>
    <w:p w14:paraId="08B3EAC2" w14:textId="2863E48E" w:rsidR="006F7E40" w:rsidRDefault="00837D3A" w:rsidP="006F7E40">
      <w:pPr>
        <w:rPr>
          <w:b/>
          <w:bCs/>
        </w:rPr>
      </w:pPr>
      <w:r w:rsidRPr="00837D3A">
        <w:rPr>
          <w:b/>
          <w:bCs/>
        </w:rPr>
        <w:lastRenderedPageBreak/>
        <w:t>4.</w:t>
      </w:r>
      <w:r w:rsidR="00A87904">
        <w:rPr>
          <w:b/>
          <w:bCs/>
        </w:rPr>
        <w:t>8.2</w:t>
      </w:r>
      <w:r w:rsidRPr="00837D3A">
        <w:rPr>
          <w:b/>
          <w:bCs/>
        </w:rPr>
        <w:t xml:space="preserve"> Deployment of Machine Learning Model</w:t>
      </w:r>
    </w:p>
    <w:p w14:paraId="74421C7B" w14:textId="77777777" w:rsidR="00837D3A" w:rsidRPr="00837D3A" w:rsidRDefault="00837D3A" w:rsidP="006F7E40">
      <w:pPr>
        <w:rPr>
          <w:b/>
          <w:bCs/>
        </w:rPr>
      </w:pPr>
    </w:p>
    <w:p w14:paraId="5C2E7DFF" w14:textId="2637E018" w:rsidR="00F232C0" w:rsidRDefault="00837D3A" w:rsidP="007D6793">
      <w:pPr>
        <w:spacing w:line="480" w:lineRule="auto"/>
        <w:jc w:val="both"/>
      </w:pPr>
      <w:r>
        <w:t xml:space="preserve">Deployment of machine learning models involves implementing models into production, it also involves making models available to other systems within the organization or the web so that they can receive data as input and return their predictions. </w:t>
      </w:r>
      <w:r w:rsidR="007D6793">
        <w:t xml:space="preserve"> The machine learning model was deployed in the web with the aid of the interaction</w:t>
      </w:r>
      <w:r w:rsidR="000C6653">
        <w:t xml:space="preserve"> of </w:t>
      </w:r>
      <w:r w:rsidR="007D6793">
        <w:t>Python, Cascading Style</w:t>
      </w:r>
      <w:r w:rsidR="00F232C0">
        <w:t xml:space="preserve"> Sheets and JavaScript. Below is the GUI from the web.</w:t>
      </w:r>
    </w:p>
    <w:p w14:paraId="489CCC1D" w14:textId="424F54BE" w:rsidR="000C6653" w:rsidRDefault="000C6653" w:rsidP="007D6793">
      <w:pPr>
        <w:spacing w:line="480" w:lineRule="auto"/>
        <w:jc w:val="both"/>
      </w:pPr>
    </w:p>
    <w:p w14:paraId="7872DF8D" w14:textId="69F71EF4" w:rsidR="000C6653" w:rsidRDefault="000C6653" w:rsidP="007D6793">
      <w:pPr>
        <w:spacing w:line="480" w:lineRule="auto"/>
        <w:jc w:val="both"/>
      </w:pPr>
    </w:p>
    <w:p w14:paraId="486B64DC" w14:textId="5B092D2D" w:rsidR="000C6653" w:rsidRDefault="000C6653" w:rsidP="007D6793">
      <w:pPr>
        <w:spacing w:line="480" w:lineRule="auto"/>
        <w:jc w:val="both"/>
      </w:pPr>
    </w:p>
    <w:p w14:paraId="0A170EB6" w14:textId="319C1D28" w:rsidR="000C6653" w:rsidRDefault="000C6653" w:rsidP="007D6793">
      <w:pPr>
        <w:spacing w:line="480" w:lineRule="auto"/>
        <w:jc w:val="both"/>
      </w:pPr>
    </w:p>
    <w:p w14:paraId="4D17547B" w14:textId="1310E16E" w:rsidR="000C6653" w:rsidRDefault="000C6653" w:rsidP="007D6793">
      <w:pPr>
        <w:spacing w:line="480" w:lineRule="auto"/>
        <w:jc w:val="both"/>
      </w:pPr>
    </w:p>
    <w:p w14:paraId="09A4FE46" w14:textId="19BB7795" w:rsidR="000C6653" w:rsidRDefault="000C6653" w:rsidP="007D6793">
      <w:pPr>
        <w:spacing w:line="480" w:lineRule="auto"/>
        <w:jc w:val="both"/>
      </w:pPr>
    </w:p>
    <w:p w14:paraId="47E752CA" w14:textId="105FEA0D" w:rsidR="000C6653" w:rsidRDefault="000C6653" w:rsidP="007D6793">
      <w:pPr>
        <w:spacing w:line="480" w:lineRule="auto"/>
        <w:jc w:val="both"/>
      </w:pPr>
    </w:p>
    <w:p w14:paraId="4AA29FF5" w14:textId="5BDF4C6C" w:rsidR="000C6653" w:rsidRDefault="000C6653" w:rsidP="007D6793">
      <w:pPr>
        <w:spacing w:line="480" w:lineRule="auto"/>
        <w:jc w:val="both"/>
      </w:pPr>
    </w:p>
    <w:p w14:paraId="2083C3F2" w14:textId="7A00E64A" w:rsidR="000C6653" w:rsidRDefault="000C6653" w:rsidP="007D6793">
      <w:pPr>
        <w:spacing w:line="480" w:lineRule="auto"/>
        <w:jc w:val="both"/>
      </w:pPr>
    </w:p>
    <w:p w14:paraId="0F8F9AC0" w14:textId="13306097" w:rsidR="000C6653" w:rsidRDefault="000C6653" w:rsidP="007D6793">
      <w:pPr>
        <w:spacing w:line="480" w:lineRule="auto"/>
        <w:jc w:val="both"/>
      </w:pPr>
    </w:p>
    <w:p w14:paraId="41F6341B" w14:textId="1D39D2F1" w:rsidR="000C6653" w:rsidRDefault="000C6653" w:rsidP="007D6793">
      <w:pPr>
        <w:spacing w:line="480" w:lineRule="auto"/>
        <w:jc w:val="both"/>
      </w:pPr>
    </w:p>
    <w:p w14:paraId="4E5E26F1" w14:textId="0D08B8A8" w:rsidR="000C6653" w:rsidRDefault="000C6653" w:rsidP="007D6793">
      <w:pPr>
        <w:spacing w:line="480" w:lineRule="auto"/>
        <w:jc w:val="both"/>
      </w:pPr>
    </w:p>
    <w:p w14:paraId="22A0B4FD" w14:textId="0A4C0AFB" w:rsidR="000C6653" w:rsidRDefault="000C6653" w:rsidP="007D6793">
      <w:pPr>
        <w:spacing w:line="480" w:lineRule="auto"/>
        <w:jc w:val="both"/>
      </w:pPr>
    </w:p>
    <w:p w14:paraId="224DF416" w14:textId="2399AC9C" w:rsidR="000C6653" w:rsidRDefault="000C6653" w:rsidP="007D6793">
      <w:pPr>
        <w:spacing w:line="480" w:lineRule="auto"/>
        <w:jc w:val="both"/>
      </w:pPr>
    </w:p>
    <w:p w14:paraId="597FB47D" w14:textId="73BD5240" w:rsidR="000C6653" w:rsidRDefault="000C6653" w:rsidP="007D6793">
      <w:pPr>
        <w:spacing w:line="480" w:lineRule="auto"/>
        <w:jc w:val="both"/>
      </w:pPr>
      <w:r>
        <w:rPr>
          <w:noProof/>
        </w:rPr>
        <w:lastRenderedPageBreak/>
        <w:drawing>
          <wp:inline distT="0" distB="0" distL="0" distR="0" wp14:anchorId="4109505E" wp14:editId="206A9900">
            <wp:extent cx="5943600" cy="341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419475"/>
                    </a:xfrm>
                    <a:prstGeom prst="rect">
                      <a:avLst/>
                    </a:prstGeom>
                  </pic:spPr>
                </pic:pic>
              </a:graphicData>
            </a:graphic>
          </wp:inline>
        </w:drawing>
      </w:r>
    </w:p>
    <w:p w14:paraId="0B0DDE5F" w14:textId="16EC4223" w:rsidR="00F232C0" w:rsidRDefault="000C6653" w:rsidP="000C6653">
      <w:pPr>
        <w:spacing w:line="480" w:lineRule="auto"/>
        <w:ind w:left="1440" w:firstLine="720"/>
        <w:jc w:val="both"/>
        <w:rPr>
          <w:b/>
          <w:bCs/>
        </w:rPr>
      </w:pPr>
      <w:r w:rsidRPr="000C6653">
        <w:rPr>
          <w:b/>
          <w:bCs/>
        </w:rPr>
        <w:t>Figure 4.</w:t>
      </w:r>
      <w:r w:rsidR="00A87904">
        <w:rPr>
          <w:b/>
          <w:bCs/>
        </w:rPr>
        <w:t>21</w:t>
      </w:r>
      <w:r w:rsidRPr="000C6653">
        <w:rPr>
          <w:b/>
          <w:bCs/>
        </w:rPr>
        <w:t xml:space="preserve"> Home page of Graphical User Interface (GUI)</w:t>
      </w:r>
    </w:p>
    <w:p w14:paraId="55EFBD23" w14:textId="6937C825" w:rsidR="000C6653" w:rsidRDefault="000C6653" w:rsidP="000C6653">
      <w:pPr>
        <w:spacing w:line="480" w:lineRule="auto"/>
        <w:jc w:val="both"/>
        <w:rPr>
          <w:b/>
          <w:bCs/>
        </w:rPr>
      </w:pPr>
    </w:p>
    <w:p w14:paraId="1C062AE1" w14:textId="33A7C1BF" w:rsidR="000C6653" w:rsidRDefault="000C6653" w:rsidP="000C6653">
      <w:pPr>
        <w:spacing w:line="480" w:lineRule="auto"/>
        <w:jc w:val="both"/>
        <w:rPr>
          <w:b/>
          <w:bCs/>
        </w:rPr>
      </w:pPr>
    </w:p>
    <w:p w14:paraId="45C08538" w14:textId="05C37E1A" w:rsidR="000C6653" w:rsidRDefault="000C6653" w:rsidP="000C6653">
      <w:pPr>
        <w:spacing w:line="480" w:lineRule="auto"/>
        <w:jc w:val="both"/>
        <w:rPr>
          <w:b/>
          <w:bCs/>
        </w:rPr>
      </w:pPr>
    </w:p>
    <w:p w14:paraId="37C96D3C" w14:textId="45705CB4" w:rsidR="000C6653" w:rsidRDefault="000C6653" w:rsidP="000C6653">
      <w:pPr>
        <w:spacing w:line="480" w:lineRule="auto"/>
        <w:jc w:val="both"/>
        <w:rPr>
          <w:b/>
          <w:bCs/>
        </w:rPr>
      </w:pPr>
    </w:p>
    <w:p w14:paraId="02A1514B" w14:textId="01B84CF1" w:rsidR="000C6653" w:rsidRDefault="000C6653" w:rsidP="000C6653">
      <w:pPr>
        <w:spacing w:line="480" w:lineRule="auto"/>
        <w:jc w:val="both"/>
        <w:rPr>
          <w:b/>
          <w:bCs/>
        </w:rPr>
      </w:pPr>
    </w:p>
    <w:p w14:paraId="166C70DA" w14:textId="5932279E" w:rsidR="000C6653" w:rsidRDefault="000C6653" w:rsidP="000C6653">
      <w:pPr>
        <w:spacing w:line="480" w:lineRule="auto"/>
        <w:jc w:val="both"/>
        <w:rPr>
          <w:b/>
          <w:bCs/>
        </w:rPr>
      </w:pPr>
    </w:p>
    <w:p w14:paraId="7426B51A" w14:textId="0BFE92DF" w:rsidR="000C6653" w:rsidRDefault="000C6653" w:rsidP="000C6653">
      <w:pPr>
        <w:spacing w:line="480" w:lineRule="auto"/>
        <w:jc w:val="both"/>
        <w:rPr>
          <w:b/>
          <w:bCs/>
        </w:rPr>
      </w:pPr>
    </w:p>
    <w:p w14:paraId="40552232" w14:textId="1D0D9FF3" w:rsidR="000C6653" w:rsidRDefault="000C6653" w:rsidP="000C6653">
      <w:pPr>
        <w:spacing w:line="480" w:lineRule="auto"/>
        <w:jc w:val="both"/>
        <w:rPr>
          <w:b/>
          <w:bCs/>
        </w:rPr>
      </w:pPr>
    </w:p>
    <w:p w14:paraId="2EBDE134" w14:textId="45755D02" w:rsidR="000C6653" w:rsidRDefault="000C6653" w:rsidP="000C6653">
      <w:pPr>
        <w:spacing w:line="480" w:lineRule="auto"/>
        <w:jc w:val="both"/>
        <w:rPr>
          <w:b/>
          <w:bCs/>
        </w:rPr>
      </w:pPr>
    </w:p>
    <w:p w14:paraId="427DFCC1" w14:textId="55FF4F99" w:rsidR="000C6653" w:rsidRDefault="000C6653" w:rsidP="000C6653">
      <w:pPr>
        <w:spacing w:line="480" w:lineRule="auto"/>
        <w:jc w:val="both"/>
        <w:rPr>
          <w:b/>
          <w:bCs/>
        </w:rPr>
      </w:pPr>
      <w:r w:rsidRPr="000C6653">
        <w:rPr>
          <w:noProof/>
        </w:rPr>
        <w:lastRenderedPageBreak/>
        <w:drawing>
          <wp:inline distT="0" distB="0" distL="0" distR="0" wp14:anchorId="3E9D8151" wp14:editId="2988F64F">
            <wp:extent cx="5943600" cy="3581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581400"/>
                    </a:xfrm>
                    <a:prstGeom prst="rect">
                      <a:avLst/>
                    </a:prstGeom>
                  </pic:spPr>
                </pic:pic>
              </a:graphicData>
            </a:graphic>
          </wp:inline>
        </w:drawing>
      </w:r>
    </w:p>
    <w:p w14:paraId="672B7F7A" w14:textId="4776862D" w:rsidR="000C6653" w:rsidRDefault="000C6653" w:rsidP="000C6653">
      <w:pPr>
        <w:spacing w:line="480" w:lineRule="auto"/>
        <w:ind w:left="1440" w:firstLine="720"/>
        <w:jc w:val="both"/>
        <w:rPr>
          <w:b/>
          <w:bCs/>
        </w:rPr>
      </w:pPr>
      <w:r>
        <w:rPr>
          <w:b/>
          <w:bCs/>
        </w:rPr>
        <w:t>Figure 4.</w:t>
      </w:r>
      <w:r w:rsidR="00A87904">
        <w:rPr>
          <w:b/>
          <w:bCs/>
        </w:rPr>
        <w:t>22</w:t>
      </w:r>
      <w:r>
        <w:rPr>
          <w:b/>
          <w:bCs/>
        </w:rPr>
        <w:t xml:space="preserve"> Customer Welcome page </w:t>
      </w:r>
    </w:p>
    <w:p w14:paraId="581E4039" w14:textId="1B92B4F5" w:rsidR="000C6653" w:rsidRDefault="000C6653" w:rsidP="000C6653">
      <w:pPr>
        <w:spacing w:line="480" w:lineRule="auto"/>
        <w:jc w:val="both"/>
        <w:rPr>
          <w:b/>
          <w:bCs/>
        </w:rPr>
      </w:pPr>
    </w:p>
    <w:p w14:paraId="6634E435" w14:textId="1623B0DB" w:rsidR="000C6653" w:rsidRDefault="000C6653" w:rsidP="000C6653">
      <w:pPr>
        <w:spacing w:line="480" w:lineRule="auto"/>
        <w:jc w:val="both"/>
        <w:rPr>
          <w:b/>
          <w:bCs/>
        </w:rPr>
      </w:pPr>
    </w:p>
    <w:p w14:paraId="72446EBD" w14:textId="465936CE" w:rsidR="000C6653" w:rsidRDefault="000C6653" w:rsidP="000C6653">
      <w:pPr>
        <w:spacing w:line="480" w:lineRule="auto"/>
        <w:jc w:val="both"/>
        <w:rPr>
          <w:b/>
          <w:bCs/>
        </w:rPr>
      </w:pPr>
    </w:p>
    <w:p w14:paraId="67985746" w14:textId="5A58FB7C" w:rsidR="000C6653" w:rsidRDefault="000C6653" w:rsidP="000C6653">
      <w:pPr>
        <w:spacing w:line="480" w:lineRule="auto"/>
        <w:jc w:val="both"/>
        <w:rPr>
          <w:b/>
          <w:bCs/>
        </w:rPr>
      </w:pPr>
    </w:p>
    <w:p w14:paraId="22B4A2D5" w14:textId="06D7969B" w:rsidR="000C6653" w:rsidRDefault="000C6653" w:rsidP="000C6653">
      <w:pPr>
        <w:spacing w:line="480" w:lineRule="auto"/>
        <w:jc w:val="both"/>
        <w:rPr>
          <w:b/>
          <w:bCs/>
        </w:rPr>
      </w:pPr>
    </w:p>
    <w:p w14:paraId="17B967E4" w14:textId="3ED3566B" w:rsidR="000C6653" w:rsidRDefault="000C6653" w:rsidP="000C6653">
      <w:pPr>
        <w:spacing w:line="480" w:lineRule="auto"/>
        <w:jc w:val="both"/>
        <w:rPr>
          <w:b/>
          <w:bCs/>
        </w:rPr>
      </w:pPr>
    </w:p>
    <w:p w14:paraId="4CA71060" w14:textId="402C13FB" w:rsidR="000C6653" w:rsidRDefault="000C6653" w:rsidP="000C6653">
      <w:pPr>
        <w:spacing w:line="480" w:lineRule="auto"/>
        <w:jc w:val="both"/>
        <w:rPr>
          <w:b/>
          <w:bCs/>
        </w:rPr>
      </w:pPr>
    </w:p>
    <w:p w14:paraId="76076D9B" w14:textId="1604C2F4" w:rsidR="000C6653" w:rsidRDefault="000C6653" w:rsidP="000C6653">
      <w:pPr>
        <w:spacing w:line="480" w:lineRule="auto"/>
        <w:jc w:val="both"/>
        <w:rPr>
          <w:b/>
          <w:bCs/>
        </w:rPr>
      </w:pPr>
    </w:p>
    <w:p w14:paraId="4FB7D6FE" w14:textId="5ABFABA2" w:rsidR="000C6653" w:rsidRDefault="000C6653" w:rsidP="000C6653">
      <w:pPr>
        <w:spacing w:line="480" w:lineRule="auto"/>
        <w:jc w:val="both"/>
        <w:rPr>
          <w:b/>
          <w:bCs/>
        </w:rPr>
      </w:pPr>
    </w:p>
    <w:p w14:paraId="06284C22" w14:textId="52FD6581" w:rsidR="000C6653" w:rsidRDefault="000C6653" w:rsidP="000C6653">
      <w:pPr>
        <w:spacing w:line="480" w:lineRule="auto"/>
        <w:jc w:val="both"/>
        <w:rPr>
          <w:b/>
          <w:bCs/>
        </w:rPr>
      </w:pPr>
    </w:p>
    <w:p w14:paraId="5E2BE5B2" w14:textId="5517C3B7" w:rsidR="000C6653" w:rsidRDefault="000C6653" w:rsidP="000C6653">
      <w:pPr>
        <w:spacing w:line="480" w:lineRule="auto"/>
        <w:jc w:val="both"/>
        <w:rPr>
          <w:b/>
          <w:bCs/>
        </w:rPr>
      </w:pPr>
    </w:p>
    <w:p w14:paraId="0BBC2C75" w14:textId="70BBBBB2" w:rsidR="000C6653" w:rsidRPr="000C6653" w:rsidRDefault="007D378A" w:rsidP="000C6653">
      <w:pPr>
        <w:spacing w:line="480" w:lineRule="auto"/>
        <w:jc w:val="both"/>
        <w:rPr>
          <w:b/>
          <w:bCs/>
        </w:rPr>
      </w:pPr>
      <w:r w:rsidRPr="007D378A">
        <w:rPr>
          <w:noProof/>
        </w:rPr>
        <w:drawing>
          <wp:inline distT="0" distB="0" distL="0" distR="0" wp14:anchorId="6D1CA082" wp14:editId="196F72C1">
            <wp:extent cx="5943600" cy="3429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429000"/>
                    </a:xfrm>
                    <a:prstGeom prst="rect">
                      <a:avLst/>
                    </a:prstGeom>
                  </pic:spPr>
                </pic:pic>
              </a:graphicData>
            </a:graphic>
          </wp:inline>
        </w:drawing>
      </w:r>
    </w:p>
    <w:p w14:paraId="42CAAB37" w14:textId="70B3FD17" w:rsidR="007D378A" w:rsidRDefault="007D378A" w:rsidP="00074267">
      <w:pPr>
        <w:spacing w:line="480" w:lineRule="auto"/>
        <w:ind w:left="1440" w:firstLine="720"/>
        <w:jc w:val="both"/>
        <w:rPr>
          <w:b/>
          <w:bCs/>
        </w:rPr>
      </w:pPr>
      <w:r w:rsidRPr="007D378A">
        <w:rPr>
          <w:b/>
          <w:bCs/>
        </w:rPr>
        <w:t>Figure 4.</w:t>
      </w:r>
      <w:r w:rsidR="00A87904">
        <w:rPr>
          <w:b/>
          <w:bCs/>
        </w:rPr>
        <w:t>23</w:t>
      </w:r>
      <w:r w:rsidRPr="007D378A">
        <w:rPr>
          <w:b/>
          <w:bCs/>
        </w:rPr>
        <w:t xml:space="preserve"> </w:t>
      </w:r>
      <w:r>
        <w:rPr>
          <w:b/>
          <w:bCs/>
        </w:rPr>
        <w:t xml:space="preserve">Customers </w:t>
      </w:r>
      <w:r w:rsidRPr="007D378A">
        <w:rPr>
          <w:b/>
          <w:bCs/>
        </w:rPr>
        <w:t>Transaction page</w:t>
      </w:r>
    </w:p>
    <w:p w14:paraId="387F74E5" w14:textId="77777777" w:rsidR="007D378A" w:rsidRDefault="007D378A" w:rsidP="007D378A">
      <w:pPr>
        <w:spacing w:line="480" w:lineRule="auto"/>
        <w:jc w:val="both"/>
        <w:rPr>
          <w:b/>
          <w:bCs/>
        </w:rPr>
      </w:pPr>
    </w:p>
    <w:p w14:paraId="7AC1C92A" w14:textId="77777777" w:rsidR="007D378A" w:rsidRDefault="007D378A" w:rsidP="007D378A">
      <w:pPr>
        <w:spacing w:line="480" w:lineRule="auto"/>
        <w:jc w:val="both"/>
        <w:rPr>
          <w:b/>
          <w:bCs/>
        </w:rPr>
      </w:pPr>
    </w:p>
    <w:p w14:paraId="367E6B42" w14:textId="77777777" w:rsidR="007D378A" w:rsidRDefault="007D378A" w:rsidP="007D378A">
      <w:pPr>
        <w:spacing w:line="480" w:lineRule="auto"/>
        <w:jc w:val="both"/>
        <w:rPr>
          <w:b/>
          <w:bCs/>
        </w:rPr>
      </w:pPr>
    </w:p>
    <w:p w14:paraId="41B8BDE6" w14:textId="77777777" w:rsidR="007D378A" w:rsidRDefault="007D378A" w:rsidP="007D378A">
      <w:pPr>
        <w:spacing w:line="480" w:lineRule="auto"/>
        <w:jc w:val="both"/>
        <w:rPr>
          <w:b/>
          <w:bCs/>
        </w:rPr>
      </w:pPr>
    </w:p>
    <w:p w14:paraId="7EB76B17" w14:textId="77777777" w:rsidR="007D378A" w:rsidRDefault="007D378A" w:rsidP="007D378A">
      <w:pPr>
        <w:spacing w:line="480" w:lineRule="auto"/>
        <w:jc w:val="both"/>
        <w:rPr>
          <w:b/>
          <w:bCs/>
        </w:rPr>
      </w:pPr>
    </w:p>
    <w:p w14:paraId="1B240E11" w14:textId="77777777" w:rsidR="007D378A" w:rsidRDefault="007D378A" w:rsidP="007D378A">
      <w:pPr>
        <w:spacing w:line="480" w:lineRule="auto"/>
        <w:jc w:val="both"/>
        <w:rPr>
          <w:b/>
          <w:bCs/>
        </w:rPr>
      </w:pPr>
    </w:p>
    <w:p w14:paraId="120520F9" w14:textId="6B7C4316" w:rsidR="007D378A" w:rsidRDefault="007D378A" w:rsidP="007D378A">
      <w:pPr>
        <w:spacing w:line="480" w:lineRule="auto"/>
        <w:jc w:val="both"/>
        <w:rPr>
          <w:b/>
          <w:bCs/>
        </w:rPr>
      </w:pPr>
    </w:p>
    <w:p w14:paraId="1926981C" w14:textId="2030FABC" w:rsidR="003C3F16" w:rsidRDefault="003C3F16" w:rsidP="007D378A">
      <w:pPr>
        <w:spacing w:line="480" w:lineRule="auto"/>
        <w:jc w:val="both"/>
        <w:rPr>
          <w:b/>
          <w:bCs/>
        </w:rPr>
      </w:pPr>
      <w:r w:rsidRPr="003C3F16">
        <w:rPr>
          <w:noProof/>
        </w:rPr>
        <w:lastRenderedPageBreak/>
        <w:drawing>
          <wp:inline distT="0" distB="0" distL="0" distR="0" wp14:anchorId="120FD3DE" wp14:editId="6A36EF6E">
            <wp:extent cx="5943600" cy="32385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3238500"/>
                    </a:xfrm>
                    <a:prstGeom prst="rect">
                      <a:avLst/>
                    </a:prstGeom>
                  </pic:spPr>
                </pic:pic>
              </a:graphicData>
            </a:graphic>
          </wp:inline>
        </w:drawing>
      </w:r>
    </w:p>
    <w:p w14:paraId="17424130" w14:textId="096AAF35" w:rsidR="003C3F16" w:rsidRDefault="003C3F16" w:rsidP="00074267">
      <w:pPr>
        <w:spacing w:line="480" w:lineRule="auto"/>
        <w:ind w:left="720" w:firstLine="720"/>
        <w:jc w:val="both"/>
        <w:rPr>
          <w:b/>
          <w:bCs/>
        </w:rPr>
      </w:pPr>
      <w:r>
        <w:rPr>
          <w:b/>
          <w:bCs/>
        </w:rPr>
        <w:t>Figure 4.</w:t>
      </w:r>
      <w:r w:rsidR="00A87904">
        <w:rPr>
          <w:b/>
          <w:bCs/>
        </w:rPr>
        <w:t xml:space="preserve">24 </w:t>
      </w:r>
      <w:r>
        <w:rPr>
          <w:b/>
          <w:bCs/>
        </w:rPr>
        <w:t>Fraud Transaction detected from a customer transaction</w:t>
      </w:r>
    </w:p>
    <w:p w14:paraId="121E35DB" w14:textId="2C04BF4B" w:rsidR="003C3F16" w:rsidRDefault="003C3F16" w:rsidP="007D378A">
      <w:pPr>
        <w:spacing w:line="480" w:lineRule="auto"/>
        <w:jc w:val="both"/>
        <w:rPr>
          <w:b/>
          <w:bCs/>
        </w:rPr>
      </w:pPr>
    </w:p>
    <w:p w14:paraId="4D2B6495" w14:textId="14BE74C9" w:rsidR="003C3F16" w:rsidRDefault="003C3F16" w:rsidP="007D378A">
      <w:pPr>
        <w:spacing w:line="480" w:lineRule="auto"/>
        <w:jc w:val="both"/>
        <w:rPr>
          <w:b/>
          <w:bCs/>
        </w:rPr>
      </w:pPr>
    </w:p>
    <w:p w14:paraId="6992EF86" w14:textId="44FBE3D6" w:rsidR="003C3F16" w:rsidRDefault="003C3F16" w:rsidP="007D378A">
      <w:pPr>
        <w:spacing w:line="480" w:lineRule="auto"/>
        <w:jc w:val="both"/>
        <w:rPr>
          <w:b/>
          <w:bCs/>
        </w:rPr>
      </w:pPr>
    </w:p>
    <w:p w14:paraId="0E6061C3" w14:textId="2293213A" w:rsidR="003C3F16" w:rsidRDefault="003C3F16" w:rsidP="007D378A">
      <w:pPr>
        <w:spacing w:line="480" w:lineRule="auto"/>
        <w:jc w:val="both"/>
        <w:rPr>
          <w:b/>
          <w:bCs/>
        </w:rPr>
      </w:pPr>
    </w:p>
    <w:p w14:paraId="016E6812" w14:textId="039B1E49" w:rsidR="003C3F16" w:rsidRDefault="003C3F16" w:rsidP="007D378A">
      <w:pPr>
        <w:spacing w:line="480" w:lineRule="auto"/>
        <w:jc w:val="both"/>
        <w:rPr>
          <w:b/>
          <w:bCs/>
        </w:rPr>
      </w:pPr>
    </w:p>
    <w:p w14:paraId="70E57C48" w14:textId="2EDDD079" w:rsidR="003C3F16" w:rsidRDefault="003C3F16" w:rsidP="007D378A">
      <w:pPr>
        <w:spacing w:line="480" w:lineRule="auto"/>
        <w:jc w:val="both"/>
        <w:rPr>
          <w:b/>
          <w:bCs/>
        </w:rPr>
      </w:pPr>
    </w:p>
    <w:p w14:paraId="0E93855B" w14:textId="4C6FADE7" w:rsidR="003C3F16" w:rsidRDefault="003C3F16" w:rsidP="007D378A">
      <w:pPr>
        <w:spacing w:line="480" w:lineRule="auto"/>
        <w:jc w:val="both"/>
        <w:rPr>
          <w:b/>
          <w:bCs/>
        </w:rPr>
      </w:pPr>
    </w:p>
    <w:p w14:paraId="736F5972" w14:textId="11C76526" w:rsidR="003C3F16" w:rsidRDefault="003C3F16" w:rsidP="007D378A">
      <w:pPr>
        <w:spacing w:line="480" w:lineRule="auto"/>
        <w:jc w:val="both"/>
        <w:rPr>
          <w:b/>
          <w:bCs/>
        </w:rPr>
      </w:pPr>
    </w:p>
    <w:p w14:paraId="29802AAA" w14:textId="77777777" w:rsidR="003C3F16" w:rsidRDefault="003C3F16" w:rsidP="007D378A">
      <w:pPr>
        <w:spacing w:line="480" w:lineRule="auto"/>
        <w:jc w:val="both"/>
        <w:rPr>
          <w:b/>
          <w:bCs/>
        </w:rPr>
      </w:pPr>
    </w:p>
    <w:p w14:paraId="3953E3E6" w14:textId="77777777" w:rsidR="007D378A" w:rsidRDefault="007D378A" w:rsidP="007D378A">
      <w:pPr>
        <w:spacing w:line="480" w:lineRule="auto"/>
        <w:jc w:val="both"/>
        <w:rPr>
          <w:b/>
          <w:bCs/>
        </w:rPr>
      </w:pPr>
    </w:p>
    <w:p w14:paraId="500E7921" w14:textId="77777777" w:rsidR="007D378A" w:rsidRDefault="007D378A" w:rsidP="007D378A">
      <w:pPr>
        <w:spacing w:line="480" w:lineRule="auto"/>
        <w:jc w:val="both"/>
        <w:rPr>
          <w:b/>
          <w:bCs/>
        </w:rPr>
      </w:pPr>
    </w:p>
    <w:p w14:paraId="7DF476F6" w14:textId="527AF9E9" w:rsidR="00F232C0" w:rsidRPr="007D378A" w:rsidRDefault="007D378A" w:rsidP="007D378A">
      <w:pPr>
        <w:spacing w:line="480" w:lineRule="auto"/>
        <w:jc w:val="both"/>
        <w:rPr>
          <w:b/>
          <w:bCs/>
        </w:rPr>
      </w:pPr>
      <w:r w:rsidRPr="007D378A">
        <w:rPr>
          <w:b/>
          <w:bCs/>
        </w:rPr>
        <w:t xml:space="preserve"> </w:t>
      </w:r>
      <w:r w:rsidRPr="007D378A">
        <w:rPr>
          <w:noProof/>
        </w:rPr>
        <w:drawing>
          <wp:inline distT="0" distB="0" distL="0" distR="0" wp14:anchorId="52D24B17" wp14:editId="2F20E86A">
            <wp:extent cx="5943600" cy="3238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238500"/>
                    </a:xfrm>
                    <a:prstGeom prst="rect">
                      <a:avLst/>
                    </a:prstGeom>
                  </pic:spPr>
                </pic:pic>
              </a:graphicData>
            </a:graphic>
          </wp:inline>
        </w:drawing>
      </w:r>
    </w:p>
    <w:p w14:paraId="4C8CE840" w14:textId="3C1365CE" w:rsidR="00F232C0" w:rsidRDefault="007D378A" w:rsidP="007D378A">
      <w:pPr>
        <w:spacing w:line="480" w:lineRule="auto"/>
        <w:ind w:left="1440" w:firstLine="720"/>
        <w:jc w:val="both"/>
        <w:rPr>
          <w:b/>
          <w:bCs/>
        </w:rPr>
      </w:pPr>
      <w:r w:rsidRPr="007D378A">
        <w:rPr>
          <w:b/>
          <w:bCs/>
        </w:rPr>
        <w:t>Figure 4.</w:t>
      </w:r>
      <w:r w:rsidR="00A87904">
        <w:rPr>
          <w:b/>
          <w:bCs/>
        </w:rPr>
        <w:t>25</w:t>
      </w:r>
      <w:r w:rsidRPr="007D378A">
        <w:rPr>
          <w:b/>
          <w:bCs/>
        </w:rPr>
        <w:t xml:space="preserve"> Administrator Login Page</w:t>
      </w:r>
    </w:p>
    <w:p w14:paraId="0A6D9751" w14:textId="2952BB46" w:rsidR="007D378A" w:rsidRDefault="007D378A" w:rsidP="007D378A">
      <w:pPr>
        <w:spacing w:line="480" w:lineRule="auto"/>
        <w:jc w:val="both"/>
        <w:rPr>
          <w:b/>
          <w:bCs/>
        </w:rPr>
      </w:pPr>
    </w:p>
    <w:p w14:paraId="65E7236A" w14:textId="6F4696E6" w:rsidR="007D378A" w:rsidRDefault="007D378A" w:rsidP="007D378A">
      <w:pPr>
        <w:spacing w:line="480" w:lineRule="auto"/>
        <w:jc w:val="both"/>
        <w:rPr>
          <w:b/>
          <w:bCs/>
        </w:rPr>
      </w:pPr>
    </w:p>
    <w:p w14:paraId="0217E19B" w14:textId="6936A816" w:rsidR="007D378A" w:rsidRDefault="007D378A" w:rsidP="007D378A">
      <w:pPr>
        <w:spacing w:line="480" w:lineRule="auto"/>
        <w:jc w:val="both"/>
        <w:rPr>
          <w:b/>
          <w:bCs/>
        </w:rPr>
      </w:pPr>
    </w:p>
    <w:p w14:paraId="70DB3759" w14:textId="24E73CA2" w:rsidR="007D378A" w:rsidRDefault="007D378A" w:rsidP="007D378A">
      <w:pPr>
        <w:spacing w:line="480" w:lineRule="auto"/>
        <w:jc w:val="both"/>
        <w:rPr>
          <w:b/>
          <w:bCs/>
        </w:rPr>
      </w:pPr>
    </w:p>
    <w:p w14:paraId="560DCA86" w14:textId="6B72514F" w:rsidR="007D378A" w:rsidRDefault="007D378A" w:rsidP="007D378A">
      <w:pPr>
        <w:spacing w:line="480" w:lineRule="auto"/>
        <w:jc w:val="both"/>
        <w:rPr>
          <w:b/>
          <w:bCs/>
        </w:rPr>
      </w:pPr>
    </w:p>
    <w:p w14:paraId="1BA625B5" w14:textId="5FBBC565" w:rsidR="007D378A" w:rsidRDefault="007D378A" w:rsidP="007D378A">
      <w:pPr>
        <w:spacing w:line="480" w:lineRule="auto"/>
        <w:jc w:val="both"/>
        <w:rPr>
          <w:b/>
          <w:bCs/>
        </w:rPr>
      </w:pPr>
    </w:p>
    <w:p w14:paraId="4190A595" w14:textId="77777777" w:rsidR="007D378A" w:rsidRDefault="007D378A" w:rsidP="007D378A">
      <w:pPr>
        <w:spacing w:line="480" w:lineRule="auto"/>
        <w:jc w:val="both"/>
        <w:rPr>
          <w:b/>
          <w:bCs/>
        </w:rPr>
      </w:pPr>
    </w:p>
    <w:p w14:paraId="4E2472B4" w14:textId="7AC7EFB9" w:rsidR="007D378A" w:rsidRDefault="007D378A" w:rsidP="007D378A">
      <w:pPr>
        <w:spacing w:line="480" w:lineRule="auto"/>
        <w:jc w:val="both"/>
        <w:rPr>
          <w:b/>
          <w:bCs/>
        </w:rPr>
      </w:pPr>
    </w:p>
    <w:p w14:paraId="634493E6" w14:textId="58EADCF5" w:rsidR="00074267" w:rsidRDefault="00074267" w:rsidP="007D378A">
      <w:pPr>
        <w:spacing w:line="480" w:lineRule="auto"/>
        <w:jc w:val="both"/>
        <w:rPr>
          <w:b/>
          <w:bCs/>
        </w:rPr>
      </w:pPr>
    </w:p>
    <w:p w14:paraId="452B8D41" w14:textId="77777777" w:rsidR="00074267" w:rsidRDefault="00074267" w:rsidP="007D378A">
      <w:pPr>
        <w:spacing w:line="480" w:lineRule="auto"/>
        <w:jc w:val="both"/>
        <w:rPr>
          <w:b/>
          <w:bCs/>
        </w:rPr>
      </w:pPr>
    </w:p>
    <w:p w14:paraId="340E21F1" w14:textId="3C210BA3" w:rsidR="007D378A" w:rsidRDefault="007D378A" w:rsidP="007D378A">
      <w:pPr>
        <w:spacing w:line="480" w:lineRule="auto"/>
        <w:jc w:val="both"/>
        <w:rPr>
          <w:b/>
          <w:bCs/>
        </w:rPr>
      </w:pPr>
      <w:r w:rsidRPr="007D378A">
        <w:rPr>
          <w:noProof/>
        </w:rPr>
        <w:drawing>
          <wp:inline distT="0" distB="0" distL="0" distR="0" wp14:anchorId="5AC835DE" wp14:editId="1025D90B">
            <wp:extent cx="5943600" cy="2847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847975"/>
                    </a:xfrm>
                    <a:prstGeom prst="rect">
                      <a:avLst/>
                    </a:prstGeom>
                  </pic:spPr>
                </pic:pic>
              </a:graphicData>
            </a:graphic>
          </wp:inline>
        </w:drawing>
      </w:r>
    </w:p>
    <w:p w14:paraId="2454A9E3" w14:textId="4B6C6E53" w:rsidR="007D378A" w:rsidRDefault="003C3F16" w:rsidP="003C3F16">
      <w:pPr>
        <w:spacing w:line="480" w:lineRule="auto"/>
        <w:ind w:left="720" w:firstLine="720"/>
        <w:jc w:val="both"/>
        <w:rPr>
          <w:b/>
          <w:bCs/>
        </w:rPr>
      </w:pPr>
      <w:r>
        <w:rPr>
          <w:b/>
          <w:bCs/>
        </w:rPr>
        <w:t>Figure 4.</w:t>
      </w:r>
      <w:r w:rsidR="00A87904">
        <w:rPr>
          <w:b/>
          <w:bCs/>
        </w:rPr>
        <w:t>26</w:t>
      </w:r>
      <w:r>
        <w:rPr>
          <w:b/>
          <w:bCs/>
        </w:rPr>
        <w:t xml:space="preserve"> Admin Transaction Page</w:t>
      </w:r>
    </w:p>
    <w:p w14:paraId="151B22F2" w14:textId="4D186552" w:rsidR="007D378A" w:rsidRDefault="007D378A" w:rsidP="007D378A">
      <w:pPr>
        <w:spacing w:line="480" w:lineRule="auto"/>
        <w:jc w:val="both"/>
        <w:rPr>
          <w:b/>
          <w:bCs/>
        </w:rPr>
      </w:pPr>
    </w:p>
    <w:p w14:paraId="3BF3D89A" w14:textId="14C94F4F" w:rsidR="007D378A" w:rsidRDefault="007D378A" w:rsidP="007D378A">
      <w:pPr>
        <w:spacing w:line="480" w:lineRule="auto"/>
        <w:jc w:val="both"/>
        <w:rPr>
          <w:b/>
          <w:bCs/>
        </w:rPr>
      </w:pPr>
    </w:p>
    <w:p w14:paraId="09F4487E" w14:textId="7B8DC57D" w:rsidR="007D378A" w:rsidRDefault="007D378A" w:rsidP="007D378A">
      <w:pPr>
        <w:spacing w:line="480" w:lineRule="auto"/>
        <w:jc w:val="both"/>
        <w:rPr>
          <w:b/>
          <w:bCs/>
        </w:rPr>
      </w:pPr>
    </w:p>
    <w:p w14:paraId="08DE43B3" w14:textId="51D7E419" w:rsidR="007D378A" w:rsidRDefault="007D378A" w:rsidP="007D378A">
      <w:pPr>
        <w:spacing w:line="480" w:lineRule="auto"/>
        <w:jc w:val="both"/>
        <w:rPr>
          <w:b/>
          <w:bCs/>
        </w:rPr>
      </w:pPr>
    </w:p>
    <w:p w14:paraId="62566427" w14:textId="274D1A8A" w:rsidR="007D378A" w:rsidRDefault="007D378A" w:rsidP="007D378A">
      <w:pPr>
        <w:spacing w:line="480" w:lineRule="auto"/>
        <w:jc w:val="both"/>
        <w:rPr>
          <w:b/>
          <w:bCs/>
        </w:rPr>
      </w:pPr>
    </w:p>
    <w:p w14:paraId="53FFE8F6" w14:textId="1B99147D" w:rsidR="007D378A" w:rsidRDefault="007D378A" w:rsidP="007D378A">
      <w:pPr>
        <w:spacing w:line="480" w:lineRule="auto"/>
        <w:jc w:val="both"/>
        <w:rPr>
          <w:b/>
          <w:bCs/>
        </w:rPr>
      </w:pPr>
    </w:p>
    <w:p w14:paraId="5AB3C132" w14:textId="3D078770" w:rsidR="007D378A" w:rsidRDefault="007D378A" w:rsidP="007D378A">
      <w:pPr>
        <w:spacing w:line="480" w:lineRule="auto"/>
        <w:jc w:val="both"/>
        <w:rPr>
          <w:b/>
          <w:bCs/>
        </w:rPr>
      </w:pPr>
    </w:p>
    <w:p w14:paraId="64E39938" w14:textId="0A79E8C4" w:rsidR="007D378A" w:rsidRDefault="007D378A" w:rsidP="007D378A">
      <w:pPr>
        <w:spacing w:line="480" w:lineRule="auto"/>
        <w:jc w:val="both"/>
        <w:rPr>
          <w:b/>
          <w:bCs/>
        </w:rPr>
      </w:pPr>
    </w:p>
    <w:p w14:paraId="01E35E81" w14:textId="0AAD304A" w:rsidR="007D378A" w:rsidRDefault="007D378A" w:rsidP="007D378A">
      <w:pPr>
        <w:spacing w:line="480" w:lineRule="auto"/>
        <w:jc w:val="both"/>
        <w:rPr>
          <w:b/>
          <w:bCs/>
        </w:rPr>
      </w:pPr>
    </w:p>
    <w:p w14:paraId="31224DEB" w14:textId="0C140256" w:rsidR="007D378A" w:rsidRDefault="007D378A" w:rsidP="007D378A">
      <w:pPr>
        <w:spacing w:line="480" w:lineRule="auto"/>
        <w:jc w:val="both"/>
        <w:rPr>
          <w:b/>
          <w:bCs/>
        </w:rPr>
      </w:pPr>
    </w:p>
    <w:p w14:paraId="76AA5CE4" w14:textId="00BA8F81" w:rsidR="007D378A" w:rsidRDefault="007D378A" w:rsidP="007D378A">
      <w:pPr>
        <w:spacing w:line="480" w:lineRule="auto"/>
        <w:jc w:val="both"/>
        <w:rPr>
          <w:b/>
          <w:bCs/>
        </w:rPr>
      </w:pPr>
    </w:p>
    <w:p w14:paraId="101FFCB1" w14:textId="77777777" w:rsidR="007D378A" w:rsidRDefault="007D378A" w:rsidP="007D378A">
      <w:pPr>
        <w:spacing w:line="480" w:lineRule="auto"/>
        <w:jc w:val="both"/>
        <w:rPr>
          <w:b/>
          <w:bCs/>
        </w:rPr>
      </w:pPr>
    </w:p>
    <w:p w14:paraId="2A7DAF1A" w14:textId="61E69846" w:rsidR="007D378A" w:rsidRDefault="007D378A" w:rsidP="007D378A">
      <w:pPr>
        <w:spacing w:line="480" w:lineRule="auto"/>
        <w:jc w:val="both"/>
        <w:rPr>
          <w:b/>
          <w:bCs/>
        </w:rPr>
      </w:pPr>
      <w:r w:rsidRPr="007D378A">
        <w:rPr>
          <w:noProof/>
        </w:rPr>
        <w:drawing>
          <wp:inline distT="0" distB="0" distL="0" distR="0" wp14:anchorId="3AE1E70E" wp14:editId="63374CC2">
            <wp:extent cx="5943600" cy="32861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3286125"/>
                    </a:xfrm>
                    <a:prstGeom prst="rect">
                      <a:avLst/>
                    </a:prstGeom>
                  </pic:spPr>
                </pic:pic>
              </a:graphicData>
            </a:graphic>
          </wp:inline>
        </w:drawing>
      </w:r>
    </w:p>
    <w:p w14:paraId="666CA1ED" w14:textId="0FC75423" w:rsidR="003C3F16" w:rsidRPr="007D378A" w:rsidRDefault="003C3F16" w:rsidP="003C3F16">
      <w:pPr>
        <w:spacing w:line="480" w:lineRule="auto"/>
        <w:ind w:firstLine="720"/>
        <w:jc w:val="both"/>
        <w:rPr>
          <w:b/>
          <w:bCs/>
        </w:rPr>
      </w:pPr>
      <w:r>
        <w:rPr>
          <w:b/>
          <w:bCs/>
        </w:rPr>
        <w:t>Figure 4.</w:t>
      </w:r>
      <w:r w:rsidR="00A87904">
        <w:rPr>
          <w:b/>
          <w:bCs/>
        </w:rPr>
        <w:t xml:space="preserve">27 </w:t>
      </w:r>
      <w:r>
        <w:rPr>
          <w:b/>
          <w:bCs/>
        </w:rPr>
        <w:t>Customer Transaction from the Admin Page (Tracking transaction at real time)</w:t>
      </w:r>
    </w:p>
    <w:p w14:paraId="0403B535" w14:textId="77777777" w:rsidR="00F232C0" w:rsidRDefault="00F232C0" w:rsidP="007D6793">
      <w:pPr>
        <w:spacing w:line="480" w:lineRule="auto"/>
        <w:jc w:val="both"/>
      </w:pPr>
    </w:p>
    <w:p w14:paraId="71E09937" w14:textId="77777777" w:rsidR="00F232C0" w:rsidRDefault="00F232C0" w:rsidP="007D6793">
      <w:pPr>
        <w:spacing w:line="480" w:lineRule="auto"/>
        <w:jc w:val="both"/>
      </w:pPr>
    </w:p>
    <w:p w14:paraId="75BA9861" w14:textId="77777777" w:rsidR="00F232C0" w:rsidRDefault="00F232C0" w:rsidP="007D6793">
      <w:pPr>
        <w:spacing w:line="480" w:lineRule="auto"/>
        <w:jc w:val="both"/>
      </w:pPr>
    </w:p>
    <w:p w14:paraId="22819125" w14:textId="77777777" w:rsidR="00F232C0" w:rsidRDefault="00F232C0" w:rsidP="007D6793">
      <w:pPr>
        <w:spacing w:line="480" w:lineRule="auto"/>
        <w:jc w:val="both"/>
      </w:pPr>
    </w:p>
    <w:p w14:paraId="16DA7061" w14:textId="77777777" w:rsidR="00F232C0" w:rsidRDefault="00F232C0" w:rsidP="007D6793">
      <w:pPr>
        <w:spacing w:line="480" w:lineRule="auto"/>
        <w:jc w:val="both"/>
      </w:pPr>
    </w:p>
    <w:p w14:paraId="6362A99C" w14:textId="77777777" w:rsidR="00F232C0" w:rsidRDefault="00F232C0" w:rsidP="007D6793">
      <w:pPr>
        <w:spacing w:line="480" w:lineRule="auto"/>
        <w:jc w:val="both"/>
      </w:pPr>
    </w:p>
    <w:p w14:paraId="671EF1A0" w14:textId="77777777" w:rsidR="00604066" w:rsidRDefault="00604066" w:rsidP="002E07E9">
      <w:pPr>
        <w:spacing w:line="480" w:lineRule="auto"/>
        <w:jc w:val="center"/>
        <w:rPr>
          <w:b/>
          <w:bCs/>
        </w:rPr>
      </w:pPr>
    </w:p>
    <w:p w14:paraId="50A2396C" w14:textId="0F0C54D4" w:rsidR="00F232C0" w:rsidRPr="002E07E9" w:rsidRDefault="003C3F16" w:rsidP="002E07E9">
      <w:pPr>
        <w:spacing w:line="480" w:lineRule="auto"/>
        <w:jc w:val="center"/>
        <w:rPr>
          <w:b/>
          <w:bCs/>
        </w:rPr>
      </w:pPr>
      <w:r w:rsidRPr="002E07E9">
        <w:rPr>
          <w:b/>
          <w:bCs/>
        </w:rPr>
        <w:lastRenderedPageBreak/>
        <w:t>Chapter Five</w:t>
      </w:r>
    </w:p>
    <w:p w14:paraId="6F42B163" w14:textId="79CE8472" w:rsidR="002E07E9" w:rsidRDefault="002E07E9" w:rsidP="002E07E9">
      <w:pPr>
        <w:spacing w:line="480" w:lineRule="auto"/>
        <w:jc w:val="center"/>
        <w:rPr>
          <w:b/>
          <w:bCs/>
        </w:rPr>
      </w:pPr>
      <w:r w:rsidRPr="002E07E9">
        <w:rPr>
          <w:b/>
          <w:bCs/>
        </w:rPr>
        <w:t>SUMMARY, CONCLUSION AND RECOMMENDATIONS</w:t>
      </w:r>
    </w:p>
    <w:p w14:paraId="02BBFF5B" w14:textId="5C993FD7" w:rsidR="002E07E9" w:rsidRPr="002E07E9" w:rsidRDefault="002E07E9" w:rsidP="002E07E9">
      <w:pPr>
        <w:pStyle w:val="ListParagraph"/>
        <w:numPr>
          <w:ilvl w:val="1"/>
          <w:numId w:val="12"/>
        </w:numPr>
        <w:spacing w:line="480" w:lineRule="auto"/>
        <w:rPr>
          <w:b/>
          <w:bCs/>
        </w:rPr>
      </w:pPr>
      <w:r w:rsidRPr="002E07E9">
        <w:rPr>
          <w:b/>
          <w:bCs/>
        </w:rPr>
        <w:t>Summary</w:t>
      </w:r>
    </w:p>
    <w:p w14:paraId="467A389B" w14:textId="1D104024" w:rsidR="001E17DC" w:rsidRDefault="001E17DC" w:rsidP="001E17DC">
      <w:pPr>
        <w:spacing w:line="480" w:lineRule="auto"/>
        <w:ind w:left="360"/>
        <w:jc w:val="both"/>
      </w:pPr>
      <w:r>
        <w:t>With huge losses in billions of naira and dollars as a result of fraudulent activities and unauthorized access to customer account; there is now more need to secure the system from unauthorized tampering of customers’ accounts. Although technologies and approaches have attempted solving the problem of fraud in credit/debit card transaction systems; serious challenges have plagued the advancement of research in this domain. This includes unavailability of real genuine or fraudulent transaction for dataset for research, the class imbalance problem and problem of concept where a developed model is able to predict new transactions with unfamiliar patterns.</w:t>
      </w:r>
    </w:p>
    <w:p w14:paraId="59DA69D3" w14:textId="45D476BD" w:rsidR="001E17DC" w:rsidRDefault="001E17DC" w:rsidP="001E17DC">
      <w:pPr>
        <w:spacing w:line="480" w:lineRule="auto"/>
        <w:ind w:left="360"/>
        <w:jc w:val="both"/>
      </w:pPr>
      <w:r>
        <w:t>Secondly, the issue of building optimized forests with the Random Forests algorithm is another major problem. Decision trees which form Random Forests must rely on local greedy search to select attributes for splitting. This normally results in local minima and non-optimized trees with the ability to overfit or underfit the learning algorithm resulting in misclassifications. Consequently, this work has suggested a way to solve the problems outlined above by the use of samples of available to real dataset to simulate instances of the real transaction data. The work proposed and implemented an improved algorithm that takes care of correlations and non</w:t>
      </w:r>
      <w:r w:rsidR="00D84B88">
        <w:t>-</w:t>
      </w:r>
      <w:r>
        <w:t xml:space="preserve"> correlations in the dataset by the use of Random Forest algorithm for non- correlated data and multivariate data generation.</w:t>
      </w:r>
    </w:p>
    <w:p w14:paraId="2B1AA37D" w14:textId="02DBF9F2" w:rsidR="001E17DC" w:rsidRDefault="001E17DC" w:rsidP="001E17DC">
      <w:pPr>
        <w:spacing w:line="480" w:lineRule="auto"/>
        <w:ind w:left="360"/>
        <w:jc w:val="both"/>
      </w:pPr>
      <w:r>
        <w:t xml:space="preserve">Similarly, this work implemented an algorithm for genetically evolving and optimizing Random Forests that uses sampling method to build series of random trees, which are randomly used to build forests which generated a higher </w:t>
      </w:r>
      <w:r w:rsidR="00E3207B">
        <w:t>accuracy than other models</w:t>
      </w:r>
      <w:r>
        <w:t xml:space="preserve">. </w:t>
      </w:r>
    </w:p>
    <w:p w14:paraId="4C105EC1" w14:textId="77777777" w:rsidR="00D84B88" w:rsidRDefault="00D84B88" w:rsidP="001E17DC">
      <w:pPr>
        <w:spacing w:line="480" w:lineRule="auto"/>
        <w:ind w:left="360"/>
        <w:jc w:val="both"/>
      </w:pPr>
    </w:p>
    <w:p w14:paraId="37FEB21A" w14:textId="77777777" w:rsidR="001E17DC" w:rsidRPr="00E3207B" w:rsidRDefault="001E17DC" w:rsidP="001E17DC">
      <w:pPr>
        <w:spacing w:line="480" w:lineRule="auto"/>
        <w:ind w:left="360"/>
        <w:jc w:val="both"/>
        <w:rPr>
          <w:b/>
          <w:bCs/>
        </w:rPr>
      </w:pPr>
      <w:r w:rsidRPr="00E3207B">
        <w:rPr>
          <w:b/>
          <w:bCs/>
        </w:rPr>
        <w:lastRenderedPageBreak/>
        <w:t>5.2 Conclusion</w:t>
      </w:r>
    </w:p>
    <w:p w14:paraId="4B024933" w14:textId="3711E565" w:rsidR="00092B5A" w:rsidRDefault="00D84B88" w:rsidP="001E17DC">
      <w:pPr>
        <w:spacing w:line="480" w:lineRule="auto"/>
        <w:ind w:left="360"/>
        <w:jc w:val="both"/>
      </w:pPr>
      <w:r>
        <w:t xml:space="preserve">This work involved the </w:t>
      </w:r>
      <w:r w:rsidR="00092B5A" w:rsidRPr="00D84B88">
        <w:t>design</w:t>
      </w:r>
      <w:r w:rsidR="000033B3">
        <w:t xml:space="preserve"> of</w:t>
      </w:r>
      <w:r w:rsidR="00092B5A" w:rsidRPr="00D84B88">
        <w:t xml:space="preserve"> a system to detect fraud in credit card transaction</w:t>
      </w:r>
      <w:r w:rsidR="000033B3">
        <w:t xml:space="preserve"> with the implementation of machine learning algorithms.</w:t>
      </w:r>
      <w:r w:rsidR="00092B5A">
        <w:t xml:space="preserve"> This system is capable of providing most of the essential features required to detect fraudulent and legitimate transactions.</w:t>
      </w:r>
    </w:p>
    <w:p w14:paraId="13C295CA" w14:textId="449A32ED" w:rsidR="00092B5A" w:rsidRDefault="001E17DC" w:rsidP="004A45CE">
      <w:pPr>
        <w:spacing w:line="480" w:lineRule="auto"/>
        <w:ind w:left="360"/>
        <w:jc w:val="both"/>
      </w:pPr>
      <w:r>
        <w:t xml:space="preserve">Secondly, </w:t>
      </w:r>
      <w:r w:rsidR="00092B5A">
        <w:t xml:space="preserve">the dataset was preprocessed and transformed in order to </w:t>
      </w:r>
      <w:r>
        <w:t xml:space="preserve">improve the classification accuracy of </w:t>
      </w:r>
      <w:r w:rsidR="00092B5A">
        <w:t>the various model</w:t>
      </w:r>
      <w:r w:rsidR="000033B3">
        <w:t>s</w:t>
      </w:r>
      <w:r w:rsidR="00092B5A">
        <w:t xml:space="preserve"> built</w:t>
      </w:r>
      <w:r>
        <w:t xml:space="preserve"> by lowering the number of misclassifications and error rate of</w:t>
      </w:r>
      <w:r w:rsidR="00092B5A">
        <w:t xml:space="preserve"> each prediction</w:t>
      </w:r>
      <w:r>
        <w:t xml:space="preserve">. It was also observed that if </w:t>
      </w:r>
      <w:r w:rsidR="004A45CE">
        <w:t xml:space="preserve">the dataset is </w:t>
      </w:r>
      <w:r>
        <w:t xml:space="preserve">well </w:t>
      </w:r>
      <w:r w:rsidR="00092B5A">
        <w:t xml:space="preserve">transformed and </w:t>
      </w:r>
      <w:r w:rsidR="004A45CE">
        <w:t xml:space="preserve">well managed from data inconsistency and null values, the dataset </w:t>
      </w:r>
      <w:r>
        <w:t xml:space="preserve">can give better optimized </w:t>
      </w:r>
      <w:r w:rsidR="004A45CE">
        <w:t>model</w:t>
      </w:r>
      <w:r>
        <w:t xml:space="preserve"> with low </w:t>
      </w:r>
      <w:r w:rsidR="004A45CE">
        <w:t>overfitting</w:t>
      </w:r>
      <w:r>
        <w:t xml:space="preserve"> and </w:t>
      </w:r>
      <w:r w:rsidR="004A45CE">
        <w:t>underfitting</w:t>
      </w:r>
      <w:r>
        <w:t xml:space="preserve"> rates. This system starts with an initial number of trees which are sampled and grouped into different forests as the starting population. This population of forests is then involved and a better solution capable of lowering training and classification errors chosen as the classification model for the given p</w:t>
      </w:r>
      <w:r w:rsidR="004A45CE">
        <w:t xml:space="preserve">rediction. </w:t>
      </w:r>
      <w:r w:rsidR="00092B5A" w:rsidRPr="00092B5A">
        <w:t xml:space="preserve">This ultimately took care of the class imbalance problem leading to the improved classification accuracy in the developed </w:t>
      </w:r>
      <w:r w:rsidR="004A45CE" w:rsidRPr="00092B5A">
        <w:t>models</w:t>
      </w:r>
      <w:r>
        <w:t>.</w:t>
      </w:r>
    </w:p>
    <w:p w14:paraId="7A41332A" w14:textId="77777777" w:rsidR="001E17DC" w:rsidRDefault="001E17DC" w:rsidP="001E17DC">
      <w:pPr>
        <w:spacing w:line="480" w:lineRule="auto"/>
        <w:ind w:left="360"/>
        <w:jc w:val="both"/>
      </w:pPr>
      <w:r w:rsidRPr="004A45CE">
        <w:rPr>
          <w:b/>
          <w:bCs/>
        </w:rPr>
        <w:t>5.3</w:t>
      </w:r>
      <w:r>
        <w:t xml:space="preserve"> </w:t>
      </w:r>
      <w:r w:rsidRPr="004A45CE">
        <w:rPr>
          <w:b/>
          <w:bCs/>
        </w:rPr>
        <w:t>Recommendations</w:t>
      </w:r>
    </w:p>
    <w:p w14:paraId="3254D5E8" w14:textId="77777777" w:rsidR="001E17DC" w:rsidRDefault="001E17DC" w:rsidP="001E17DC">
      <w:pPr>
        <w:spacing w:line="480" w:lineRule="auto"/>
        <w:ind w:left="360"/>
        <w:jc w:val="both"/>
      </w:pPr>
      <w:r>
        <w:t>From the findings and conclusion stated in this work, the following recommendations are made:</w:t>
      </w:r>
    </w:p>
    <w:p w14:paraId="7B9F04A9" w14:textId="200CC09A" w:rsidR="001E17DC" w:rsidRDefault="001E17DC" w:rsidP="00106DF2">
      <w:pPr>
        <w:spacing w:line="480" w:lineRule="auto"/>
        <w:ind w:left="540" w:hanging="270"/>
        <w:jc w:val="both"/>
      </w:pPr>
      <w:r>
        <w:t>1.</w:t>
      </w:r>
      <w:r>
        <w:tab/>
      </w:r>
      <w:r w:rsidR="004A45CE">
        <w:t xml:space="preserve">Random Forest </w:t>
      </w:r>
      <w:r>
        <w:t>is recommended for use in all domains of machine learning especially supervised learning where the availability of dataset is a challenge.</w:t>
      </w:r>
      <w:r w:rsidR="000033B3">
        <w:t xml:space="preserve">  It is known</w:t>
      </w:r>
      <w:r w:rsidR="009F659A">
        <w:t xml:space="preserve"> to handle noisy or missing data as well as categorical or continuous features.</w:t>
      </w:r>
    </w:p>
    <w:p w14:paraId="1E82D05E" w14:textId="64561532" w:rsidR="001E17DC" w:rsidRDefault="001E17DC" w:rsidP="00106DF2">
      <w:pPr>
        <w:spacing w:line="480" w:lineRule="auto"/>
        <w:ind w:left="540" w:hanging="270"/>
        <w:jc w:val="both"/>
      </w:pPr>
      <w:r>
        <w:t>2.</w:t>
      </w:r>
      <w:r>
        <w:tab/>
      </w:r>
      <w:r w:rsidR="004A45CE">
        <w:t>Random</w:t>
      </w:r>
      <w:r>
        <w:t xml:space="preserve"> </w:t>
      </w:r>
      <w:r w:rsidR="00106DF2">
        <w:t xml:space="preserve">Forest </w:t>
      </w:r>
      <w:r>
        <w:t xml:space="preserve">is also recommended for use in all supervised machine learning problems as it has </w:t>
      </w:r>
      <w:r w:rsidR="00106DF2">
        <w:t>the potential</w:t>
      </w:r>
      <w:r>
        <w:t xml:space="preserve"> of giving better classification </w:t>
      </w:r>
      <w:r w:rsidR="009F659A">
        <w:t>results</w:t>
      </w:r>
      <w:r>
        <w:t xml:space="preserve"> against </w:t>
      </w:r>
      <w:r w:rsidR="004A45CE">
        <w:t>Logistics Regression, K</w:t>
      </w:r>
      <w:r w:rsidR="00106DF2">
        <w:t>- Nearest Neighbor</w:t>
      </w:r>
      <w:r w:rsidR="009F659A">
        <w:t xml:space="preserve"> and</w:t>
      </w:r>
      <w:r w:rsidR="00106DF2">
        <w:t xml:space="preserve"> </w:t>
      </w:r>
      <w:r w:rsidR="009F659A">
        <w:t>Gaussian</w:t>
      </w:r>
      <w:r w:rsidR="00106DF2">
        <w:t xml:space="preserve"> in terms </w:t>
      </w:r>
      <w:r w:rsidR="009F659A">
        <w:t xml:space="preserve">of </w:t>
      </w:r>
      <w:r w:rsidR="0026223D">
        <w:t>accuracy, precision</w:t>
      </w:r>
      <w:r w:rsidR="00106DF2">
        <w:t>,</w:t>
      </w:r>
      <w:r w:rsidR="0026223D">
        <w:t xml:space="preserve"> </w:t>
      </w:r>
      <w:r w:rsidR="00106DF2">
        <w:t>re</w:t>
      </w:r>
      <w:r w:rsidR="0026223D">
        <w:t>call</w:t>
      </w:r>
      <w:r w:rsidR="00106DF2">
        <w:t xml:space="preserve"> and f1 score.</w:t>
      </w:r>
    </w:p>
    <w:p w14:paraId="324AD37C" w14:textId="1DED6735" w:rsidR="004A45CE" w:rsidRDefault="001E17DC" w:rsidP="00074267">
      <w:pPr>
        <w:spacing w:line="480" w:lineRule="auto"/>
        <w:ind w:left="540" w:hanging="180"/>
        <w:jc w:val="both"/>
      </w:pPr>
      <w:r>
        <w:lastRenderedPageBreak/>
        <w:t>3.</w:t>
      </w:r>
      <w:r>
        <w:tab/>
        <w:t xml:space="preserve">The developed model can be used in a </w:t>
      </w:r>
      <w:r w:rsidR="0094382D">
        <w:t>production environment</w:t>
      </w:r>
      <w:r>
        <w:t xml:space="preserve"> by banks and credit/debit card issuing organizations in order to check incoming transactions and possibly allow or disallow these transactions based on the system decision</w:t>
      </w:r>
      <w:r w:rsidR="009F659A">
        <w:t xml:space="preserve"> of the in</w:t>
      </w:r>
      <w:r w:rsidR="003D35C9">
        <w:t>tegration and deployment model</w:t>
      </w:r>
      <w:r>
        <w:t>.</w:t>
      </w:r>
    </w:p>
    <w:p w14:paraId="26349E36" w14:textId="77777777" w:rsidR="001E17DC" w:rsidRPr="004A45CE" w:rsidRDefault="001E17DC" w:rsidP="001E17DC">
      <w:pPr>
        <w:spacing w:line="480" w:lineRule="auto"/>
        <w:ind w:left="360"/>
        <w:jc w:val="both"/>
        <w:rPr>
          <w:b/>
          <w:bCs/>
        </w:rPr>
      </w:pPr>
      <w:r w:rsidRPr="004A45CE">
        <w:rPr>
          <w:b/>
          <w:bCs/>
        </w:rPr>
        <w:t>5.4 Contributions to Knowledge</w:t>
      </w:r>
    </w:p>
    <w:p w14:paraId="4BA65150" w14:textId="77777777" w:rsidR="001E17DC" w:rsidRDefault="001E17DC" w:rsidP="001E17DC">
      <w:pPr>
        <w:spacing w:line="480" w:lineRule="auto"/>
        <w:ind w:left="360"/>
        <w:jc w:val="both"/>
      </w:pPr>
      <w:r>
        <w:t>This research has contributed the following to knowledge;</w:t>
      </w:r>
    </w:p>
    <w:p w14:paraId="468A3FC8" w14:textId="7D1FE2AF" w:rsidR="001E17DC" w:rsidRDefault="001E17DC" w:rsidP="00900095">
      <w:pPr>
        <w:spacing w:line="480" w:lineRule="auto"/>
        <w:ind w:left="720" w:hanging="360"/>
        <w:jc w:val="both"/>
      </w:pPr>
      <w:r>
        <w:t>1.</w:t>
      </w:r>
      <w:r>
        <w:tab/>
        <w:t xml:space="preserve">The </w:t>
      </w:r>
      <w:r w:rsidR="00900095">
        <w:t xml:space="preserve">design, </w:t>
      </w:r>
      <w:r>
        <w:t xml:space="preserve">development and implementation </w:t>
      </w:r>
      <w:r w:rsidR="00900095">
        <w:t>of this work will aid a huge percentage reduction of online fraud transactions.</w:t>
      </w:r>
    </w:p>
    <w:p w14:paraId="40BDADB4" w14:textId="0B10A924" w:rsidR="001E17DC" w:rsidRDefault="001E17DC" w:rsidP="00900095">
      <w:pPr>
        <w:spacing w:line="480" w:lineRule="auto"/>
        <w:ind w:left="720" w:hanging="360"/>
        <w:jc w:val="both"/>
      </w:pPr>
      <w:r>
        <w:t>2.</w:t>
      </w:r>
      <w:r>
        <w:tab/>
        <w:t xml:space="preserve">The improvement of classification </w:t>
      </w:r>
      <w:r w:rsidR="0026223D">
        <w:t xml:space="preserve">accuracy and precision </w:t>
      </w:r>
      <w:r>
        <w:t>of a fraud detection model with the use of R</w:t>
      </w:r>
      <w:r w:rsidR="0026223D">
        <w:t>andom Forest as against all other forms of classification models.</w:t>
      </w:r>
    </w:p>
    <w:p w14:paraId="51ECCBF5" w14:textId="4EBF6F9D" w:rsidR="001E17DC" w:rsidRDefault="001E17DC" w:rsidP="0026223D">
      <w:pPr>
        <w:spacing w:line="480" w:lineRule="auto"/>
        <w:ind w:left="720" w:hanging="360"/>
        <w:jc w:val="both"/>
      </w:pPr>
      <w:r>
        <w:t>3.</w:t>
      </w:r>
      <w:r>
        <w:tab/>
        <w:t>The releasing of synthetically generated fraud datasets to the general public in order to advance research in the field of credit/debit card fraud detection.</w:t>
      </w:r>
    </w:p>
    <w:p w14:paraId="045969FF" w14:textId="77777777" w:rsidR="001E17DC" w:rsidRPr="004A45CE" w:rsidRDefault="001E17DC" w:rsidP="001E17DC">
      <w:pPr>
        <w:spacing w:line="480" w:lineRule="auto"/>
        <w:ind w:left="360"/>
        <w:jc w:val="both"/>
        <w:rPr>
          <w:b/>
          <w:bCs/>
        </w:rPr>
      </w:pPr>
      <w:r w:rsidRPr="004A45CE">
        <w:rPr>
          <w:b/>
          <w:bCs/>
        </w:rPr>
        <w:t>5.5 Suggestion for Further Work</w:t>
      </w:r>
    </w:p>
    <w:p w14:paraId="7FFE5F41" w14:textId="7D391694" w:rsidR="002E07E9" w:rsidRPr="001E17DC" w:rsidRDefault="001E17DC" w:rsidP="001E17DC">
      <w:pPr>
        <w:spacing w:line="480" w:lineRule="auto"/>
        <w:ind w:left="360"/>
        <w:jc w:val="both"/>
      </w:pPr>
      <w:r>
        <w:t>Although, the</w:t>
      </w:r>
      <w:r w:rsidR="0026223D">
        <w:t xml:space="preserve"> algorithm</w:t>
      </w:r>
      <w:r>
        <w:t xml:space="preserve"> has worked well in our credit/debit card fraud detection system, it is unproven how well this algorithm would perform in order problem domains, especially in domains of large number of features. Getting the correct correlation coefficient between large number of features may as well pose a heavy computation challenge especially with high interdependency between features. Research is need in the application of this model in such research domains.</w:t>
      </w:r>
    </w:p>
    <w:p w14:paraId="5E968E60" w14:textId="77777777" w:rsidR="00F232C0" w:rsidRDefault="00F232C0" w:rsidP="007D6793">
      <w:pPr>
        <w:spacing w:line="480" w:lineRule="auto"/>
        <w:jc w:val="both"/>
      </w:pPr>
    </w:p>
    <w:p w14:paraId="5CF1FD4A" w14:textId="77777777" w:rsidR="00F232C0" w:rsidRDefault="00F232C0" w:rsidP="007D6793">
      <w:pPr>
        <w:spacing w:line="480" w:lineRule="auto"/>
        <w:jc w:val="both"/>
      </w:pPr>
    </w:p>
    <w:p w14:paraId="650FA234" w14:textId="77777777" w:rsidR="00F232C0" w:rsidRDefault="00F232C0" w:rsidP="007D6793">
      <w:pPr>
        <w:spacing w:line="480" w:lineRule="auto"/>
        <w:jc w:val="both"/>
      </w:pPr>
    </w:p>
    <w:p w14:paraId="617E968A" w14:textId="4A8ED85F" w:rsidR="00536ADF" w:rsidRDefault="00F232C0" w:rsidP="007D6793">
      <w:pPr>
        <w:spacing w:line="480" w:lineRule="auto"/>
        <w:jc w:val="both"/>
      </w:pPr>
      <w:r>
        <w:t xml:space="preserve"> </w:t>
      </w:r>
    </w:p>
    <w:p w14:paraId="50620931" w14:textId="7389A085" w:rsidR="00536ADF" w:rsidRDefault="00536ADF" w:rsidP="00536ADF">
      <w:pPr>
        <w:spacing w:line="480" w:lineRule="auto"/>
        <w:jc w:val="both"/>
      </w:pPr>
    </w:p>
    <w:p w14:paraId="01E0083B" w14:textId="02CD9DD3" w:rsidR="00074267" w:rsidRDefault="00074267" w:rsidP="00536ADF">
      <w:pPr>
        <w:spacing w:line="480" w:lineRule="auto"/>
        <w:jc w:val="both"/>
      </w:pPr>
    </w:p>
    <w:p w14:paraId="252C5F2D" w14:textId="324C0BAE" w:rsidR="003D35C9" w:rsidRDefault="003D35C9" w:rsidP="00536ADF">
      <w:pPr>
        <w:spacing w:line="480" w:lineRule="auto"/>
        <w:jc w:val="both"/>
      </w:pPr>
    </w:p>
    <w:p w14:paraId="2A68E3E2" w14:textId="14FB2E7E" w:rsidR="003D35C9" w:rsidRDefault="003D35C9" w:rsidP="00536ADF">
      <w:pPr>
        <w:spacing w:line="480" w:lineRule="auto"/>
        <w:jc w:val="both"/>
      </w:pPr>
    </w:p>
    <w:p w14:paraId="03336601" w14:textId="65DCD9C0" w:rsidR="003D35C9" w:rsidRDefault="003D35C9" w:rsidP="00536ADF">
      <w:pPr>
        <w:spacing w:line="480" w:lineRule="auto"/>
        <w:jc w:val="both"/>
      </w:pPr>
    </w:p>
    <w:p w14:paraId="649A8D17" w14:textId="1823A33E" w:rsidR="003D35C9" w:rsidRDefault="003D35C9" w:rsidP="00536ADF">
      <w:pPr>
        <w:spacing w:line="480" w:lineRule="auto"/>
        <w:jc w:val="both"/>
      </w:pPr>
    </w:p>
    <w:p w14:paraId="2A3A4CFA" w14:textId="19A7E94A" w:rsidR="003D35C9" w:rsidRDefault="003D35C9" w:rsidP="00536ADF">
      <w:pPr>
        <w:spacing w:line="480" w:lineRule="auto"/>
        <w:jc w:val="both"/>
      </w:pPr>
    </w:p>
    <w:p w14:paraId="02AE44B3" w14:textId="77777777" w:rsidR="003D35C9" w:rsidRPr="009264E7" w:rsidRDefault="003D35C9" w:rsidP="003D35C9">
      <w:pPr>
        <w:spacing w:line="480" w:lineRule="auto"/>
        <w:rPr>
          <w:b/>
          <w:bCs/>
        </w:rPr>
      </w:pPr>
      <w:r w:rsidRPr="009264E7">
        <w:rPr>
          <w:b/>
          <w:bCs/>
        </w:rPr>
        <w:t>References</w:t>
      </w:r>
    </w:p>
    <w:p w14:paraId="728E2A04"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Pr>
          <w:b/>
          <w:bCs/>
          <w:color w:val="FF0000"/>
        </w:rPr>
        <w:fldChar w:fldCharType="begin" w:fldLock="1"/>
      </w:r>
      <w:r>
        <w:rPr>
          <w:b/>
          <w:bCs/>
          <w:color w:val="FF0000"/>
        </w:rPr>
        <w:instrText xml:space="preserve">ADDIN Mendeley Bibliography CSL_BIBLIOGRAPHY </w:instrText>
      </w:r>
      <w:r>
        <w:rPr>
          <w:b/>
          <w:bCs/>
          <w:color w:val="FF0000"/>
        </w:rPr>
        <w:fldChar w:fldCharType="separate"/>
      </w:r>
      <w:r w:rsidRPr="009149B2">
        <w:rPr>
          <w:rFonts w:ascii="Calibri" w:hAnsi="Calibri" w:cs="Times New Roman"/>
          <w:noProof/>
          <w:szCs w:val="24"/>
        </w:rPr>
        <w:t>[1]</w:t>
      </w:r>
      <w:r w:rsidRPr="009149B2">
        <w:rPr>
          <w:rFonts w:ascii="Calibri" w:hAnsi="Calibri" w:cs="Times New Roman"/>
          <w:noProof/>
          <w:szCs w:val="24"/>
        </w:rPr>
        <w:tab/>
        <w:t>E. Nwogu and E. Nwachukwu, “An Improved Hybrid System for the Prediction of Debit and Credit Card Fraud An Improved Hybrid System for The Prediction of Debit and Credit Card Fraud,” no. September, 2019, doi: 10.22624/AIMS/CISDI/V10N3P8.</w:t>
      </w:r>
    </w:p>
    <w:p w14:paraId="52EED4FD"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w:t>
      </w:r>
      <w:r w:rsidRPr="009149B2">
        <w:rPr>
          <w:rFonts w:ascii="Calibri" w:hAnsi="Calibri" w:cs="Times New Roman"/>
          <w:noProof/>
          <w:szCs w:val="24"/>
        </w:rPr>
        <w:tab/>
        <w:t>I. Trivedi and M. Mridushi, “Credit Card Fraud Detection,” vol. 5, no. 1, pp. 39–42, 2016, doi: 10.17148/IJARCCE.2016.5109.</w:t>
      </w:r>
    </w:p>
    <w:p w14:paraId="2F6DD04B"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3]</w:t>
      </w:r>
      <w:r w:rsidRPr="009149B2">
        <w:rPr>
          <w:rFonts w:ascii="Calibri" w:hAnsi="Calibri" w:cs="Times New Roman"/>
          <w:noProof/>
          <w:szCs w:val="24"/>
        </w:rPr>
        <w:tab/>
        <w:t xml:space="preserve">S. Bhattacharyya, S. Jha, K. Tharakunnel, and J. C. Westland, “Data mining for credit card fraud: A comparative study,” </w:t>
      </w:r>
      <w:r w:rsidRPr="009149B2">
        <w:rPr>
          <w:rFonts w:ascii="Calibri" w:hAnsi="Calibri" w:cs="Times New Roman"/>
          <w:i/>
          <w:iCs/>
          <w:noProof/>
          <w:szCs w:val="24"/>
        </w:rPr>
        <w:t>Decis. Support Syst.</w:t>
      </w:r>
      <w:r w:rsidRPr="009149B2">
        <w:rPr>
          <w:rFonts w:ascii="Calibri" w:hAnsi="Calibri" w:cs="Times New Roman"/>
          <w:noProof/>
          <w:szCs w:val="24"/>
        </w:rPr>
        <w:t>, vol. 50, no. 3, 2011, doi: 10.1016/j.dss.2010.08.008.</w:t>
      </w:r>
    </w:p>
    <w:p w14:paraId="22DC93AE"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4]</w:t>
      </w:r>
      <w:r w:rsidRPr="009149B2">
        <w:rPr>
          <w:rFonts w:ascii="Calibri" w:hAnsi="Calibri" w:cs="Times New Roman"/>
          <w:noProof/>
          <w:szCs w:val="24"/>
        </w:rPr>
        <w:tab/>
        <w:t xml:space="preserve">N. Khare and S. Yunus Sait, “Credit Card Fraud Detection Using Machine Learning Models and Collating Machine Learning Models,” </w:t>
      </w:r>
      <w:r w:rsidRPr="009149B2">
        <w:rPr>
          <w:rFonts w:ascii="Calibri" w:hAnsi="Calibri" w:cs="Times New Roman"/>
          <w:i/>
          <w:iCs/>
          <w:noProof/>
          <w:szCs w:val="24"/>
        </w:rPr>
        <w:t>Int. J. Pure Appl. Math.</w:t>
      </w:r>
      <w:r w:rsidRPr="009149B2">
        <w:rPr>
          <w:rFonts w:ascii="Calibri" w:hAnsi="Calibri" w:cs="Times New Roman"/>
          <w:noProof/>
          <w:szCs w:val="24"/>
        </w:rPr>
        <w:t>, vol. 118, no. 20, 2018.</w:t>
      </w:r>
    </w:p>
    <w:p w14:paraId="031A4A2A" w14:textId="23DA729D"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5]</w:t>
      </w:r>
      <w:r w:rsidRPr="009149B2">
        <w:rPr>
          <w:rFonts w:ascii="Calibri" w:hAnsi="Calibri" w:cs="Times New Roman"/>
          <w:noProof/>
          <w:szCs w:val="24"/>
        </w:rPr>
        <w:tab/>
        <w:t xml:space="preserve">W. W. Soh and R. M. Yusuf, “Predicting Credit Card Fraud on a Imbalanced Data,” </w:t>
      </w:r>
      <w:r w:rsidRPr="009149B2">
        <w:rPr>
          <w:rFonts w:ascii="Calibri" w:hAnsi="Calibri" w:cs="Times New Roman"/>
          <w:i/>
          <w:iCs/>
          <w:noProof/>
          <w:szCs w:val="24"/>
        </w:rPr>
        <w:t>Int. J. Data Sci. Adv. Anal. (ISSN 2563-4429)</w:t>
      </w:r>
      <w:r w:rsidRPr="009149B2">
        <w:rPr>
          <w:rFonts w:ascii="Calibri" w:hAnsi="Calibri" w:cs="Times New Roman"/>
          <w:noProof/>
          <w:szCs w:val="24"/>
        </w:rPr>
        <w:t>, vol. 1, no. 1, 2019.</w:t>
      </w:r>
    </w:p>
    <w:p w14:paraId="229BD978"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6]</w:t>
      </w:r>
      <w:r w:rsidRPr="009149B2">
        <w:rPr>
          <w:rFonts w:ascii="Calibri" w:hAnsi="Calibri" w:cs="Times New Roman"/>
          <w:noProof/>
          <w:szCs w:val="24"/>
        </w:rPr>
        <w:tab/>
        <w:t xml:space="preserve">J. O. Awoyemi, A. O. Adetunmbi, and S. A. Oluwadare, “Credit card fraud detection using machine </w:t>
      </w:r>
      <w:r w:rsidRPr="009149B2">
        <w:rPr>
          <w:rFonts w:ascii="Calibri" w:hAnsi="Calibri" w:cs="Times New Roman"/>
          <w:noProof/>
          <w:szCs w:val="24"/>
        </w:rPr>
        <w:lastRenderedPageBreak/>
        <w:t xml:space="preserve">learning techniques: A comparative analysis,” in </w:t>
      </w:r>
      <w:r w:rsidRPr="009149B2">
        <w:rPr>
          <w:rFonts w:ascii="Calibri" w:hAnsi="Calibri" w:cs="Times New Roman"/>
          <w:i/>
          <w:iCs/>
          <w:noProof/>
          <w:szCs w:val="24"/>
        </w:rPr>
        <w:t>Proceedings of the IEEE International Conference on Computing, Networking and Informatics, ICCNI 2017</w:t>
      </w:r>
      <w:r w:rsidRPr="009149B2">
        <w:rPr>
          <w:rFonts w:ascii="Calibri" w:hAnsi="Calibri" w:cs="Times New Roman"/>
          <w:noProof/>
          <w:szCs w:val="24"/>
        </w:rPr>
        <w:t>, 2017, vol. 2017-January, doi: 10.1109/ICCNI.2017.8123782.</w:t>
      </w:r>
    </w:p>
    <w:p w14:paraId="4FF28A84"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7]</w:t>
      </w:r>
      <w:r w:rsidRPr="009149B2">
        <w:rPr>
          <w:rFonts w:ascii="Calibri" w:hAnsi="Calibri" w:cs="Times New Roman"/>
          <w:noProof/>
          <w:szCs w:val="24"/>
        </w:rPr>
        <w:tab/>
        <w:t xml:space="preserve">A. Muaz, M. Jayabalan, and V. Thiruchelvam, “A comparison of data sampling techniques for credit card fraud detection,” </w:t>
      </w:r>
      <w:r w:rsidRPr="009149B2">
        <w:rPr>
          <w:rFonts w:ascii="Calibri" w:hAnsi="Calibri" w:cs="Times New Roman"/>
          <w:i/>
          <w:iCs/>
          <w:noProof/>
          <w:szCs w:val="24"/>
        </w:rPr>
        <w:t>Int. J. Adv. Comput. Sci. Appl.</w:t>
      </w:r>
      <w:r w:rsidRPr="009149B2">
        <w:rPr>
          <w:rFonts w:ascii="Calibri" w:hAnsi="Calibri" w:cs="Times New Roman"/>
          <w:noProof/>
          <w:szCs w:val="24"/>
        </w:rPr>
        <w:t>, vol. 11, no. 6, 2020, doi: 10.14569/IJACSA.2020.0110660.</w:t>
      </w:r>
    </w:p>
    <w:p w14:paraId="26B8C418"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8]</w:t>
      </w:r>
      <w:r w:rsidRPr="009149B2">
        <w:rPr>
          <w:rFonts w:ascii="Calibri" w:hAnsi="Calibri" w:cs="Times New Roman"/>
          <w:noProof/>
          <w:szCs w:val="24"/>
        </w:rPr>
        <w:tab/>
        <w:t xml:space="preserve">S. Patil, V. Nemade, and P. K. Soni, “Predictive Modelling for Credit Card Fraud Detection Using Data Analytics,” in </w:t>
      </w:r>
      <w:r w:rsidRPr="009149B2">
        <w:rPr>
          <w:rFonts w:ascii="Calibri" w:hAnsi="Calibri" w:cs="Times New Roman"/>
          <w:i/>
          <w:iCs/>
          <w:noProof/>
          <w:szCs w:val="24"/>
        </w:rPr>
        <w:t>Procedia Computer Science</w:t>
      </w:r>
      <w:r w:rsidRPr="009149B2">
        <w:rPr>
          <w:rFonts w:ascii="Calibri" w:hAnsi="Calibri" w:cs="Times New Roman"/>
          <w:noProof/>
          <w:szCs w:val="24"/>
        </w:rPr>
        <w:t>, 2018, vol. 132, doi: 10.1016/j.procs.2018.05.199.</w:t>
      </w:r>
    </w:p>
    <w:p w14:paraId="194793E7" w14:textId="789913EC"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9]</w:t>
      </w:r>
      <w:r w:rsidRPr="009149B2">
        <w:rPr>
          <w:rFonts w:ascii="Calibri" w:hAnsi="Calibri" w:cs="Times New Roman"/>
          <w:noProof/>
          <w:szCs w:val="24"/>
        </w:rPr>
        <w:tab/>
        <w:t>Z. Zojaji, R. E. Atani, and A. H. Monadjemi, “A Survey of Credit Card Fraud Detection Techniques : Data and Technique Oriented Perspective,” pp. 1–26</w:t>
      </w:r>
      <w:r w:rsidR="00796AF5">
        <w:rPr>
          <w:rFonts w:ascii="Calibri" w:hAnsi="Calibri" w:cs="Times New Roman"/>
          <w:noProof/>
          <w:szCs w:val="24"/>
        </w:rPr>
        <w:t>;2012.</w:t>
      </w:r>
    </w:p>
    <w:p w14:paraId="6A01CDD2"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0]</w:t>
      </w:r>
      <w:r w:rsidRPr="009149B2">
        <w:rPr>
          <w:rFonts w:ascii="Calibri" w:hAnsi="Calibri" w:cs="Times New Roman"/>
          <w:noProof/>
          <w:szCs w:val="24"/>
        </w:rPr>
        <w:tab/>
        <w:t xml:space="preserve">J. R. Prasad, S. Saikumar, and B. V. Subbarao, “Design and development of financial fraud detection using machine learning,” </w:t>
      </w:r>
      <w:r w:rsidRPr="009149B2">
        <w:rPr>
          <w:rFonts w:ascii="Calibri" w:hAnsi="Calibri" w:cs="Times New Roman"/>
          <w:i/>
          <w:iCs/>
          <w:noProof/>
          <w:szCs w:val="24"/>
        </w:rPr>
        <w:t>Int. J. Emerg. Trends Eng. Res.</w:t>
      </w:r>
      <w:r w:rsidRPr="009149B2">
        <w:rPr>
          <w:rFonts w:ascii="Calibri" w:hAnsi="Calibri" w:cs="Times New Roman"/>
          <w:noProof/>
          <w:szCs w:val="24"/>
        </w:rPr>
        <w:t>, vol. 8, no. 9, 2020, doi: 10.30534/ijeter/2020/152892020.</w:t>
      </w:r>
    </w:p>
    <w:p w14:paraId="6241E760"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1]</w:t>
      </w:r>
      <w:r w:rsidRPr="009149B2">
        <w:rPr>
          <w:rFonts w:ascii="Calibri" w:hAnsi="Calibri" w:cs="Times New Roman"/>
          <w:noProof/>
          <w:szCs w:val="24"/>
        </w:rPr>
        <w:tab/>
        <w:t xml:space="preserve">G. Vaughan, “Efficient big data model selection with applications to fraud detection,” </w:t>
      </w:r>
      <w:r w:rsidRPr="009149B2">
        <w:rPr>
          <w:rFonts w:ascii="Calibri" w:hAnsi="Calibri" w:cs="Times New Roman"/>
          <w:i/>
          <w:iCs/>
          <w:noProof/>
          <w:szCs w:val="24"/>
        </w:rPr>
        <w:t>Int. J. Forecast.</w:t>
      </w:r>
      <w:r w:rsidRPr="009149B2">
        <w:rPr>
          <w:rFonts w:ascii="Calibri" w:hAnsi="Calibri" w:cs="Times New Roman"/>
          <w:noProof/>
          <w:szCs w:val="24"/>
        </w:rPr>
        <w:t>, vol. 36, no. 3, 2020, doi: 10.1016/j.ijforecast.2018.03.002.</w:t>
      </w:r>
    </w:p>
    <w:p w14:paraId="155631E8"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2]</w:t>
      </w:r>
      <w:r w:rsidRPr="009149B2">
        <w:rPr>
          <w:rFonts w:ascii="Calibri" w:hAnsi="Calibri" w:cs="Times New Roman"/>
          <w:noProof/>
          <w:szCs w:val="24"/>
        </w:rPr>
        <w:tab/>
        <w:t xml:space="preserve">S. Bagga, A. Goyal, N. Gupta, and A. Goyal, “Credit Card Fraud Detection using Pipeling and Ensemble Learning,” in </w:t>
      </w:r>
      <w:r w:rsidRPr="009149B2">
        <w:rPr>
          <w:rFonts w:ascii="Calibri" w:hAnsi="Calibri" w:cs="Times New Roman"/>
          <w:i/>
          <w:iCs/>
          <w:noProof/>
          <w:szCs w:val="24"/>
        </w:rPr>
        <w:t>Procedia Computer Science</w:t>
      </w:r>
      <w:r w:rsidRPr="009149B2">
        <w:rPr>
          <w:rFonts w:ascii="Calibri" w:hAnsi="Calibri" w:cs="Times New Roman"/>
          <w:noProof/>
          <w:szCs w:val="24"/>
        </w:rPr>
        <w:t>, 2020, vol. 173, doi: 10.1016/j.procs.2020.06.014.</w:t>
      </w:r>
    </w:p>
    <w:p w14:paraId="26C55791"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3]</w:t>
      </w:r>
      <w:r w:rsidRPr="009149B2">
        <w:rPr>
          <w:rFonts w:ascii="Calibri" w:hAnsi="Calibri" w:cs="Times New Roman"/>
          <w:noProof/>
          <w:szCs w:val="24"/>
        </w:rPr>
        <w:tab/>
        <w:t>S. K. Shirgave, C. J. Awati, R. More, and S. S. Patil, “A Review On Credit Card Fraud Detection Using Machine Learning,” vol. 8, no. 10, pp. 1217–1220, 2019.</w:t>
      </w:r>
    </w:p>
    <w:p w14:paraId="7BBD17AF" w14:textId="70709404"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4]</w:t>
      </w:r>
      <w:r w:rsidRPr="009149B2">
        <w:rPr>
          <w:rFonts w:ascii="Calibri" w:hAnsi="Calibri" w:cs="Times New Roman"/>
          <w:noProof/>
          <w:szCs w:val="24"/>
        </w:rPr>
        <w:tab/>
        <w:t xml:space="preserve">J. Gao, Z. Zhou, J. Ai, B. Xia, and S. Coggeshall, </w:t>
      </w:r>
      <w:r w:rsidR="00796AF5">
        <w:rPr>
          <w:rFonts w:ascii="Calibri" w:hAnsi="Calibri" w:cs="Times New Roman"/>
          <w:noProof/>
          <w:szCs w:val="24"/>
        </w:rPr>
        <w:t>"</w:t>
      </w:r>
      <w:r w:rsidRPr="009149B2">
        <w:rPr>
          <w:rFonts w:ascii="Calibri" w:hAnsi="Calibri" w:cs="Times New Roman"/>
          <w:i/>
          <w:iCs/>
          <w:noProof/>
          <w:szCs w:val="24"/>
        </w:rPr>
        <w:t>Predicting Credit Card Transaction Fraud Using Machine Learning Algorithm</w:t>
      </w:r>
      <w:r w:rsidR="00796AF5">
        <w:rPr>
          <w:rFonts w:ascii="Calibri" w:hAnsi="Calibri" w:cs="Times New Roman"/>
          <w:i/>
          <w:iCs/>
          <w:noProof/>
          <w:szCs w:val="24"/>
        </w:rPr>
        <w:t>"</w:t>
      </w:r>
      <w:r w:rsidRPr="009149B2">
        <w:rPr>
          <w:rFonts w:ascii="Calibri" w:hAnsi="Calibri" w:cs="Times New Roman"/>
          <w:i/>
          <w:iCs/>
          <w:noProof/>
          <w:szCs w:val="24"/>
        </w:rPr>
        <w:t>s</w:t>
      </w:r>
      <w:r w:rsidRPr="009149B2">
        <w:rPr>
          <w:rFonts w:ascii="Calibri" w:hAnsi="Calibri" w:cs="Times New Roman"/>
          <w:noProof/>
          <w:szCs w:val="24"/>
        </w:rPr>
        <w:t>, vol. 11, no. 03. 2019.</w:t>
      </w:r>
    </w:p>
    <w:p w14:paraId="204295C1"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lastRenderedPageBreak/>
        <w:t>[15]</w:t>
      </w:r>
      <w:r w:rsidRPr="009149B2">
        <w:rPr>
          <w:rFonts w:ascii="Calibri" w:hAnsi="Calibri" w:cs="Times New Roman"/>
          <w:noProof/>
          <w:szCs w:val="24"/>
        </w:rPr>
        <w:tab/>
        <w:t>A. D. Pozzolo, G. Boracchi, O. Caelen, C. Alippi, and G. Bontempi, “Credit Card Fraud Detection : a Realistic Modeling and a Novel Learning Strategy,” no. October, 2017, doi: 10.1109/TNNLS.2017.2736643.</w:t>
      </w:r>
    </w:p>
    <w:p w14:paraId="3577C649"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6]</w:t>
      </w:r>
      <w:r w:rsidRPr="009149B2">
        <w:rPr>
          <w:rFonts w:ascii="Calibri" w:hAnsi="Calibri" w:cs="Times New Roman"/>
          <w:noProof/>
          <w:szCs w:val="24"/>
        </w:rPr>
        <w:tab/>
        <w:t xml:space="preserve">E. L. Barse, H. Kvarnström, and E. Jonsson, “Synthesizing test data for fraud detection systems,” </w:t>
      </w:r>
      <w:r w:rsidRPr="009149B2">
        <w:rPr>
          <w:rFonts w:ascii="Calibri" w:hAnsi="Calibri" w:cs="Times New Roman"/>
          <w:i/>
          <w:iCs/>
          <w:noProof/>
          <w:szCs w:val="24"/>
        </w:rPr>
        <w:t>Proc. - Annu. Comput. Secur. Appl. Conf. ACSAC</w:t>
      </w:r>
      <w:r w:rsidRPr="009149B2">
        <w:rPr>
          <w:rFonts w:ascii="Calibri" w:hAnsi="Calibri" w:cs="Times New Roman"/>
          <w:noProof/>
          <w:szCs w:val="24"/>
        </w:rPr>
        <w:t>, vol. 2003-Janua, pp. 384–394, 2003, doi: 10.1109/CSAC.2003.1254343.</w:t>
      </w:r>
    </w:p>
    <w:p w14:paraId="4EFEA8B3"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7]</w:t>
      </w:r>
      <w:r w:rsidRPr="009149B2">
        <w:rPr>
          <w:rFonts w:ascii="Calibri" w:hAnsi="Calibri" w:cs="Times New Roman"/>
          <w:noProof/>
          <w:szCs w:val="24"/>
        </w:rPr>
        <w:tab/>
        <w:t>H. A. Abdou and J. Pointon, “Credit card fraud and detection techniques : A review Credit card fraud and detection techniques : a review,” no. January, 2009.</w:t>
      </w:r>
    </w:p>
    <w:p w14:paraId="1A9AAE20"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8]</w:t>
      </w:r>
      <w:r w:rsidRPr="009149B2">
        <w:rPr>
          <w:rFonts w:ascii="Calibri" w:hAnsi="Calibri" w:cs="Times New Roman"/>
          <w:noProof/>
          <w:szCs w:val="24"/>
        </w:rPr>
        <w:tab/>
        <w:t xml:space="preserve">K. Golmohammadi and O. R. Zaiane, “Data mining applications for fraud detection in securities market,” </w:t>
      </w:r>
      <w:r w:rsidRPr="009149B2">
        <w:rPr>
          <w:rFonts w:ascii="Calibri" w:hAnsi="Calibri" w:cs="Times New Roman"/>
          <w:i/>
          <w:iCs/>
          <w:noProof/>
          <w:szCs w:val="24"/>
        </w:rPr>
        <w:t>Proc. - 2012 Eur. Intell. Secur. Informatics Conf. EISIC 2012</w:t>
      </w:r>
      <w:r w:rsidRPr="009149B2">
        <w:rPr>
          <w:rFonts w:ascii="Calibri" w:hAnsi="Calibri" w:cs="Times New Roman"/>
          <w:noProof/>
          <w:szCs w:val="24"/>
        </w:rPr>
        <w:t>, pp. 107–114, 2012, doi: 10.1109/EISIC.2012.51.</w:t>
      </w:r>
    </w:p>
    <w:p w14:paraId="3B16C5F6"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19]</w:t>
      </w:r>
      <w:r w:rsidRPr="009149B2">
        <w:rPr>
          <w:rFonts w:ascii="Calibri" w:hAnsi="Calibri" w:cs="Times New Roman"/>
          <w:noProof/>
          <w:szCs w:val="24"/>
        </w:rPr>
        <w:tab/>
        <w:t xml:space="preserve">L. Delamaire, H. Abdou, and J. Pointon, “Credit card fraud and detection techniques: A review,” </w:t>
      </w:r>
      <w:r w:rsidRPr="009149B2">
        <w:rPr>
          <w:rFonts w:ascii="Calibri" w:hAnsi="Calibri" w:cs="Times New Roman"/>
          <w:i/>
          <w:iCs/>
          <w:noProof/>
          <w:szCs w:val="24"/>
        </w:rPr>
        <w:t>Banks Bank Syst.</w:t>
      </w:r>
      <w:r w:rsidRPr="009149B2">
        <w:rPr>
          <w:rFonts w:ascii="Calibri" w:hAnsi="Calibri" w:cs="Times New Roman"/>
          <w:noProof/>
          <w:szCs w:val="24"/>
        </w:rPr>
        <w:t>, vol. 4, no. 2, pp. 57–68, 2009.</w:t>
      </w:r>
    </w:p>
    <w:p w14:paraId="73B53B04"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0]</w:t>
      </w:r>
      <w:r w:rsidRPr="009149B2">
        <w:rPr>
          <w:rFonts w:ascii="Calibri" w:hAnsi="Calibri" w:cs="Times New Roman"/>
          <w:noProof/>
          <w:szCs w:val="24"/>
        </w:rPr>
        <w:tab/>
        <w:t xml:space="preserve">T. Razooqi, K. Raahemifar, P. Khurana, and A. Abhari, “Credit card fraud detection using fuzzy logic and neural network,” </w:t>
      </w:r>
      <w:r w:rsidRPr="009149B2">
        <w:rPr>
          <w:rFonts w:ascii="Calibri" w:hAnsi="Calibri" w:cs="Times New Roman"/>
          <w:i/>
          <w:iCs/>
          <w:noProof/>
          <w:szCs w:val="24"/>
        </w:rPr>
        <w:t>Simul. Ser.</w:t>
      </w:r>
      <w:r w:rsidRPr="009149B2">
        <w:rPr>
          <w:rFonts w:ascii="Calibri" w:hAnsi="Calibri" w:cs="Times New Roman"/>
          <w:noProof/>
          <w:szCs w:val="24"/>
        </w:rPr>
        <w:t>, vol. 48, no. 3, pp. 47–51, 2016, doi: 10.22360/springsim.2016.cns.009.</w:t>
      </w:r>
    </w:p>
    <w:p w14:paraId="0AA601B1"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1]</w:t>
      </w:r>
      <w:r w:rsidRPr="009149B2">
        <w:rPr>
          <w:rFonts w:ascii="Calibri" w:hAnsi="Calibri" w:cs="Times New Roman"/>
          <w:noProof/>
          <w:szCs w:val="24"/>
        </w:rPr>
        <w:tab/>
        <w:t>S. Ahmed, “Credit Card Fraud Detection using Machine Learning and Data Science,” vol. 8, no. 09, pp. 110–115, 2019.</w:t>
      </w:r>
    </w:p>
    <w:p w14:paraId="1D9B92E2"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2]</w:t>
      </w:r>
      <w:r w:rsidRPr="009149B2">
        <w:rPr>
          <w:rFonts w:ascii="Calibri" w:hAnsi="Calibri" w:cs="Times New Roman"/>
          <w:noProof/>
          <w:szCs w:val="24"/>
        </w:rPr>
        <w:tab/>
        <w:t xml:space="preserve">J. Jurgovsky </w:t>
      </w:r>
      <w:r w:rsidRPr="009149B2">
        <w:rPr>
          <w:rFonts w:ascii="Calibri" w:hAnsi="Calibri" w:cs="Times New Roman"/>
          <w:i/>
          <w:iCs/>
          <w:noProof/>
          <w:szCs w:val="24"/>
        </w:rPr>
        <w:t>et al.</w:t>
      </w:r>
      <w:r w:rsidRPr="009149B2">
        <w:rPr>
          <w:rFonts w:ascii="Calibri" w:hAnsi="Calibri" w:cs="Times New Roman"/>
          <w:noProof/>
          <w:szCs w:val="24"/>
        </w:rPr>
        <w:t xml:space="preserve">, “Sequence classification for credit-card fraud detection,” </w:t>
      </w:r>
      <w:r w:rsidRPr="009149B2">
        <w:rPr>
          <w:rFonts w:ascii="Calibri" w:hAnsi="Calibri" w:cs="Times New Roman"/>
          <w:i/>
          <w:iCs/>
          <w:noProof/>
          <w:szCs w:val="24"/>
        </w:rPr>
        <w:t>Expert Syst. Appl.</w:t>
      </w:r>
      <w:r w:rsidRPr="009149B2">
        <w:rPr>
          <w:rFonts w:ascii="Calibri" w:hAnsi="Calibri" w:cs="Times New Roman"/>
          <w:noProof/>
          <w:szCs w:val="24"/>
        </w:rPr>
        <w:t>, vol. 100, 2018, doi: 10.1016/j.eswa.2018.01.037.</w:t>
      </w:r>
    </w:p>
    <w:p w14:paraId="745EA8B0"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3]</w:t>
      </w:r>
      <w:r w:rsidRPr="009149B2">
        <w:rPr>
          <w:rFonts w:ascii="Calibri" w:hAnsi="Calibri" w:cs="Times New Roman"/>
          <w:noProof/>
          <w:szCs w:val="24"/>
        </w:rPr>
        <w:tab/>
        <w:t xml:space="preserve">N. Rtayli and N. Enneya, “Enhanced credit card fraud detection based on SVM-recursive feature elimination and hyper-parameters optimization,” </w:t>
      </w:r>
      <w:r w:rsidRPr="009149B2">
        <w:rPr>
          <w:rFonts w:ascii="Calibri" w:hAnsi="Calibri" w:cs="Times New Roman"/>
          <w:i/>
          <w:iCs/>
          <w:noProof/>
          <w:szCs w:val="24"/>
        </w:rPr>
        <w:t>J. Inf. Secur. Appl.</w:t>
      </w:r>
      <w:r w:rsidRPr="009149B2">
        <w:rPr>
          <w:rFonts w:ascii="Calibri" w:hAnsi="Calibri" w:cs="Times New Roman"/>
          <w:noProof/>
          <w:szCs w:val="24"/>
        </w:rPr>
        <w:t xml:space="preserve">, vol. 55, 2020, doi: </w:t>
      </w:r>
      <w:r w:rsidRPr="009149B2">
        <w:rPr>
          <w:rFonts w:ascii="Calibri" w:hAnsi="Calibri" w:cs="Times New Roman"/>
          <w:noProof/>
          <w:szCs w:val="24"/>
        </w:rPr>
        <w:lastRenderedPageBreak/>
        <w:t>10.1016/j.jisa.2020.102596.</w:t>
      </w:r>
    </w:p>
    <w:p w14:paraId="6E7A57CE"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4]</w:t>
      </w:r>
      <w:r w:rsidRPr="009149B2">
        <w:rPr>
          <w:rFonts w:ascii="Calibri" w:hAnsi="Calibri" w:cs="Times New Roman"/>
          <w:noProof/>
          <w:szCs w:val="24"/>
        </w:rPr>
        <w:tab/>
        <w:t xml:space="preserve">F. Carcillo, Y. A. Le Borgne, O. Caelen, Y. Kessaci, F. Oblé, and G. Bontempi, “Combining unsupervised and supervised learning in credit card fraud detection,” </w:t>
      </w:r>
      <w:r w:rsidRPr="009149B2">
        <w:rPr>
          <w:rFonts w:ascii="Calibri" w:hAnsi="Calibri" w:cs="Times New Roman"/>
          <w:i/>
          <w:iCs/>
          <w:noProof/>
          <w:szCs w:val="24"/>
        </w:rPr>
        <w:t>Inf. Sci. (Ny).</w:t>
      </w:r>
      <w:r w:rsidRPr="009149B2">
        <w:rPr>
          <w:rFonts w:ascii="Calibri" w:hAnsi="Calibri" w:cs="Times New Roman"/>
          <w:noProof/>
          <w:szCs w:val="24"/>
        </w:rPr>
        <w:t>, 2019, doi: 10.1016/j.ins.2019.05.042.</w:t>
      </w:r>
    </w:p>
    <w:p w14:paraId="66875B04"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5]</w:t>
      </w:r>
      <w:r w:rsidRPr="009149B2">
        <w:rPr>
          <w:rFonts w:ascii="Calibri" w:hAnsi="Calibri" w:cs="Times New Roman"/>
          <w:noProof/>
          <w:szCs w:val="24"/>
        </w:rPr>
        <w:tab/>
        <w:t xml:space="preserve">Z. Li, G. Liu, and C. Jiang, “Deep Representation Learning with Full Center Loss for Credit Card Fraud Detection,” </w:t>
      </w:r>
      <w:r w:rsidRPr="009149B2">
        <w:rPr>
          <w:rFonts w:ascii="Calibri" w:hAnsi="Calibri" w:cs="Times New Roman"/>
          <w:i/>
          <w:iCs/>
          <w:noProof/>
          <w:szCs w:val="24"/>
        </w:rPr>
        <w:t>IEEE Trans. Comput. Soc. Syst.</w:t>
      </w:r>
      <w:r w:rsidRPr="009149B2">
        <w:rPr>
          <w:rFonts w:ascii="Calibri" w:hAnsi="Calibri" w:cs="Times New Roman"/>
          <w:noProof/>
          <w:szCs w:val="24"/>
        </w:rPr>
        <w:t>, vol. 7, no. 2, 2020, doi: 10.1109/TCSS.2020.2970805.</w:t>
      </w:r>
    </w:p>
    <w:p w14:paraId="71BB98EB"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6]</w:t>
      </w:r>
      <w:r w:rsidRPr="009149B2">
        <w:rPr>
          <w:rFonts w:ascii="Calibri" w:hAnsi="Calibri" w:cs="Times New Roman"/>
          <w:noProof/>
          <w:szCs w:val="24"/>
        </w:rPr>
        <w:tab/>
        <w:t xml:space="preserve">E. Kim </w:t>
      </w:r>
      <w:r w:rsidRPr="009149B2">
        <w:rPr>
          <w:rFonts w:ascii="Calibri" w:hAnsi="Calibri" w:cs="Times New Roman"/>
          <w:i/>
          <w:iCs/>
          <w:noProof/>
          <w:szCs w:val="24"/>
        </w:rPr>
        <w:t>et al.</w:t>
      </w:r>
      <w:r w:rsidRPr="009149B2">
        <w:rPr>
          <w:rFonts w:ascii="Calibri" w:hAnsi="Calibri" w:cs="Times New Roman"/>
          <w:noProof/>
          <w:szCs w:val="24"/>
        </w:rPr>
        <w:t xml:space="preserve">, “Champion-challenger analysis for credit card fraud detection: Hybrid ensemble and deep learning,” </w:t>
      </w:r>
      <w:r w:rsidRPr="009149B2">
        <w:rPr>
          <w:rFonts w:ascii="Calibri" w:hAnsi="Calibri" w:cs="Times New Roman"/>
          <w:i/>
          <w:iCs/>
          <w:noProof/>
          <w:szCs w:val="24"/>
        </w:rPr>
        <w:t>Expert Syst. Appl.</w:t>
      </w:r>
      <w:r w:rsidRPr="009149B2">
        <w:rPr>
          <w:rFonts w:ascii="Calibri" w:hAnsi="Calibri" w:cs="Times New Roman"/>
          <w:noProof/>
          <w:szCs w:val="24"/>
        </w:rPr>
        <w:t>, vol. 128, 2019, doi: 10.1016/j.eswa.2019.03.042.</w:t>
      </w:r>
    </w:p>
    <w:p w14:paraId="44E661DD"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7]</w:t>
      </w:r>
      <w:r w:rsidRPr="009149B2">
        <w:rPr>
          <w:rFonts w:ascii="Calibri" w:hAnsi="Calibri" w:cs="Times New Roman"/>
          <w:noProof/>
          <w:szCs w:val="24"/>
        </w:rPr>
        <w:tab/>
        <w:t xml:space="preserve">N. Yousefi, M. Alaghband, and I. Garibay, “A comprehensive survey on machine learning techniques and user authentication approaches for credit card fraud detection,” </w:t>
      </w:r>
      <w:r w:rsidRPr="009149B2">
        <w:rPr>
          <w:rFonts w:ascii="Calibri" w:hAnsi="Calibri" w:cs="Times New Roman"/>
          <w:i/>
          <w:iCs/>
          <w:noProof/>
          <w:szCs w:val="24"/>
        </w:rPr>
        <w:t>arXiv</w:t>
      </w:r>
      <w:r w:rsidRPr="009149B2">
        <w:rPr>
          <w:rFonts w:ascii="Calibri" w:hAnsi="Calibri" w:cs="Times New Roman"/>
          <w:noProof/>
          <w:szCs w:val="24"/>
        </w:rPr>
        <w:t>. 2019.</w:t>
      </w:r>
    </w:p>
    <w:p w14:paraId="554523BD"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8]</w:t>
      </w:r>
      <w:r w:rsidRPr="009149B2">
        <w:rPr>
          <w:rFonts w:ascii="Calibri" w:hAnsi="Calibri" w:cs="Times New Roman"/>
          <w:noProof/>
          <w:szCs w:val="24"/>
        </w:rPr>
        <w:tab/>
        <w:t xml:space="preserve">X. Niu, L. Wang, and X. Yang, “A comparison study of credit card fraud detection: Supervised versus unsupervised,” </w:t>
      </w:r>
      <w:r w:rsidRPr="009149B2">
        <w:rPr>
          <w:rFonts w:ascii="Calibri" w:hAnsi="Calibri" w:cs="Times New Roman"/>
          <w:i/>
          <w:iCs/>
          <w:noProof/>
          <w:szCs w:val="24"/>
        </w:rPr>
        <w:t>arXiv</w:t>
      </w:r>
      <w:r w:rsidRPr="009149B2">
        <w:rPr>
          <w:rFonts w:ascii="Calibri" w:hAnsi="Calibri" w:cs="Times New Roman"/>
          <w:noProof/>
          <w:szCs w:val="24"/>
        </w:rPr>
        <w:t>. 2019.</w:t>
      </w:r>
    </w:p>
    <w:p w14:paraId="5878FC4D"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29]</w:t>
      </w:r>
      <w:r w:rsidRPr="009149B2">
        <w:rPr>
          <w:rFonts w:ascii="Calibri" w:hAnsi="Calibri" w:cs="Times New Roman"/>
          <w:noProof/>
          <w:szCs w:val="24"/>
        </w:rPr>
        <w:tab/>
        <w:t xml:space="preserve">K. Chandra Kala, N. Ashok Kumar, V. D. Majety, G. L. Sravanthi, and E. Laxmi Lydia, “Constructing a model to predict fraudulent credit card transactions using machine learning techniques,” </w:t>
      </w:r>
      <w:r w:rsidRPr="009149B2">
        <w:rPr>
          <w:rFonts w:ascii="Calibri" w:hAnsi="Calibri" w:cs="Times New Roman"/>
          <w:i/>
          <w:iCs/>
          <w:noProof/>
          <w:szCs w:val="24"/>
        </w:rPr>
        <w:t>Int. J. Adv. Sci. Technol.</w:t>
      </w:r>
      <w:r w:rsidRPr="009149B2">
        <w:rPr>
          <w:rFonts w:ascii="Calibri" w:hAnsi="Calibri" w:cs="Times New Roman"/>
          <w:noProof/>
          <w:szCs w:val="24"/>
        </w:rPr>
        <w:t>, vol. 29, no. 9 Special Issue, 2020.</w:t>
      </w:r>
    </w:p>
    <w:p w14:paraId="3473EC5E"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30]</w:t>
      </w:r>
      <w:r w:rsidRPr="009149B2">
        <w:rPr>
          <w:rFonts w:ascii="Calibri" w:hAnsi="Calibri" w:cs="Times New Roman"/>
          <w:noProof/>
          <w:szCs w:val="24"/>
        </w:rPr>
        <w:tab/>
        <w:t xml:space="preserve">M. Mohammed, M. B. Khan, and E. B. M. Bashie, </w:t>
      </w:r>
      <w:r w:rsidRPr="009149B2">
        <w:rPr>
          <w:rFonts w:ascii="Calibri" w:hAnsi="Calibri" w:cs="Times New Roman"/>
          <w:i/>
          <w:iCs/>
          <w:noProof/>
          <w:szCs w:val="24"/>
        </w:rPr>
        <w:t>Machine learning: Algorithms and applications</w:t>
      </w:r>
      <w:r w:rsidRPr="009149B2">
        <w:rPr>
          <w:rFonts w:ascii="Calibri" w:hAnsi="Calibri" w:cs="Times New Roman"/>
          <w:noProof/>
          <w:szCs w:val="24"/>
        </w:rPr>
        <w:t>, no. July. 2016.</w:t>
      </w:r>
    </w:p>
    <w:p w14:paraId="5E3F962F" w14:textId="0C7B2928"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31]</w:t>
      </w:r>
      <w:r w:rsidRPr="009149B2">
        <w:rPr>
          <w:rFonts w:ascii="Calibri" w:hAnsi="Calibri" w:cs="Times New Roman"/>
          <w:noProof/>
          <w:szCs w:val="24"/>
        </w:rPr>
        <w:tab/>
        <w:t>A. Thennakoon, C. Bhagyani, S. Premadasa, S. Mihiranga, and N. Kuruwitaarac “Real-time credit card fraud detection using machine learning,” 2019, doi: 10.1109/CONFLUENCE.2019.8776942.</w:t>
      </w:r>
    </w:p>
    <w:p w14:paraId="48716037"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32]</w:t>
      </w:r>
      <w:r w:rsidRPr="009149B2">
        <w:rPr>
          <w:rFonts w:ascii="Calibri" w:hAnsi="Calibri" w:cs="Times New Roman"/>
          <w:noProof/>
          <w:szCs w:val="24"/>
        </w:rPr>
        <w:tab/>
        <w:t xml:space="preserve">R. Saia, L. Boratto, and S. Carta, “Multiple behavioral models: A divide and conquer strategy to </w:t>
      </w:r>
      <w:r w:rsidRPr="009149B2">
        <w:rPr>
          <w:rFonts w:ascii="Calibri" w:hAnsi="Calibri" w:cs="Times New Roman"/>
          <w:noProof/>
          <w:szCs w:val="24"/>
        </w:rPr>
        <w:lastRenderedPageBreak/>
        <w:t xml:space="preserve">fraud detection in financial data streams,” in </w:t>
      </w:r>
      <w:r w:rsidRPr="009149B2">
        <w:rPr>
          <w:rFonts w:ascii="Calibri" w:hAnsi="Calibri" w:cs="Times New Roman"/>
          <w:i/>
          <w:iCs/>
          <w:noProof/>
          <w:szCs w:val="24"/>
        </w:rPr>
        <w:t>IC3K 2015 - Proceedings of the 7th International Joint Conference on Knowledge Discovery, Knowledge Engineering and Knowledge Management</w:t>
      </w:r>
      <w:r w:rsidRPr="009149B2">
        <w:rPr>
          <w:rFonts w:ascii="Calibri" w:hAnsi="Calibri" w:cs="Times New Roman"/>
          <w:noProof/>
          <w:szCs w:val="24"/>
        </w:rPr>
        <w:t>, 2015, vol. 1, doi: 10.5220/0005637104960503.</w:t>
      </w:r>
    </w:p>
    <w:p w14:paraId="40850156"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33]</w:t>
      </w:r>
      <w:r w:rsidRPr="009149B2">
        <w:rPr>
          <w:rFonts w:ascii="Calibri" w:hAnsi="Calibri" w:cs="Times New Roman"/>
          <w:noProof/>
          <w:szCs w:val="24"/>
        </w:rPr>
        <w:tab/>
        <w:t>M. Jeragh and M. Alsulaimi, “Combining Auto Encoders and One Class Support Vectors Machine for Fraudulant Credit Card Transactions Detection,” 2019, doi: 10.1109/WorldS4.2018.8611624.</w:t>
      </w:r>
    </w:p>
    <w:p w14:paraId="49911489" w14:textId="77777777" w:rsidR="003D35C9" w:rsidRPr="009149B2" w:rsidRDefault="003D35C9" w:rsidP="003D35C9">
      <w:pPr>
        <w:widowControl w:val="0"/>
        <w:autoSpaceDE w:val="0"/>
        <w:autoSpaceDN w:val="0"/>
        <w:adjustRightInd w:val="0"/>
        <w:spacing w:line="480" w:lineRule="auto"/>
        <w:ind w:left="640" w:hanging="640"/>
        <w:rPr>
          <w:rFonts w:ascii="Calibri" w:hAnsi="Calibri" w:cs="Times New Roman"/>
          <w:noProof/>
          <w:szCs w:val="24"/>
        </w:rPr>
      </w:pPr>
      <w:r w:rsidRPr="009149B2">
        <w:rPr>
          <w:rFonts w:ascii="Calibri" w:hAnsi="Calibri" w:cs="Times New Roman"/>
          <w:noProof/>
          <w:szCs w:val="24"/>
        </w:rPr>
        <w:t>[34]</w:t>
      </w:r>
      <w:r w:rsidRPr="009149B2">
        <w:rPr>
          <w:rFonts w:ascii="Calibri" w:hAnsi="Calibri" w:cs="Times New Roman"/>
          <w:noProof/>
          <w:szCs w:val="24"/>
        </w:rPr>
        <w:tab/>
        <w:t xml:space="preserve">А. О. Фесенко, Г. К. Папірна, and М. Б. Бауиржан, “The financial fraud detection using machine learning,” </w:t>
      </w:r>
      <w:r w:rsidRPr="009149B2">
        <w:rPr>
          <w:rFonts w:ascii="Calibri" w:hAnsi="Calibri" w:cs="Times New Roman"/>
          <w:i/>
          <w:iCs/>
          <w:noProof/>
          <w:szCs w:val="24"/>
        </w:rPr>
        <w:t>Ukr. Inf. Secur. Res. J.</w:t>
      </w:r>
      <w:r w:rsidRPr="009149B2">
        <w:rPr>
          <w:rFonts w:ascii="Calibri" w:hAnsi="Calibri" w:cs="Times New Roman"/>
          <w:noProof/>
          <w:szCs w:val="24"/>
        </w:rPr>
        <w:t>, vol. 21, no. 2, 2019, doi: 10.18372/2410-7840.21.13769.</w:t>
      </w:r>
    </w:p>
    <w:p w14:paraId="5DCDB2DF" w14:textId="77777777" w:rsidR="003D35C9" w:rsidRPr="009149B2" w:rsidRDefault="003D35C9" w:rsidP="003D35C9">
      <w:pPr>
        <w:widowControl w:val="0"/>
        <w:autoSpaceDE w:val="0"/>
        <w:autoSpaceDN w:val="0"/>
        <w:adjustRightInd w:val="0"/>
        <w:spacing w:line="480" w:lineRule="auto"/>
        <w:ind w:left="640" w:hanging="640"/>
        <w:rPr>
          <w:rFonts w:ascii="Calibri" w:hAnsi="Calibri"/>
          <w:noProof/>
        </w:rPr>
      </w:pPr>
      <w:r w:rsidRPr="009149B2">
        <w:rPr>
          <w:rFonts w:ascii="Calibri" w:hAnsi="Calibri" w:cs="Times New Roman"/>
          <w:noProof/>
          <w:szCs w:val="24"/>
        </w:rPr>
        <w:t>[35]</w:t>
      </w:r>
      <w:r w:rsidRPr="009149B2">
        <w:rPr>
          <w:rFonts w:ascii="Calibri" w:hAnsi="Calibri" w:cs="Times New Roman"/>
          <w:noProof/>
          <w:szCs w:val="24"/>
        </w:rPr>
        <w:tab/>
        <w:t xml:space="preserve">N. K. Ahmed, A. F. Atiya, N. El Gayar, and H. El-Shishiny, “An empirical comparison of machine learning models for time series forecasting,” </w:t>
      </w:r>
      <w:r w:rsidRPr="009149B2">
        <w:rPr>
          <w:rFonts w:ascii="Calibri" w:hAnsi="Calibri" w:cs="Times New Roman"/>
          <w:i/>
          <w:iCs/>
          <w:noProof/>
          <w:szCs w:val="24"/>
        </w:rPr>
        <w:t>Econom. Rev.</w:t>
      </w:r>
      <w:r w:rsidRPr="009149B2">
        <w:rPr>
          <w:rFonts w:ascii="Calibri" w:hAnsi="Calibri" w:cs="Times New Roman"/>
          <w:noProof/>
          <w:szCs w:val="24"/>
        </w:rPr>
        <w:t>, vol. 29, no. 5, 2010, doi: 10.1080/07474938.2010.481556.</w:t>
      </w:r>
    </w:p>
    <w:p w14:paraId="7C749AFB" w14:textId="4463B3FD" w:rsidR="003D35C9" w:rsidRDefault="003D35C9" w:rsidP="00536ADF">
      <w:pPr>
        <w:spacing w:line="480" w:lineRule="auto"/>
        <w:jc w:val="both"/>
        <w:rPr>
          <w:b/>
          <w:bCs/>
          <w:color w:val="FF0000"/>
        </w:rPr>
      </w:pPr>
      <w:r>
        <w:rPr>
          <w:b/>
          <w:bCs/>
          <w:color w:val="FF0000"/>
        </w:rPr>
        <w:fldChar w:fldCharType="end"/>
      </w:r>
    </w:p>
    <w:p w14:paraId="3FFCD22B" w14:textId="61178C9E" w:rsidR="00796AF5" w:rsidRDefault="00796AF5" w:rsidP="00536ADF">
      <w:pPr>
        <w:spacing w:line="480" w:lineRule="auto"/>
        <w:jc w:val="both"/>
        <w:rPr>
          <w:b/>
          <w:bCs/>
          <w:color w:val="FF0000"/>
        </w:rPr>
      </w:pPr>
    </w:p>
    <w:p w14:paraId="5F7A70CC" w14:textId="7746356C" w:rsidR="00796AF5" w:rsidRDefault="00796AF5" w:rsidP="00536ADF">
      <w:pPr>
        <w:spacing w:line="480" w:lineRule="auto"/>
        <w:jc w:val="both"/>
        <w:rPr>
          <w:b/>
          <w:bCs/>
          <w:color w:val="FF0000"/>
        </w:rPr>
      </w:pPr>
    </w:p>
    <w:p w14:paraId="5B7C5EFA" w14:textId="4D5488A4" w:rsidR="00796AF5" w:rsidRDefault="00796AF5" w:rsidP="00536ADF">
      <w:pPr>
        <w:spacing w:line="480" w:lineRule="auto"/>
        <w:jc w:val="both"/>
        <w:rPr>
          <w:b/>
          <w:bCs/>
          <w:color w:val="FF0000"/>
        </w:rPr>
      </w:pPr>
    </w:p>
    <w:p w14:paraId="3F0AE407" w14:textId="1FDAC254" w:rsidR="00796AF5" w:rsidRDefault="00796AF5" w:rsidP="00536ADF">
      <w:pPr>
        <w:spacing w:line="480" w:lineRule="auto"/>
        <w:jc w:val="both"/>
        <w:rPr>
          <w:b/>
          <w:bCs/>
          <w:color w:val="FF0000"/>
        </w:rPr>
      </w:pPr>
    </w:p>
    <w:p w14:paraId="265DC591" w14:textId="7671163A" w:rsidR="00796AF5" w:rsidRDefault="00796AF5" w:rsidP="00536ADF">
      <w:pPr>
        <w:spacing w:line="480" w:lineRule="auto"/>
        <w:jc w:val="both"/>
        <w:rPr>
          <w:b/>
          <w:bCs/>
          <w:color w:val="FF0000"/>
        </w:rPr>
      </w:pPr>
    </w:p>
    <w:p w14:paraId="6B6EA501" w14:textId="0EBD13F9" w:rsidR="00796AF5" w:rsidRDefault="00796AF5" w:rsidP="00536ADF">
      <w:pPr>
        <w:spacing w:line="480" w:lineRule="auto"/>
        <w:jc w:val="both"/>
        <w:rPr>
          <w:b/>
          <w:bCs/>
          <w:color w:val="FF0000"/>
        </w:rPr>
      </w:pPr>
    </w:p>
    <w:p w14:paraId="06B3EDA2" w14:textId="3FB01FD7" w:rsidR="00796AF5" w:rsidRDefault="00796AF5" w:rsidP="00536ADF">
      <w:pPr>
        <w:spacing w:line="480" w:lineRule="auto"/>
        <w:jc w:val="both"/>
        <w:rPr>
          <w:b/>
          <w:bCs/>
          <w:color w:val="FF0000"/>
        </w:rPr>
      </w:pPr>
    </w:p>
    <w:p w14:paraId="64322D9D" w14:textId="190C81D1" w:rsidR="00EB60AC" w:rsidRDefault="009264E7" w:rsidP="00BF089A">
      <w:pPr>
        <w:spacing w:line="480" w:lineRule="auto"/>
        <w:jc w:val="both"/>
      </w:pPr>
      <w:r>
        <w:tab/>
      </w:r>
    </w:p>
    <w:p w14:paraId="44DD5F3D" w14:textId="77777777" w:rsidR="002B2CA0" w:rsidRDefault="002B2CA0" w:rsidP="00850E1E">
      <w:pPr>
        <w:spacing w:line="480" w:lineRule="auto"/>
        <w:jc w:val="both"/>
      </w:pPr>
    </w:p>
    <w:sectPr w:rsidR="002B2C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6C136" w14:textId="77777777" w:rsidR="00F412C3" w:rsidRDefault="00F412C3" w:rsidP="007D378A">
      <w:pPr>
        <w:spacing w:after="0" w:line="240" w:lineRule="auto"/>
      </w:pPr>
      <w:r>
        <w:separator/>
      </w:r>
    </w:p>
  </w:endnote>
  <w:endnote w:type="continuationSeparator" w:id="0">
    <w:p w14:paraId="36F99887" w14:textId="77777777" w:rsidR="00F412C3" w:rsidRDefault="00F412C3" w:rsidP="007D37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787DFA" w14:textId="77777777" w:rsidR="00F412C3" w:rsidRDefault="00F412C3" w:rsidP="007D378A">
      <w:pPr>
        <w:spacing w:after="0" w:line="240" w:lineRule="auto"/>
      </w:pPr>
      <w:r>
        <w:separator/>
      </w:r>
    </w:p>
  </w:footnote>
  <w:footnote w:type="continuationSeparator" w:id="0">
    <w:p w14:paraId="14D84323" w14:textId="77777777" w:rsidR="00F412C3" w:rsidRDefault="00F412C3" w:rsidP="007D37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C1FD3"/>
    <w:multiLevelType w:val="hybridMultilevel"/>
    <w:tmpl w:val="BAEA2818"/>
    <w:lvl w:ilvl="0" w:tplc="04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BB2EC7"/>
    <w:multiLevelType w:val="hybridMultilevel"/>
    <w:tmpl w:val="8E2CA1E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A60389"/>
    <w:multiLevelType w:val="hybridMultilevel"/>
    <w:tmpl w:val="9E6AB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F808CB"/>
    <w:multiLevelType w:val="hybridMultilevel"/>
    <w:tmpl w:val="080CFEC8"/>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427250"/>
    <w:multiLevelType w:val="hybridMultilevel"/>
    <w:tmpl w:val="150A5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2A539C"/>
    <w:multiLevelType w:val="hybridMultilevel"/>
    <w:tmpl w:val="89424F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670BA5"/>
    <w:multiLevelType w:val="hybridMultilevel"/>
    <w:tmpl w:val="2BACB98E"/>
    <w:lvl w:ilvl="0" w:tplc="10C47AC4">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F64794"/>
    <w:multiLevelType w:val="hybridMultilevel"/>
    <w:tmpl w:val="7262749A"/>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9F30213"/>
    <w:multiLevelType w:val="multilevel"/>
    <w:tmpl w:val="FC640CC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FAD31C3"/>
    <w:multiLevelType w:val="multilevel"/>
    <w:tmpl w:val="0E0E9FE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D7B4E06"/>
    <w:multiLevelType w:val="hybridMultilevel"/>
    <w:tmpl w:val="FAFAD80A"/>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466922"/>
    <w:multiLevelType w:val="hybridMultilevel"/>
    <w:tmpl w:val="2E68BD50"/>
    <w:lvl w:ilvl="0" w:tplc="04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10"/>
  </w:num>
  <w:num w:numId="4">
    <w:abstractNumId w:val="6"/>
  </w:num>
  <w:num w:numId="5">
    <w:abstractNumId w:val="7"/>
  </w:num>
  <w:num w:numId="6">
    <w:abstractNumId w:val="11"/>
  </w:num>
  <w:num w:numId="7">
    <w:abstractNumId w:val="4"/>
  </w:num>
  <w:num w:numId="8">
    <w:abstractNumId w:val="9"/>
  </w:num>
  <w:num w:numId="9">
    <w:abstractNumId w:val="2"/>
  </w:num>
  <w:num w:numId="10">
    <w:abstractNumId w:val="1"/>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0AC"/>
    <w:rsid w:val="000033B3"/>
    <w:rsid w:val="00007958"/>
    <w:rsid w:val="00011A32"/>
    <w:rsid w:val="000675F7"/>
    <w:rsid w:val="00074267"/>
    <w:rsid w:val="000828AB"/>
    <w:rsid w:val="00092B5A"/>
    <w:rsid w:val="000B3E39"/>
    <w:rsid w:val="000C441A"/>
    <w:rsid w:val="000C6653"/>
    <w:rsid w:val="000D4187"/>
    <w:rsid w:val="000D4D66"/>
    <w:rsid w:val="00106DF2"/>
    <w:rsid w:val="001366DB"/>
    <w:rsid w:val="00137F1D"/>
    <w:rsid w:val="00147AA5"/>
    <w:rsid w:val="00160C0A"/>
    <w:rsid w:val="00182136"/>
    <w:rsid w:val="00182E99"/>
    <w:rsid w:val="001A3609"/>
    <w:rsid w:val="001B388B"/>
    <w:rsid w:val="001B5E4D"/>
    <w:rsid w:val="001C1B77"/>
    <w:rsid w:val="001E17DC"/>
    <w:rsid w:val="001E24CF"/>
    <w:rsid w:val="001F0A28"/>
    <w:rsid w:val="001F44F1"/>
    <w:rsid w:val="002021E5"/>
    <w:rsid w:val="00211304"/>
    <w:rsid w:val="00217688"/>
    <w:rsid w:val="00241331"/>
    <w:rsid w:val="00241646"/>
    <w:rsid w:val="0024330C"/>
    <w:rsid w:val="0024543F"/>
    <w:rsid w:val="00251A37"/>
    <w:rsid w:val="0026223D"/>
    <w:rsid w:val="00265529"/>
    <w:rsid w:val="0028205C"/>
    <w:rsid w:val="00286D85"/>
    <w:rsid w:val="002A4B98"/>
    <w:rsid w:val="002B2CA0"/>
    <w:rsid w:val="002C0487"/>
    <w:rsid w:val="002C11AB"/>
    <w:rsid w:val="002E07E9"/>
    <w:rsid w:val="002E395D"/>
    <w:rsid w:val="002F0B64"/>
    <w:rsid w:val="00324086"/>
    <w:rsid w:val="00352E55"/>
    <w:rsid w:val="00374A61"/>
    <w:rsid w:val="003B08CF"/>
    <w:rsid w:val="003C3F16"/>
    <w:rsid w:val="003D35C9"/>
    <w:rsid w:val="003D5064"/>
    <w:rsid w:val="003F3BE7"/>
    <w:rsid w:val="004215D6"/>
    <w:rsid w:val="00440489"/>
    <w:rsid w:val="004804D1"/>
    <w:rsid w:val="00486C34"/>
    <w:rsid w:val="0049549C"/>
    <w:rsid w:val="004A45CE"/>
    <w:rsid w:val="004A7F37"/>
    <w:rsid w:val="004B263D"/>
    <w:rsid w:val="004D19C6"/>
    <w:rsid w:val="00510A0A"/>
    <w:rsid w:val="0051403F"/>
    <w:rsid w:val="005238EC"/>
    <w:rsid w:val="0053596D"/>
    <w:rsid w:val="00536ADF"/>
    <w:rsid w:val="00550353"/>
    <w:rsid w:val="00567FA3"/>
    <w:rsid w:val="005C05ED"/>
    <w:rsid w:val="005C3743"/>
    <w:rsid w:val="005C3E59"/>
    <w:rsid w:val="005F237D"/>
    <w:rsid w:val="006025B9"/>
    <w:rsid w:val="00604066"/>
    <w:rsid w:val="00607839"/>
    <w:rsid w:val="00646198"/>
    <w:rsid w:val="00666666"/>
    <w:rsid w:val="006666B2"/>
    <w:rsid w:val="00683ED6"/>
    <w:rsid w:val="00684BBB"/>
    <w:rsid w:val="006A314A"/>
    <w:rsid w:val="006B459B"/>
    <w:rsid w:val="006D0AA6"/>
    <w:rsid w:val="006D46E5"/>
    <w:rsid w:val="006F7E40"/>
    <w:rsid w:val="007306F3"/>
    <w:rsid w:val="0073672B"/>
    <w:rsid w:val="00742886"/>
    <w:rsid w:val="007527A9"/>
    <w:rsid w:val="00760EE4"/>
    <w:rsid w:val="00784643"/>
    <w:rsid w:val="00790740"/>
    <w:rsid w:val="00796AF5"/>
    <w:rsid w:val="007A3C14"/>
    <w:rsid w:val="007D207B"/>
    <w:rsid w:val="007D378A"/>
    <w:rsid w:val="007D6793"/>
    <w:rsid w:val="007F14A6"/>
    <w:rsid w:val="007F68DB"/>
    <w:rsid w:val="00801D3E"/>
    <w:rsid w:val="008036F5"/>
    <w:rsid w:val="00836F50"/>
    <w:rsid w:val="00837D3A"/>
    <w:rsid w:val="008413FD"/>
    <w:rsid w:val="00850E1E"/>
    <w:rsid w:val="0086303A"/>
    <w:rsid w:val="00893A24"/>
    <w:rsid w:val="008B387F"/>
    <w:rsid w:val="00900095"/>
    <w:rsid w:val="0090728F"/>
    <w:rsid w:val="009149B2"/>
    <w:rsid w:val="00924029"/>
    <w:rsid w:val="009264E7"/>
    <w:rsid w:val="0094382D"/>
    <w:rsid w:val="00947D9B"/>
    <w:rsid w:val="00963AED"/>
    <w:rsid w:val="009772E7"/>
    <w:rsid w:val="009A2CF1"/>
    <w:rsid w:val="009C4492"/>
    <w:rsid w:val="009D7EE7"/>
    <w:rsid w:val="009E3566"/>
    <w:rsid w:val="009F659A"/>
    <w:rsid w:val="00A0079F"/>
    <w:rsid w:val="00A17548"/>
    <w:rsid w:val="00A17F98"/>
    <w:rsid w:val="00A24CC6"/>
    <w:rsid w:val="00A42A42"/>
    <w:rsid w:val="00A52203"/>
    <w:rsid w:val="00A60B1B"/>
    <w:rsid w:val="00A8066A"/>
    <w:rsid w:val="00A87904"/>
    <w:rsid w:val="00AA1796"/>
    <w:rsid w:val="00B05B62"/>
    <w:rsid w:val="00B338CA"/>
    <w:rsid w:val="00B571FE"/>
    <w:rsid w:val="00B72F47"/>
    <w:rsid w:val="00B97AB6"/>
    <w:rsid w:val="00BA02B8"/>
    <w:rsid w:val="00BB3243"/>
    <w:rsid w:val="00BD2DD2"/>
    <w:rsid w:val="00BE0A3E"/>
    <w:rsid w:val="00BF089A"/>
    <w:rsid w:val="00C349EC"/>
    <w:rsid w:val="00C77030"/>
    <w:rsid w:val="00C81009"/>
    <w:rsid w:val="00C91C35"/>
    <w:rsid w:val="00CE3BE8"/>
    <w:rsid w:val="00D5174F"/>
    <w:rsid w:val="00D741F0"/>
    <w:rsid w:val="00D8013D"/>
    <w:rsid w:val="00D84B88"/>
    <w:rsid w:val="00DA3C2F"/>
    <w:rsid w:val="00DB6754"/>
    <w:rsid w:val="00E0299F"/>
    <w:rsid w:val="00E269DC"/>
    <w:rsid w:val="00E3207B"/>
    <w:rsid w:val="00E5761F"/>
    <w:rsid w:val="00EB60AC"/>
    <w:rsid w:val="00EC046C"/>
    <w:rsid w:val="00ED1873"/>
    <w:rsid w:val="00EE25BE"/>
    <w:rsid w:val="00EF3FAF"/>
    <w:rsid w:val="00F232C0"/>
    <w:rsid w:val="00F25675"/>
    <w:rsid w:val="00F412C3"/>
    <w:rsid w:val="00F51566"/>
    <w:rsid w:val="00FA7150"/>
    <w:rsid w:val="00FB4BCF"/>
    <w:rsid w:val="00FB73E6"/>
    <w:rsid w:val="00FF2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B45F4"/>
  <w15:docId w15:val="{9D4029AD-FAB2-4B20-AAD9-E3E07DFF5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4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44F1"/>
    <w:pPr>
      <w:ind w:left="720"/>
      <w:contextualSpacing/>
    </w:pPr>
  </w:style>
  <w:style w:type="character" w:styleId="Hyperlink">
    <w:name w:val="Hyperlink"/>
    <w:basedOn w:val="DefaultParagraphFont"/>
    <w:uiPriority w:val="99"/>
    <w:unhideWhenUsed/>
    <w:rsid w:val="007D207B"/>
    <w:rPr>
      <w:color w:val="0563C1" w:themeColor="hyperlink"/>
      <w:u w:val="single"/>
    </w:rPr>
  </w:style>
  <w:style w:type="paragraph" w:styleId="NoSpacing">
    <w:name w:val="No Spacing"/>
    <w:uiPriority w:val="1"/>
    <w:qFormat/>
    <w:rsid w:val="00536ADF"/>
    <w:pPr>
      <w:spacing w:after="0" w:line="240" w:lineRule="auto"/>
    </w:pPr>
  </w:style>
  <w:style w:type="table" w:styleId="TableGrid">
    <w:name w:val="Table Grid"/>
    <w:basedOn w:val="TableNormal"/>
    <w:uiPriority w:val="59"/>
    <w:unhideWhenUsed/>
    <w:rsid w:val="00536A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c">
    <w:name w:val="doc"/>
    <w:basedOn w:val="DefaultParagraphFont"/>
    <w:rsid w:val="00536ADF"/>
  </w:style>
  <w:style w:type="character" w:styleId="PlaceholderText">
    <w:name w:val="Placeholder Text"/>
    <w:basedOn w:val="DefaultParagraphFont"/>
    <w:uiPriority w:val="99"/>
    <w:semiHidden/>
    <w:rsid w:val="007F68DB"/>
    <w:rPr>
      <w:color w:val="808080"/>
    </w:rPr>
  </w:style>
  <w:style w:type="paragraph" w:styleId="Header">
    <w:name w:val="header"/>
    <w:basedOn w:val="Normal"/>
    <w:link w:val="HeaderChar"/>
    <w:uiPriority w:val="99"/>
    <w:unhideWhenUsed/>
    <w:rsid w:val="007D37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378A"/>
  </w:style>
  <w:style w:type="paragraph" w:styleId="Footer">
    <w:name w:val="footer"/>
    <w:basedOn w:val="Normal"/>
    <w:link w:val="FooterChar"/>
    <w:uiPriority w:val="99"/>
    <w:unhideWhenUsed/>
    <w:rsid w:val="007D37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378A"/>
  </w:style>
  <w:style w:type="character" w:styleId="UnresolvedMention">
    <w:name w:val="Unresolved Mention"/>
    <w:basedOn w:val="DefaultParagraphFont"/>
    <w:uiPriority w:val="99"/>
    <w:semiHidden/>
    <w:unhideWhenUsed/>
    <w:rsid w:val="00893A24"/>
    <w:rPr>
      <w:color w:val="605E5C"/>
      <w:shd w:val="clear" w:color="auto" w:fill="E1DFDD"/>
    </w:rPr>
  </w:style>
  <w:style w:type="character" w:styleId="FollowedHyperlink">
    <w:name w:val="FollowedHyperlink"/>
    <w:basedOn w:val="DefaultParagraphFont"/>
    <w:uiPriority w:val="99"/>
    <w:semiHidden/>
    <w:unhideWhenUsed/>
    <w:rsid w:val="005F237D"/>
    <w:rPr>
      <w:color w:val="954F72" w:themeColor="followedHyperlink"/>
      <w:u w:val="single"/>
    </w:rPr>
  </w:style>
  <w:style w:type="paragraph" w:styleId="Revision">
    <w:name w:val="Revision"/>
    <w:hidden/>
    <w:uiPriority w:val="99"/>
    <w:semiHidden/>
    <w:rsid w:val="000675F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accessbankplc.com/Ways-To-Bank/Cards.aspx" TargetMode="External"/><Relationship Id="rId26" Type="http://schemas.openxmlformats.org/officeDocument/2006/relationships/hyperlink" Target="https://www.anaconda.com/pycharm" TargetMode="External"/><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accessbankplc.com/Ways-To-Bank/Cards.aspx"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upgrad.com/blog/top-6-programming-languages-to-learn/" TargetMode="Externa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hyperlink" Target="https://docs.anaconda.com/anaconda/install/verify-install/" TargetMode="External"/><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yperlink" Target="https://www.anaconda.com/download/" TargetMode="Externa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hyperlink" Target="https://www.accessbankplc.com/Ways-To-Bank/Cards.aspx" TargetMode="External"/><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7DC434-BDFB-4C7F-B539-F84A7A832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6</TotalTime>
  <Pages>100</Pages>
  <Words>29489</Words>
  <Characters>168088</Characters>
  <Application>Microsoft Office Word</Application>
  <DocSecurity>0</DocSecurity>
  <Lines>1400</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avid sam</cp:lastModifiedBy>
  <cp:revision>17</cp:revision>
  <dcterms:created xsi:type="dcterms:W3CDTF">2021-06-14T07:14:00Z</dcterms:created>
  <dcterms:modified xsi:type="dcterms:W3CDTF">2022-11-18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b4f941-4574-326f-99e9-e1212686b7b8</vt:lpwstr>
  </property>
  <property fmtid="{D5CDD505-2E9C-101B-9397-08002B2CF9AE}" pid="24" name="Mendeley Citation Style_1">
    <vt:lpwstr>http://www.zotero.org/styles/ieee</vt:lpwstr>
  </property>
</Properties>
</file>